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Pr="00926F2C" w:rsidRDefault="00C92709" w:rsidP="0005676A">
      <w:pPr>
        <w:spacing w:line="240" w:lineRule="auto"/>
      </w:pPr>
      <w:r w:rsidRPr="00926F2C">
        <w:rPr>
          <w:b/>
          <w:color w:val="4472C4"/>
        </w:rPr>
        <w:t xml:space="preserve">Title: </w:t>
      </w:r>
      <w:r w:rsidRPr="00926F2C">
        <w:t xml:space="preserve">Spatiotemporal dynamics of </w:t>
      </w:r>
      <w:r w:rsidR="00562A5F" w:rsidRPr="00926F2C">
        <w:t>nearshore</w:t>
      </w:r>
      <w:r w:rsidRPr="00926F2C">
        <w:t xml:space="preserve"> fish communities in Casco Bay, Maine</w:t>
      </w:r>
    </w:p>
    <w:p w14:paraId="678541A5" w14:textId="4796B4B2" w:rsidR="00C92709" w:rsidRPr="00926F2C" w:rsidRDefault="00C92709" w:rsidP="0005676A">
      <w:pPr>
        <w:spacing w:after="0" w:line="240" w:lineRule="auto"/>
      </w:pPr>
      <w:r w:rsidRPr="00926F2C">
        <w:rPr>
          <w:b/>
          <w:color w:val="4472C4"/>
        </w:rPr>
        <w:t xml:space="preserve">Authors: </w:t>
      </w:r>
      <w:r w:rsidRPr="00926F2C">
        <w:t>Katelynn M. Lankowicz</w:t>
      </w:r>
      <w:r w:rsidR="009C0A61" w:rsidRPr="00926F2C">
        <w:t xml:space="preserve"> </w:t>
      </w:r>
      <w:r w:rsidRPr="00926F2C">
        <w:rPr>
          <w:vertAlign w:val="superscript"/>
        </w:rPr>
        <w:t xml:space="preserve"> </w:t>
      </w:r>
      <w:r w:rsidR="00ED08C5">
        <w:rPr>
          <w:vertAlign w:val="superscript"/>
        </w:rPr>
        <w:t>1</w:t>
      </w:r>
      <w:r w:rsidR="00FF216E" w:rsidRPr="00926F2C">
        <w:rPr>
          <w:vertAlign w:val="superscript"/>
        </w:rPr>
        <w:t>*</w:t>
      </w:r>
      <w:r w:rsidRPr="00926F2C">
        <w:t xml:space="preserve">, </w:t>
      </w:r>
      <w:r w:rsidR="00D03449" w:rsidRPr="00926F2C">
        <w:t>Courtney Swenson</w:t>
      </w:r>
      <w:r w:rsidR="009C0A61" w:rsidRPr="00926F2C">
        <w:t xml:space="preserve"> </w:t>
      </w:r>
      <w:r w:rsidR="00ED08C5">
        <w:rPr>
          <w:vertAlign w:val="superscript"/>
        </w:rPr>
        <w:t>2</w:t>
      </w:r>
      <w:r w:rsidR="00D03449" w:rsidRPr="00926F2C">
        <w:t xml:space="preserve">, </w:t>
      </w:r>
      <w:r w:rsidR="009C0A61" w:rsidRPr="00926F2C">
        <w:t xml:space="preserve">Zach Whitener </w:t>
      </w:r>
      <w:r w:rsidR="00ED08C5">
        <w:rPr>
          <w:vertAlign w:val="superscript"/>
        </w:rPr>
        <w:t>1</w:t>
      </w:r>
      <w:r w:rsidR="009C0A61" w:rsidRPr="00926F2C">
        <w:t xml:space="preserve">, Aaron Whitman </w:t>
      </w:r>
      <w:r w:rsidR="00ED08C5">
        <w:rPr>
          <w:vertAlign w:val="superscript"/>
        </w:rPr>
        <w:t>1</w:t>
      </w:r>
      <w:r w:rsidR="009C0A61" w:rsidRPr="00926F2C">
        <w:t xml:space="preserve">, Samantha Bengs </w:t>
      </w:r>
      <w:r w:rsidR="00ED08C5">
        <w:rPr>
          <w:vertAlign w:val="superscript"/>
        </w:rPr>
        <w:t>1</w:t>
      </w:r>
      <w:r w:rsidR="009C0A61" w:rsidRPr="00926F2C">
        <w:t xml:space="preserve">, </w:t>
      </w:r>
      <w:r w:rsidRPr="00926F2C">
        <w:t xml:space="preserve">Graham Sherwood </w:t>
      </w:r>
      <w:r w:rsidR="00ED08C5">
        <w:rPr>
          <w:vertAlign w:val="superscript"/>
        </w:rPr>
        <w:t>1</w:t>
      </w:r>
    </w:p>
    <w:p w14:paraId="7E3440D0" w14:textId="6BBEEE17" w:rsidR="00C92709" w:rsidRPr="00926F2C" w:rsidRDefault="00ED08C5" w:rsidP="0005676A">
      <w:pPr>
        <w:spacing w:after="0" w:line="240" w:lineRule="auto"/>
      </w:pPr>
      <w:r>
        <w:t>1</w:t>
      </w:r>
      <w:r w:rsidR="00C92709" w:rsidRPr="00926F2C">
        <w:t>. Gulf of Maine Research Institute, Portland, ME, USA</w:t>
      </w:r>
      <w:r w:rsidR="00FF216E" w:rsidRPr="00926F2C">
        <w:t xml:space="preserve"> 04</w:t>
      </w:r>
      <w:r w:rsidR="00AE599E">
        <w:t>101</w:t>
      </w:r>
    </w:p>
    <w:p w14:paraId="4F82F5DA" w14:textId="45885A35" w:rsidR="00D03449" w:rsidRPr="00926F2C" w:rsidRDefault="00ED08C5" w:rsidP="0005676A">
      <w:pPr>
        <w:spacing w:after="0" w:line="240" w:lineRule="auto"/>
      </w:pPr>
      <w:r>
        <w:t>2</w:t>
      </w:r>
      <w:r w:rsidR="00D03449" w:rsidRPr="00926F2C">
        <w:t>. Hobart and William Smith Colleges, Geneva, NY, USA</w:t>
      </w:r>
      <w:r w:rsidR="00FF216E" w:rsidRPr="00926F2C">
        <w:t xml:space="preserve"> </w:t>
      </w:r>
      <w:r w:rsidR="00DF11E4" w:rsidRPr="00926F2C">
        <w:t>14456</w:t>
      </w:r>
    </w:p>
    <w:p w14:paraId="69F17AE5" w14:textId="50426283" w:rsidR="00C92709" w:rsidRPr="00926F2C" w:rsidRDefault="00FF216E" w:rsidP="0005676A">
      <w:pPr>
        <w:spacing w:after="0" w:line="240" w:lineRule="auto"/>
      </w:pPr>
      <w:r w:rsidRPr="00926F2C">
        <w:rPr>
          <w:b/>
          <w:color w:val="4472C4"/>
        </w:rPr>
        <w:t xml:space="preserve">* </w:t>
      </w:r>
      <w:r w:rsidR="00C92709" w:rsidRPr="00926F2C">
        <w:rPr>
          <w:b/>
          <w:color w:val="4472C4"/>
        </w:rPr>
        <w:t xml:space="preserve">Corresponding author: </w:t>
      </w:r>
      <w:r w:rsidR="00C92709" w:rsidRPr="00926F2C">
        <w:t>K. Lankowicz, klankowicz@gmri.org</w:t>
      </w:r>
    </w:p>
    <w:p w14:paraId="2071FE55" w14:textId="2137AC37" w:rsidR="00C92709" w:rsidRPr="00926F2C" w:rsidRDefault="00C92709" w:rsidP="0005676A">
      <w:pPr>
        <w:spacing w:after="0" w:line="240" w:lineRule="auto"/>
      </w:pPr>
      <w:r w:rsidRPr="00926F2C">
        <w:rPr>
          <w:b/>
          <w:color w:val="4472C4"/>
        </w:rPr>
        <w:t xml:space="preserve">Formatted for: </w:t>
      </w:r>
      <w:r w:rsidRPr="00926F2C">
        <w:t>Marine Ecology Progress Series</w:t>
      </w:r>
    </w:p>
    <w:p w14:paraId="3777415E" w14:textId="5C2D6442" w:rsidR="00544779" w:rsidRPr="00926F2C" w:rsidRDefault="00544779" w:rsidP="0005676A">
      <w:pPr>
        <w:spacing w:after="0" w:line="240" w:lineRule="auto"/>
      </w:pPr>
      <w:r w:rsidRPr="00926F2C">
        <w:rPr>
          <w:b/>
          <w:color w:val="4472C4"/>
        </w:rPr>
        <w:t>Page head:</w:t>
      </w:r>
      <w:r w:rsidRPr="00926F2C">
        <w:t xml:space="preserve"> Casco Bay nearshore fish communities</w:t>
      </w:r>
    </w:p>
    <w:p w14:paraId="32AE90BE" w14:textId="77777777" w:rsidR="005E42CD" w:rsidRPr="00926F2C" w:rsidRDefault="005E42CD" w:rsidP="0005676A">
      <w:pPr>
        <w:spacing w:after="0" w:line="240" w:lineRule="auto"/>
      </w:pPr>
    </w:p>
    <w:p w14:paraId="5884A573" w14:textId="4F4BB5B8" w:rsidR="00C92709" w:rsidRDefault="00C92709" w:rsidP="0005676A">
      <w:pPr>
        <w:spacing w:after="0" w:line="240" w:lineRule="auto"/>
        <w:rPr>
          <w:b/>
          <w:color w:val="4472C4"/>
        </w:rPr>
      </w:pPr>
      <w:del w:id="0" w:author="Katie Lankowicz" w:date="2025-10-15T14:31:00Z" w16du:dateUtc="2025-10-15T17:31:00Z">
        <w:r w:rsidRPr="00926F2C" w:rsidDel="00625EFB">
          <w:rPr>
            <w:b/>
            <w:color w:val="4472C4"/>
          </w:rPr>
          <w:delText>1</w:delText>
        </w:r>
        <w:r w:rsidRPr="00926F2C" w:rsidDel="00625EFB">
          <w:rPr>
            <w:b/>
            <w:color w:val="4472C4"/>
          </w:rPr>
          <w:tab/>
        </w:r>
      </w:del>
      <w:r w:rsidRPr="00926F2C">
        <w:rPr>
          <w:b/>
          <w:color w:val="4472C4"/>
        </w:rPr>
        <w:t>Abstract</w:t>
      </w:r>
    </w:p>
    <w:p w14:paraId="29A4C7BD" w14:textId="20BC3BE4" w:rsidR="001F6AAD" w:rsidRPr="00926F2C" w:rsidRDefault="001F6AAD" w:rsidP="001F6AAD">
      <w:pPr>
        <w:spacing w:line="240" w:lineRule="auto"/>
        <w:rPr>
          <w:ins w:id="1" w:author="Katie Lankowicz" w:date="2025-10-16T16:39:00Z" w16du:dateUtc="2025-10-16T19:39:00Z"/>
          <w:b/>
          <w:color w:val="4472C4"/>
        </w:rPr>
      </w:pPr>
      <w:ins w:id="2" w:author="Katie Lankowicz" w:date="2025-10-16T16:39:00Z" w16du:dateUtc="2025-10-16T19:39:00Z">
        <w:r w:rsidRPr="00926F2C">
          <w:t xml:space="preserve">Nearshore regions in the Gulf of Maine </w:t>
        </w:r>
        <w:r>
          <w:t>facilitate the growth, reproduction, and migration of many fish species, but rapidly increasing temperatures may be impacting these ecosystems.</w:t>
        </w:r>
        <w:r w:rsidRPr="00926F2C">
          <w:t xml:space="preserve"> </w:t>
        </w:r>
        <w:r>
          <w:t>We used 11 years of summer beach seine survey data to explore temperature-linked effects to nearshore fish growth rates, relative abundances, and overall community composition. Atlantic silversides (</w:t>
        </w:r>
        <w:r w:rsidRPr="00731AA7">
          <w:rPr>
            <w:i/>
            <w:iCs/>
          </w:rPr>
          <w:t>Menidia</w:t>
        </w:r>
        <w:r>
          <w:t xml:space="preserve"> </w:t>
        </w:r>
        <w:r w:rsidRPr="00731AA7">
          <w:rPr>
            <w:i/>
            <w:iCs/>
          </w:rPr>
          <w:t>menidia</w:t>
        </w:r>
        <w:r>
          <w:t>) and Atlantic herring (</w:t>
        </w:r>
        <w:r w:rsidRPr="00731AA7">
          <w:rPr>
            <w:i/>
            <w:iCs/>
          </w:rPr>
          <w:t>Clupea</w:t>
        </w:r>
        <w:r>
          <w:t xml:space="preserve"> </w:t>
        </w:r>
        <w:r w:rsidRPr="00731AA7">
          <w:rPr>
            <w:i/>
            <w:iCs/>
          </w:rPr>
          <w:t>harengus</w:t>
        </w:r>
        <w:r>
          <w:t>) were used as focal species to identify effects on warm-tolerant and warm-intolerant species, respectively. Growth models based on weekly length-frequency relationships revealed that age-0 silversides grew 2.6-6.2 mm per week, with significantly higher growth occuring in years with anomalously warm surface temperatures. Age-0 herring grew 1.2-5.0 mm per week, with no clear link to temperature. Generalized additive models highlighted strong seasonal patterns of nearshore habitat use by both species. Silverside catch per unit effort (CPUE) was highest in August-September, but elevated CPUE in July could occur if surface temperatures exceeded 18</w:t>
        </w:r>
        <w:r w:rsidRPr="00926F2C">
          <w:rPr>
            <w:bCs/>
          </w:rPr>
          <w:t>°C</w:t>
        </w:r>
        <w:r>
          <w:rPr>
            <w:bCs/>
          </w:rPr>
          <w:t>. Herring CPUE was positively associated with temperatures between 15-19</w:t>
        </w:r>
        <w:r w:rsidRPr="00926F2C">
          <w:rPr>
            <w:bCs/>
          </w:rPr>
          <w:t>°C</w:t>
        </w:r>
        <w:r>
          <w:rPr>
            <w:bCs/>
          </w:rPr>
          <w:t xml:space="preserve">, but consistently declined after mid-July regardless of temperature. </w:t>
        </w:r>
        <w:r>
          <w:t xml:space="preserve">We identified patterns of nearshore community composition through nonmetric multidimensional scaling and k-means clustering analyses. Community composition regularly progressed from herring-dominated in the early summer to silverside-dominated in the late summer. At an annual scale, only years with anomalously cold summers had herring-dominated communities. </w:t>
        </w:r>
      </w:ins>
      <w:ins w:id="3" w:author="Katie Lankowicz" w:date="2025-10-16T16:51:00Z" w16du:dateUtc="2025-10-16T19:51:00Z">
        <w:r>
          <w:t>Temperature-mediate</w:t>
        </w:r>
      </w:ins>
      <w:ins w:id="4" w:author="Katie Lankowicz" w:date="2025-10-16T16:52:00Z" w16du:dateUtc="2025-10-16T19:52:00Z">
        <w:r>
          <w:t>d c</w:t>
        </w:r>
      </w:ins>
      <w:ins w:id="5" w:author="Katie Lankowicz" w:date="2025-10-16T16:39:00Z" w16du:dateUtc="2025-10-16T19:39:00Z">
        <w:r>
          <w:t xml:space="preserve">hanges to the productivity and phenology of </w:t>
        </w:r>
      </w:ins>
      <w:ins w:id="6" w:author="Katie Lankowicz" w:date="2025-10-16T16:51:00Z" w16du:dateUtc="2025-10-16T19:51:00Z">
        <w:r>
          <w:t xml:space="preserve">the </w:t>
        </w:r>
      </w:ins>
      <w:ins w:id="7" w:author="Katie Lankowicz" w:date="2025-10-16T16:39:00Z" w16du:dateUtc="2025-10-16T19:39:00Z">
        <w:r>
          <w:t>nearshore fish</w:t>
        </w:r>
      </w:ins>
      <w:ins w:id="8" w:author="Katie Lankowicz" w:date="2025-10-16T16:51:00Z" w16du:dateUtc="2025-10-16T19:51:00Z">
        <w:r>
          <w:t xml:space="preserve"> community</w:t>
        </w:r>
      </w:ins>
      <w:ins w:id="9" w:author="Katie Lankowicz" w:date="2025-10-16T16:39:00Z" w16du:dateUtc="2025-10-16T19:39:00Z">
        <w:r>
          <w:t xml:space="preserve"> will likely have far-reaching ecosystem impacts. </w:t>
        </w:r>
      </w:ins>
      <w:ins w:id="10" w:author="Katie Lankowicz" w:date="2025-10-16T16:52:00Z" w16du:dateUtc="2025-10-16T19:52:00Z">
        <w:r>
          <w:t>N</w:t>
        </w:r>
      </w:ins>
      <w:ins w:id="11" w:author="Katie Lankowicz" w:date="2025-10-16T16:39:00Z" w16du:dateUtc="2025-10-16T19:39:00Z">
        <w:r>
          <w:t xml:space="preserve">earshore fish dynamics </w:t>
        </w:r>
      </w:ins>
      <w:ins w:id="12" w:author="Katie Lankowicz" w:date="2025-10-16T16:52:00Z" w16du:dateUtc="2025-10-16T19:52:00Z">
        <w:r>
          <w:t xml:space="preserve">should </w:t>
        </w:r>
      </w:ins>
      <w:ins w:id="13" w:author="Katie Lankowicz" w:date="2025-10-16T16:39:00Z" w16du:dateUtc="2025-10-16T19:39:00Z">
        <w:r>
          <w:t xml:space="preserve">be </w:t>
        </w:r>
      </w:ins>
      <w:ins w:id="14" w:author="Katie Lankowicz" w:date="2025-10-16T16:52:00Z" w16du:dateUtc="2025-10-16T19:52:00Z">
        <w:r>
          <w:t>monitored</w:t>
        </w:r>
      </w:ins>
      <w:ins w:id="15" w:author="Katie Lankowicz" w:date="2025-10-16T16:39:00Z" w16du:dateUtc="2025-10-16T19:39:00Z">
        <w:r>
          <w:t xml:space="preserve"> to identify potential changes to Gulf of Maine community and trophic ecology.</w:t>
        </w:r>
      </w:ins>
    </w:p>
    <w:p w14:paraId="3E8BDE82" w14:textId="77777777" w:rsidR="001F6AAD" w:rsidRPr="00926F2C" w:rsidRDefault="001F6AAD" w:rsidP="0005676A">
      <w:pPr>
        <w:spacing w:after="0" w:line="240" w:lineRule="auto"/>
        <w:rPr>
          <w:b/>
          <w:color w:val="4472C4"/>
        </w:rPr>
      </w:pPr>
    </w:p>
    <w:p w14:paraId="5BA8FC61" w14:textId="202CDBAB" w:rsidR="00C92709" w:rsidRPr="00926F2C" w:rsidRDefault="00C92709" w:rsidP="005E42CD">
      <w:pPr>
        <w:spacing w:line="240" w:lineRule="auto"/>
      </w:pPr>
      <w:bookmarkStart w:id="16" w:name="_heading=h.gjdgxs" w:colFirst="0" w:colLast="0"/>
      <w:bookmarkEnd w:id="16"/>
      <w:r w:rsidRPr="00926F2C">
        <w:rPr>
          <w:b/>
          <w:color w:val="4472C4"/>
        </w:rPr>
        <w:t>Keywords:</w:t>
      </w:r>
      <w:r w:rsidRPr="00926F2C">
        <w:rPr>
          <w:color w:val="4472C4"/>
        </w:rPr>
        <w:t xml:space="preserve"> </w:t>
      </w:r>
      <w:r w:rsidR="00544779" w:rsidRPr="00926F2C">
        <w:t xml:space="preserve">distribution, phenology, Gulf of Maine, nearshore, </w:t>
      </w:r>
      <w:r w:rsidR="00AE599E">
        <w:t>community composition</w:t>
      </w:r>
      <w:r w:rsidRPr="00926F2C">
        <w:br w:type="page"/>
      </w:r>
      <w:ins w:id="17" w:author="Katie Lankowicz" w:date="2025-10-15T14:31:00Z" w16du:dateUtc="2025-10-15T17:31:00Z">
        <w:r w:rsidR="00625EFB">
          <w:rPr>
            <w:b/>
            <w:color w:val="4472C4"/>
          </w:rPr>
          <w:lastRenderedPageBreak/>
          <w:t>1</w:t>
        </w:r>
      </w:ins>
      <w:del w:id="18" w:author="Katie Lankowicz" w:date="2025-10-15T14:31:00Z" w16du:dateUtc="2025-10-15T17:31:00Z">
        <w:r w:rsidRPr="00926F2C" w:rsidDel="00625EFB">
          <w:rPr>
            <w:b/>
            <w:color w:val="4472C4"/>
          </w:rPr>
          <w:delText>2</w:delText>
        </w:r>
      </w:del>
      <w:r w:rsidRPr="00926F2C">
        <w:rPr>
          <w:b/>
          <w:color w:val="4472C4"/>
        </w:rPr>
        <w:tab/>
        <w:t>Introduction</w:t>
      </w:r>
    </w:p>
    <w:p w14:paraId="1AE05964" w14:textId="2C390DCE" w:rsidR="00EA498A" w:rsidRPr="00926F2C" w:rsidRDefault="009C0A61" w:rsidP="0005676A">
      <w:pPr>
        <w:spacing w:after="0" w:line="240" w:lineRule="auto"/>
        <w:rPr>
          <w:bCs/>
        </w:rPr>
      </w:pPr>
      <w:r w:rsidRPr="00926F2C">
        <w:rPr>
          <w:bCs/>
        </w:rPr>
        <w:t>Nearshore regions</w:t>
      </w:r>
      <w:r w:rsidR="00EA498A" w:rsidRPr="00926F2C">
        <w:rPr>
          <w:bCs/>
        </w:rPr>
        <w:t xml:space="preserve"> </w:t>
      </w:r>
      <w:r w:rsidR="005919B1">
        <w:rPr>
          <w:bCs/>
        </w:rPr>
        <w:t>of the ocean</w:t>
      </w:r>
      <w:r w:rsidR="005F1E6C">
        <w:rPr>
          <w:bCs/>
        </w:rPr>
        <w:t xml:space="preserve">, </w:t>
      </w:r>
      <w:r w:rsidR="00DF11E4" w:rsidRPr="00926F2C">
        <w:rPr>
          <w:bCs/>
        </w:rPr>
        <w:t xml:space="preserve">via a unique combination of tidal mixing, freshwater input, shallow depths, </w:t>
      </w:r>
      <w:r w:rsidR="004E265F">
        <w:rPr>
          <w:bCs/>
        </w:rPr>
        <w:t>complex habitats (e.g., rocky coastline or emergent macrophytes)</w:t>
      </w:r>
      <w:r w:rsidR="00717CBF">
        <w:rPr>
          <w:bCs/>
        </w:rPr>
        <w:t>,</w:t>
      </w:r>
      <w:r w:rsidR="004E265F">
        <w:rPr>
          <w:bCs/>
        </w:rPr>
        <w:t xml:space="preserve"> </w:t>
      </w:r>
      <w:r w:rsidR="00DF11E4" w:rsidRPr="00926F2C">
        <w:rPr>
          <w:bCs/>
        </w:rPr>
        <w:t>and seasonal variation in temperatures</w:t>
      </w:r>
      <w:r w:rsidR="005919B1">
        <w:rPr>
          <w:bCs/>
        </w:rPr>
        <w:t>, are important habitats for a wide array of aquatic species</w:t>
      </w:r>
      <w:r w:rsidR="005F1E6C">
        <w:rPr>
          <w:bCs/>
        </w:rPr>
        <w:t xml:space="preserve">. </w:t>
      </w:r>
      <w:r w:rsidR="00AA5D06" w:rsidRPr="00926F2C">
        <w:rPr>
          <w:bCs/>
        </w:rPr>
        <w:t xml:space="preserve">The </w:t>
      </w:r>
      <w:r w:rsidR="00562A5F" w:rsidRPr="00926F2C">
        <w:rPr>
          <w:bCs/>
        </w:rPr>
        <w:t>diverse mosaic</w:t>
      </w:r>
      <w:r w:rsidR="00AA5D06" w:rsidRPr="00926F2C">
        <w:rPr>
          <w:bCs/>
        </w:rPr>
        <w:t xml:space="preserve"> of static</w:t>
      </w:r>
      <w:r w:rsidR="00A655C2" w:rsidRPr="00926F2C">
        <w:rPr>
          <w:bCs/>
        </w:rPr>
        <w:t xml:space="preserve"> (depth, substrate)</w:t>
      </w:r>
      <w:r w:rsidR="00AA5D06" w:rsidRPr="00926F2C">
        <w:rPr>
          <w:bCs/>
        </w:rPr>
        <w:t xml:space="preserve"> and dynamic</w:t>
      </w:r>
      <w:r w:rsidR="00A655C2" w:rsidRPr="00926F2C">
        <w:rPr>
          <w:bCs/>
        </w:rPr>
        <w:t xml:space="preserve"> (tidal currents, </w:t>
      </w:r>
      <w:r w:rsidR="005F1E6C">
        <w:rPr>
          <w:bCs/>
        </w:rPr>
        <w:t xml:space="preserve">wave action, </w:t>
      </w:r>
      <w:r w:rsidR="00A655C2" w:rsidRPr="00926F2C">
        <w:rPr>
          <w:bCs/>
        </w:rPr>
        <w:t>temperature, salinity) environmental</w:t>
      </w:r>
      <w:r w:rsidR="00AA5D06" w:rsidRPr="00926F2C">
        <w:rPr>
          <w:bCs/>
        </w:rPr>
        <w:t xml:space="preserve"> characteristics within these relatively small areas allow</w:t>
      </w:r>
      <w:r w:rsidR="00361E2E" w:rsidRPr="00926F2C">
        <w:rPr>
          <w:bCs/>
        </w:rPr>
        <w:t>s</w:t>
      </w:r>
      <w:r w:rsidR="00AA5D06" w:rsidRPr="00926F2C">
        <w:rPr>
          <w:bCs/>
        </w:rPr>
        <w:t xml:space="preserve"> </w:t>
      </w:r>
      <w:r w:rsidR="00562A5F" w:rsidRPr="00926F2C">
        <w:rPr>
          <w:bCs/>
        </w:rPr>
        <w:t xml:space="preserve">organisms to </w:t>
      </w:r>
      <w:r w:rsidR="00CF4A80" w:rsidRPr="00926F2C">
        <w:rPr>
          <w:bCs/>
        </w:rPr>
        <w:t xml:space="preserve">target one or more ecosystem services by </w:t>
      </w:r>
      <w:r w:rsidR="00562A5F" w:rsidRPr="00926F2C">
        <w:rPr>
          <w:bCs/>
        </w:rPr>
        <w:t>select</w:t>
      </w:r>
      <w:r w:rsidR="00CF4A80" w:rsidRPr="00926F2C">
        <w:rPr>
          <w:bCs/>
        </w:rPr>
        <w:t>ing</w:t>
      </w:r>
      <w:r w:rsidR="00AA5D06" w:rsidRPr="00926F2C">
        <w:rPr>
          <w:bCs/>
        </w:rPr>
        <w:t xml:space="preserve"> habitat</w:t>
      </w:r>
      <w:r w:rsidR="00361E2E" w:rsidRPr="00926F2C">
        <w:rPr>
          <w:bCs/>
        </w:rPr>
        <w:t>s</w:t>
      </w:r>
      <w:r w:rsidR="00AA5D06" w:rsidRPr="00926F2C">
        <w:rPr>
          <w:bCs/>
        </w:rPr>
        <w:t xml:space="preserve"> </w:t>
      </w:r>
      <w:r w:rsidR="00361E2E" w:rsidRPr="00926F2C">
        <w:rPr>
          <w:bCs/>
        </w:rPr>
        <w:t>at fine spatial and temporal scales</w:t>
      </w:r>
      <w:r w:rsidR="00AA5D06" w:rsidRPr="00926F2C">
        <w:rPr>
          <w:bCs/>
        </w:rPr>
        <w:t xml:space="preserve">. </w:t>
      </w:r>
      <w:r w:rsidR="00EA498A" w:rsidRPr="00926F2C">
        <w:rPr>
          <w:bCs/>
        </w:rPr>
        <w:t>Nearshore regions</w:t>
      </w:r>
      <w:r w:rsidRPr="00926F2C">
        <w:rPr>
          <w:bCs/>
        </w:rPr>
        <w:t xml:space="preserve"> are often used </w:t>
      </w:r>
      <w:r w:rsidR="00AA5D06" w:rsidRPr="00926F2C">
        <w:rPr>
          <w:bCs/>
        </w:rPr>
        <w:t xml:space="preserve">seasonally </w:t>
      </w:r>
      <w:r w:rsidRPr="00926F2C">
        <w:rPr>
          <w:bCs/>
        </w:rPr>
        <w:t xml:space="preserve">as spawning grounds </w:t>
      </w:r>
      <w:r w:rsidRPr="00926F2C">
        <w:rPr>
          <w:bCs/>
        </w:rPr>
        <w:fldChar w:fldCharType="begin"/>
      </w:r>
      <w:r w:rsidRPr="00926F2C">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sidRPr="00926F2C">
        <w:rPr>
          <w:bCs/>
        </w:rPr>
        <w:fldChar w:fldCharType="separate"/>
      </w:r>
      <w:r w:rsidRPr="00926F2C">
        <w:rPr>
          <w:rFonts w:ascii="Aptos" w:hAnsi="Aptos"/>
        </w:rPr>
        <w:t>(Fairchild et al. 2013)</w:t>
      </w:r>
      <w:r w:rsidRPr="00926F2C">
        <w:rPr>
          <w:bCs/>
        </w:rPr>
        <w:fldChar w:fldCharType="end"/>
      </w:r>
      <w:r w:rsidRPr="00926F2C">
        <w:rPr>
          <w:bCs/>
        </w:rPr>
        <w:t xml:space="preserve"> or nursery habitat</w:t>
      </w:r>
      <w:r w:rsidR="00361E2E" w:rsidRPr="00926F2C">
        <w:rPr>
          <w:bCs/>
        </w:rPr>
        <w:t>s</w:t>
      </w:r>
      <w:r w:rsidRPr="00926F2C">
        <w:rPr>
          <w:bCs/>
        </w:rPr>
        <w:t xml:space="preserve"> </w:t>
      </w:r>
      <w:r w:rsidRPr="00926F2C">
        <w:rPr>
          <w:bCs/>
        </w:rPr>
        <w:fldChar w:fldCharType="begin"/>
      </w:r>
      <w:r w:rsidRPr="00926F2C">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sidRPr="00926F2C">
        <w:rPr>
          <w:bCs/>
        </w:rPr>
        <w:fldChar w:fldCharType="separate"/>
      </w:r>
      <w:r w:rsidRPr="00926F2C">
        <w:rPr>
          <w:rFonts w:ascii="Aptos" w:hAnsi="Aptos"/>
        </w:rPr>
        <w:t>(Stevenson et al. 2014)</w:t>
      </w:r>
      <w:r w:rsidRPr="00926F2C">
        <w:rPr>
          <w:bCs/>
        </w:rPr>
        <w:fldChar w:fldCharType="end"/>
      </w:r>
      <w:r w:rsidRPr="00926F2C">
        <w:rPr>
          <w:bCs/>
        </w:rPr>
        <w:t xml:space="preserve"> for juvenile life stages due to their high productivity and the protective effects of</w:t>
      </w:r>
      <w:r>
        <w:rPr>
          <w:bCs/>
        </w:rPr>
        <w:t xml:space="preserve"> </w:t>
      </w:r>
      <w:r w:rsidR="004E265F">
        <w:rPr>
          <w:bCs/>
        </w:rPr>
        <w:t>complex habitats and</w:t>
      </w:r>
      <w:r w:rsidRPr="00926F2C">
        <w:rPr>
          <w:bCs/>
        </w:rPr>
        <w:t xml:space="preserve"> shallow and turbid waters against predation </w:t>
      </w:r>
      <w:r w:rsidR="00EA498A" w:rsidRPr="00926F2C">
        <w:rPr>
          <w:bCs/>
        </w:rPr>
        <w:fldChar w:fldCharType="begin"/>
      </w:r>
      <w:r w:rsidR="00EA498A" w:rsidRPr="00926F2C">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sidRPr="00926F2C">
        <w:rPr>
          <w:bCs/>
        </w:rPr>
        <w:fldChar w:fldCharType="separate"/>
      </w:r>
      <w:r w:rsidR="00EA498A" w:rsidRPr="00926F2C">
        <w:rPr>
          <w:rFonts w:ascii="Aptos" w:hAnsi="Aptos"/>
        </w:rPr>
        <w:t>(Beck et al. 2001, Munsch et al. 2016)</w:t>
      </w:r>
      <w:r w:rsidR="00EA498A" w:rsidRPr="00926F2C">
        <w:rPr>
          <w:bCs/>
        </w:rPr>
        <w:fldChar w:fldCharType="end"/>
      </w:r>
      <w:r w:rsidRPr="00926F2C">
        <w:rPr>
          <w:bCs/>
        </w:rPr>
        <w:t xml:space="preserve">. Nearshore regions also facilitate seasonal resource acquisition </w:t>
      </w:r>
      <w:r w:rsidR="00EA498A" w:rsidRPr="00926F2C">
        <w:rPr>
          <w:bCs/>
        </w:rPr>
        <w:fldChar w:fldCharType="begin"/>
      </w:r>
      <w:r w:rsidR="001774AF" w:rsidRPr="00926F2C">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sidRPr="00926F2C">
        <w:rPr>
          <w:bCs/>
        </w:rPr>
        <w:fldChar w:fldCharType="separate"/>
      </w:r>
      <w:r w:rsidR="00EA498A" w:rsidRPr="00926F2C">
        <w:rPr>
          <w:rFonts w:ascii="Aptos" w:hAnsi="Aptos"/>
        </w:rPr>
        <w:t>(Falke et al. 2024)</w:t>
      </w:r>
      <w:r w:rsidR="00EA498A" w:rsidRPr="00926F2C">
        <w:rPr>
          <w:bCs/>
        </w:rPr>
        <w:fldChar w:fldCharType="end"/>
      </w:r>
      <w:r w:rsidRPr="00926F2C">
        <w:rPr>
          <w:bCs/>
        </w:rPr>
        <w:t xml:space="preserve"> and migratory pathways by both oceanodromous </w:t>
      </w:r>
      <w:r w:rsidR="00EA498A" w:rsidRPr="00926F2C">
        <w:rPr>
          <w:bCs/>
        </w:rPr>
        <w:fldChar w:fldCharType="begin"/>
      </w:r>
      <w:r w:rsidR="00167751" w:rsidRPr="00926F2C">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sidRPr="00926F2C">
        <w:rPr>
          <w:bCs/>
        </w:rPr>
        <w:fldChar w:fldCharType="separate"/>
      </w:r>
      <w:r w:rsidR="00EA498A" w:rsidRPr="00926F2C">
        <w:rPr>
          <w:rFonts w:ascii="Aptos" w:hAnsi="Aptos"/>
        </w:rPr>
        <w:t>(Stevenson 1989, Lazzari &amp; Stevenson 1992)</w:t>
      </w:r>
      <w:r w:rsidR="00EA498A" w:rsidRPr="00926F2C">
        <w:rPr>
          <w:bCs/>
        </w:rPr>
        <w:fldChar w:fldCharType="end"/>
      </w:r>
      <w:r w:rsidRPr="00926F2C">
        <w:rPr>
          <w:bCs/>
        </w:rPr>
        <w:t xml:space="preserve"> and diadromous</w:t>
      </w:r>
      <w:r w:rsidR="00EA498A" w:rsidRPr="00926F2C">
        <w:rPr>
          <w:bCs/>
        </w:rPr>
        <w:t xml:space="preserve"> species</w:t>
      </w:r>
      <w:r w:rsidRPr="00926F2C">
        <w:rPr>
          <w:bCs/>
        </w:rPr>
        <w:t xml:space="preserve"> </w:t>
      </w:r>
      <w:r w:rsidR="00EA498A" w:rsidRPr="00926F2C">
        <w:rPr>
          <w:bCs/>
        </w:rPr>
        <w:fldChar w:fldCharType="begin"/>
      </w:r>
      <w:r w:rsidR="00EA498A" w:rsidRPr="00926F2C">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sidRPr="00926F2C">
        <w:rPr>
          <w:bCs/>
        </w:rPr>
        <w:fldChar w:fldCharType="separate"/>
      </w:r>
      <w:r w:rsidR="00EA498A" w:rsidRPr="00926F2C">
        <w:rPr>
          <w:rFonts w:ascii="Aptos" w:hAnsi="Aptos"/>
        </w:rPr>
        <w:t>(Saunders et al. 2006)</w:t>
      </w:r>
      <w:r w:rsidR="00EA498A" w:rsidRPr="00926F2C">
        <w:rPr>
          <w:bCs/>
        </w:rPr>
        <w:fldChar w:fldCharType="end"/>
      </w:r>
      <w:r w:rsidRPr="00926F2C">
        <w:rPr>
          <w:bCs/>
        </w:rPr>
        <w:t>.</w:t>
      </w:r>
      <w:r w:rsidR="00AA5D06" w:rsidRPr="00926F2C">
        <w:rPr>
          <w:bCs/>
        </w:rPr>
        <w:t xml:space="preserve"> </w:t>
      </w:r>
      <w:r w:rsidR="00EA498A" w:rsidRPr="00926F2C">
        <w:rPr>
          <w:bCs/>
        </w:rPr>
        <w:t xml:space="preserve">The reliance of many commercially important species </w:t>
      </w:r>
      <w:r w:rsidR="00AA5D06" w:rsidRPr="00926F2C">
        <w:rPr>
          <w:bCs/>
        </w:rPr>
        <w:t xml:space="preserve">(e.g. </w:t>
      </w:r>
      <w:r w:rsidR="00AA5D06">
        <w:rPr>
          <w:bCs/>
        </w:rPr>
        <w:t>herring</w:t>
      </w:r>
      <w:r w:rsidR="004E265F">
        <w:rPr>
          <w:bCs/>
        </w:rPr>
        <w:t>s</w:t>
      </w:r>
      <w:r w:rsidR="00AA5D06" w:rsidRPr="00926F2C">
        <w:rPr>
          <w:bCs/>
        </w:rPr>
        <w:t xml:space="preserve">, groundfish, lobsters, bivalves) </w:t>
      </w:r>
      <w:r w:rsidR="00EA498A" w:rsidRPr="00926F2C">
        <w:rPr>
          <w:bCs/>
        </w:rPr>
        <w:t>on nearshore regions for at least a portion of their life histories</w:t>
      </w:r>
      <w:r w:rsidR="00AA5D06" w:rsidRPr="00926F2C">
        <w:rPr>
          <w:bCs/>
        </w:rPr>
        <w:t xml:space="preserve"> and the relative accessibility of these areas to human harvest </w:t>
      </w:r>
      <w:r w:rsidR="00EA498A" w:rsidRPr="00926F2C">
        <w:rPr>
          <w:bCs/>
        </w:rPr>
        <w:t>conveys not only ecological importance</w:t>
      </w:r>
      <w:r w:rsidR="001407E8">
        <w:rPr>
          <w:bCs/>
        </w:rPr>
        <w:t>,</w:t>
      </w:r>
      <w:r w:rsidR="00EA498A" w:rsidRPr="00926F2C">
        <w:rPr>
          <w:bCs/>
        </w:rPr>
        <w:t xml:space="preserve"> but also economic </w:t>
      </w:r>
      <w:r w:rsidR="005919B1">
        <w:rPr>
          <w:bCs/>
        </w:rPr>
        <w:t>value</w:t>
      </w:r>
      <w:r w:rsidR="00EA498A" w:rsidRPr="00926F2C">
        <w:rPr>
          <w:bCs/>
        </w:rPr>
        <w:t>.</w:t>
      </w:r>
    </w:p>
    <w:p w14:paraId="7263164F" w14:textId="77777777" w:rsidR="00EA498A" w:rsidRPr="00926F2C" w:rsidRDefault="00EA498A" w:rsidP="0005676A">
      <w:pPr>
        <w:spacing w:after="0" w:line="240" w:lineRule="auto"/>
        <w:rPr>
          <w:bCs/>
        </w:rPr>
      </w:pPr>
    </w:p>
    <w:p w14:paraId="2E5DBC22" w14:textId="77777777" w:rsidR="00317BE8" w:rsidRDefault="00EA498A" w:rsidP="0005676A">
      <w:pPr>
        <w:spacing w:after="0" w:line="240" w:lineRule="auto"/>
        <w:rPr>
          <w:ins w:id="19" w:author="Katie Lankowicz" w:date="2025-10-15T12:24:00Z" w16du:dateUtc="2025-10-15T15:24:00Z"/>
          <w:bCs/>
        </w:rPr>
      </w:pPr>
      <w:r w:rsidRPr="00926F2C">
        <w:rPr>
          <w:bCs/>
        </w:rPr>
        <w:t xml:space="preserve">Temperature is a critical factor for habitat selection, </w:t>
      </w:r>
      <w:r w:rsidR="00AA5D06" w:rsidRPr="00926F2C">
        <w:rPr>
          <w:bCs/>
        </w:rPr>
        <w:t xml:space="preserve">growth, </w:t>
      </w:r>
      <w:r w:rsidRPr="00926F2C">
        <w:rPr>
          <w:bCs/>
        </w:rPr>
        <w:t xml:space="preserve">and </w:t>
      </w:r>
      <w:r w:rsidR="00AA5D06" w:rsidRPr="00926F2C">
        <w:rPr>
          <w:bCs/>
        </w:rPr>
        <w:t>phenology</w:t>
      </w:r>
      <w:r w:rsidRPr="00926F2C">
        <w:rPr>
          <w:bCs/>
        </w:rPr>
        <w:t xml:space="preserve"> </w:t>
      </w:r>
      <w:r w:rsidR="00AA5D06" w:rsidRPr="00926F2C">
        <w:rPr>
          <w:bCs/>
        </w:rPr>
        <w:t xml:space="preserve">for </w:t>
      </w:r>
      <w:r w:rsidRPr="00926F2C">
        <w:rPr>
          <w:bCs/>
        </w:rPr>
        <w:t xml:space="preserve">many </w:t>
      </w:r>
      <w:r w:rsidR="00AA5D06" w:rsidRPr="00926F2C">
        <w:rPr>
          <w:bCs/>
        </w:rPr>
        <w:t>aquatic species</w:t>
      </w:r>
      <w:r w:rsidRPr="00926F2C">
        <w:rPr>
          <w:bCs/>
        </w:rPr>
        <w:t xml:space="preserve"> </w:t>
      </w:r>
      <w:r w:rsidR="00AA5D06" w:rsidRPr="00926F2C">
        <w:rPr>
          <w:bCs/>
        </w:rPr>
        <w:fldChar w:fldCharType="begin"/>
      </w:r>
      <w:r w:rsidR="00AA5D06" w:rsidRPr="00926F2C">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sidRPr="00926F2C">
        <w:rPr>
          <w:rFonts w:ascii="Cambria Math" w:hAnsi="Cambria Math" w:cs="Cambria Math"/>
          <w:bCs/>
        </w:rPr>
        <w:instrText>‐</w:instrText>
      </w:r>
      <w:r w:rsidR="00AA5D06" w:rsidRPr="00926F2C">
        <w:rPr>
          <w:bCs/>
        </w:rPr>
        <w:instrText>human systems; and (d) potential phenology</w:instrText>
      </w:r>
      <w:r w:rsidR="00AA5D06" w:rsidRPr="00926F2C">
        <w:rPr>
          <w:rFonts w:ascii="Cambria Math" w:hAnsi="Cambria Math" w:cs="Cambria Math"/>
          <w:bCs/>
        </w:rPr>
        <w:instrText>‐</w:instrText>
      </w:r>
      <w:r w:rsidR="00AA5D06" w:rsidRPr="00926F2C">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sidRPr="00926F2C">
        <w:rPr>
          <w:rFonts w:ascii="Cambria Math" w:hAnsi="Cambria Math" w:cs="Cambria Math"/>
          <w:bCs/>
        </w:rPr>
        <w:instrText>‐</w:instrText>
      </w:r>
      <w:r w:rsidR="00AA5D06" w:rsidRPr="00926F2C">
        <w:rPr>
          <w:bCs/>
        </w:rPr>
        <w:instrText>invertebrates, and lobster fishery landings. Reduced duration was observed in winter</w:instrText>
      </w:r>
      <w:r w:rsidR="00AA5D06" w:rsidRPr="00926F2C">
        <w:rPr>
          <w:rFonts w:ascii="Aptos" w:hAnsi="Aptos" w:cs="Aptos"/>
          <w:bCs/>
        </w:rPr>
        <w:instrText>–</w:instrText>
      </w:r>
      <w:r w:rsidR="00AA5D06" w:rsidRPr="00926F2C">
        <w:rPr>
          <w:bCs/>
        </w:rPr>
        <w:instrText>spring ice</w:instrText>
      </w:r>
      <w:r w:rsidR="00AA5D06" w:rsidRPr="00926F2C">
        <w:rPr>
          <w:rFonts w:ascii="Cambria Math" w:hAnsi="Cambria Math" w:cs="Cambria Math"/>
          <w:bCs/>
        </w:rPr>
        <w:instrText>‐</w:instrText>
      </w:r>
      <w:r w:rsidR="00AA5D06" w:rsidRPr="00926F2C">
        <w:rPr>
          <w:bCs/>
        </w:rPr>
        <w:instrText>affected stream flows. Two studies projected phenological changes, both finding diapause duration would decrease in zooplankton under future climate scenarios. Phenological responses were species</w:instrText>
      </w:r>
      <w:r w:rsidR="00AA5D06" w:rsidRPr="00926F2C">
        <w:rPr>
          <w:rFonts w:ascii="Cambria Math" w:hAnsi="Cambria Math" w:cs="Cambria Math"/>
          <w:bCs/>
        </w:rPr>
        <w:instrText>‐</w:instrText>
      </w:r>
      <w:r w:rsidR="00AA5D06" w:rsidRPr="00926F2C">
        <w:rPr>
          <w:bCs/>
        </w:rPr>
        <w:instrText>specific and varied depending on the environmental driver, spatial, and temporal scales evaluated. Overall, a wide range of baseline phenology and relevant modeling studies exist, yet surprisingly few document long</w:instrText>
      </w:r>
      <w:r w:rsidR="00AA5D06" w:rsidRPr="00926F2C">
        <w:rPr>
          <w:rFonts w:ascii="Cambria Math" w:hAnsi="Cambria Math" w:cs="Cambria Math"/>
          <w:bCs/>
        </w:rPr>
        <w:instrText>‐</w:instrText>
      </w:r>
      <w:r w:rsidR="00AA5D06" w:rsidRPr="00926F2C">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sidRPr="00926F2C">
        <w:rPr>
          <w:bCs/>
        </w:rPr>
        <w:fldChar w:fldCharType="separate"/>
      </w:r>
      <w:r w:rsidR="00AA5D06" w:rsidRPr="00926F2C">
        <w:rPr>
          <w:rFonts w:ascii="Aptos" w:hAnsi="Aptos" w:cs="Times New Roman"/>
          <w:kern w:val="0"/>
        </w:rPr>
        <w:t>(Pörtner 2002, Staudinger et al. 2019)</w:t>
      </w:r>
      <w:r w:rsidR="00AA5D06" w:rsidRPr="00926F2C">
        <w:rPr>
          <w:bCs/>
        </w:rPr>
        <w:fldChar w:fldCharType="end"/>
      </w:r>
      <w:r w:rsidRPr="00926F2C">
        <w:rPr>
          <w:bCs/>
        </w:rPr>
        <w:t xml:space="preserve">. </w:t>
      </w:r>
      <w:r w:rsidR="00AA5D06" w:rsidRPr="00926F2C">
        <w:rPr>
          <w:bCs/>
        </w:rPr>
        <w:t xml:space="preserve">Increases in ocean temperatures linked to climate change have been shown to affect </w:t>
      </w:r>
      <w:r w:rsidR="00CF4A80" w:rsidRPr="00926F2C">
        <w:rPr>
          <w:bCs/>
        </w:rPr>
        <w:t xml:space="preserve">habitat selection </w:t>
      </w:r>
      <w:r w:rsidR="00CF4A80" w:rsidRPr="00926F2C">
        <w:rPr>
          <w:bCs/>
        </w:rPr>
        <w:fldChar w:fldCharType="begin"/>
      </w:r>
      <w:r w:rsidR="00CF4A80" w:rsidRPr="00926F2C">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sidRPr="00926F2C">
        <w:rPr>
          <w:bCs/>
        </w:rPr>
        <w:fldChar w:fldCharType="separate"/>
      </w:r>
      <w:r w:rsidR="00CF4A80" w:rsidRPr="00926F2C">
        <w:rPr>
          <w:rFonts w:ascii="Aptos" w:hAnsi="Aptos"/>
        </w:rPr>
        <w:t>(Methratta &amp; Link 2007)</w:t>
      </w:r>
      <w:r w:rsidR="00CF4A80" w:rsidRPr="00926F2C">
        <w:rPr>
          <w:bCs/>
        </w:rPr>
        <w:fldChar w:fldCharType="end"/>
      </w:r>
      <w:r w:rsidR="00CF4A80" w:rsidRPr="00926F2C">
        <w:rPr>
          <w:bCs/>
        </w:rPr>
        <w:t xml:space="preserve">, </w:t>
      </w:r>
      <w:r w:rsidR="00AA5D06" w:rsidRPr="00926F2C">
        <w:rPr>
          <w:bCs/>
        </w:rPr>
        <w:t xml:space="preserve">distributions </w:t>
      </w:r>
      <w:r w:rsidR="00AA5D06" w:rsidRPr="00926F2C">
        <w:rPr>
          <w:bCs/>
        </w:rPr>
        <w:fldChar w:fldCharType="begin"/>
      </w:r>
      <w:r w:rsidR="00AA5D06" w:rsidRPr="00926F2C">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Nye et al. 2009, Pershing et al. 2021)</w:t>
      </w:r>
      <w:r w:rsidR="00AA5D06" w:rsidRPr="00926F2C">
        <w:rPr>
          <w:bCs/>
        </w:rPr>
        <w:fldChar w:fldCharType="end"/>
      </w:r>
      <w:r w:rsidR="00AA5D06" w:rsidRPr="00926F2C">
        <w:rPr>
          <w:bCs/>
        </w:rPr>
        <w:t xml:space="preserve">, mortality and productivity </w:t>
      </w:r>
      <w:r w:rsidR="00AA5D06" w:rsidRPr="00926F2C">
        <w:rPr>
          <w:bCs/>
        </w:rPr>
        <w:fldChar w:fldCharType="begin"/>
      </w:r>
      <w:r w:rsidR="00AA5D06" w:rsidRPr="00926F2C">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sidRPr="00926F2C">
        <w:rPr>
          <w:bCs/>
        </w:rPr>
        <w:fldChar w:fldCharType="separate"/>
      </w:r>
      <w:r w:rsidR="00AA5D06" w:rsidRPr="00926F2C">
        <w:rPr>
          <w:rFonts w:ascii="Aptos" w:hAnsi="Aptos"/>
        </w:rPr>
        <w:t>(Pershing et al. 2015, Le Bris et al. 2018)</w:t>
      </w:r>
      <w:r w:rsidR="00AA5D06" w:rsidRPr="00926F2C">
        <w:rPr>
          <w:bCs/>
        </w:rPr>
        <w:fldChar w:fldCharType="end"/>
      </w:r>
      <w:r w:rsidR="00AA5D06" w:rsidRPr="00926F2C">
        <w:rPr>
          <w:bCs/>
        </w:rPr>
        <w:t xml:space="preserve">, and body sizes </w:t>
      </w:r>
      <w:r w:rsidR="00AA5D06" w:rsidRPr="00926F2C">
        <w:rPr>
          <w:bCs/>
        </w:rPr>
        <w:fldChar w:fldCharType="begin"/>
      </w:r>
      <w:r w:rsidR="004B3608" w:rsidRPr="00926F2C">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sidRPr="00926F2C">
        <w:rPr>
          <w:bCs/>
        </w:rPr>
        <w:fldChar w:fldCharType="separate"/>
      </w:r>
      <w:r w:rsidR="004B3608" w:rsidRPr="00926F2C">
        <w:rPr>
          <w:rFonts w:ascii="Aptos" w:hAnsi="Aptos"/>
        </w:rPr>
        <w:t>(Sheridan &amp; Bickford 2011, Cheung et al. 2013)</w:t>
      </w:r>
      <w:r w:rsidR="00AA5D06" w:rsidRPr="00926F2C">
        <w:rPr>
          <w:bCs/>
        </w:rPr>
        <w:fldChar w:fldCharType="end"/>
      </w:r>
      <w:r w:rsidR="00AA5D06" w:rsidRPr="00926F2C">
        <w:rPr>
          <w:bCs/>
        </w:rPr>
        <w:t xml:space="preserve"> of marine organisms. The response to increased temperatures can be species-specific and further affected by position along </w:t>
      </w:r>
      <w:r w:rsidR="00361E2E" w:rsidRPr="00926F2C">
        <w:rPr>
          <w:bCs/>
        </w:rPr>
        <w:t xml:space="preserve">a </w:t>
      </w:r>
      <w:r w:rsidR="00AA5D06" w:rsidRPr="00926F2C">
        <w:rPr>
          <w:bCs/>
        </w:rPr>
        <w:t xml:space="preserve">latitudinal range, leading to varied impacts </w:t>
      </w:r>
      <w:r w:rsidR="00361E2E" w:rsidRPr="00926F2C">
        <w:rPr>
          <w:bCs/>
        </w:rPr>
        <w:t>on</w:t>
      </w:r>
      <w:r w:rsidR="00AA5D06" w:rsidRPr="00926F2C">
        <w:rPr>
          <w:bCs/>
        </w:rPr>
        <w:t xml:space="preserve"> species interactions and other aspects of community ecology. The North Atlantic Ocean, and the Gulf of Maine</w:t>
      </w:r>
      <w:r w:rsidR="00562A5F" w:rsidRPr="00926F2C">
        <w:rPr>
          <w:bCs/>
        </w:rPr>
        <w:t xml:space="preserve"> (hereafter, GoM)</w:t>
      </w:r>
      <w:r w:rsidR="00AA5D06" w:rsidRPr="00926F2C">
        <w:rPr>
          <w:bCs/>
        </w:rPr>
        <w:t xml:space="preserve"> in particular, has experienced rapid warming in recent decades </w:t>
      </w:r>
      <w:r w:rsidR="00AA5D06" w:rsidRPr="00926F2C">
        <w:rPr>
          <w:bCs/>
        </w:rPr>
        <w:fldChar w:fldCharType="begin"/>
      </w:r>
      <w:r w:rsidR="00AA5D06" w:rsidRPr="00926F2C">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Pershing et al. 2015, 2021)</w:t>
      </w:r>
      <w:r w:rsidR="00AA5D06" w:rsidRPr="00926F2C">
        <w:rPr>
          <w:bCs/>
        </w:rPr>
        <w:fldChar w:fldCharType="end"/>
      </w:r>
      <w:r w:rsidR="00AA5D06" w:rsidRPr="00926F2C">
        <w:rPr>
          <w:bCs/>
        </w:rPr>
        <w:t xml:space="preserve">. Basin-scale </w:t>
      </w:r>
      <w:r w:rsidR="00A655C2" w:rsidRPr="00926F2C">
        <w:rPr>
          <w:bCs/>
        </w:rPr>
        <w:t>hydroclimatic</w:t>
      </w:r>
      <w:r w:rsidR="00AA5D06" w:rsidRPr="00926F2C">
        <w:rPr>
          <w:bCs/>
        </w:rPr>
        <w:t xml:space="preserve"> changes have already been linked to changes in nearshore ecosystem </w:t>
      </w:r>
      <w:r w:rsidR="00CF4A80" w:rsidRPr="00926F2C">
        <w:rPr>
          <w:bCs/>
        </w:rPr>
        <w:t>use</w:t>
      </w:r>
      <w:r w:rsidR="00AA5D06" w:rsidRPr="00926F2C">
        <w:rPr>
          <w:bCs/>
        </w:rPr>
        <w:t xml:space="preserve"> and</w:t>
      </w:r>
      <w:r w:rsidR="00CF4A80" w:rsidRPr="00926F2C">
        <w:rPr>
          <w:bCs/>
        </w:rPr>
        <w:t xml:space="preserve"> population dynamics of</w:t>
      </w:r>
      <w:r w:rsidR="00AA5D06" w:rsidRPr="00926F2C">
        <w:rPr>
          <w:bCs/>
        </w:rPr>
        <w:t xml:space="preserve"> iconic </w:t>
      </w:r>
      <w:r w:rsidR="00562A5F" w:rsidRPr="00926F2C">
        <w:rPr>
          <w:bCs/>
        </w:rPr>
        <w:t>GoM</w:t>
      </w:r>
      <w:r w:rsidR="00AA5D06" w:rsidRPr="00926F2C">
        <w:rPr>
          <w:bCs/>
        </w:rPr>
        <w:t xml:space="preserve"> species like American lobster and Atlantic cod </w:t>
      </w:r>
      <w:r w:rsidR="00AA5D06" w:rsidRPr="00926F2C">
        <w:rPr>
          <w:bCs/>
        </w:rPr>
        <w:fldChar w:fldCharType="begin"/>
      </w:r>
      <w:r w:rsidR="00AA5D06" w:rsidRPr="00926F2C">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w:instrText>
      </w:r>
      <w:r w:rsidR="00AA5D06" w:rsidRPr="00261818">
        <w:rPr>
          <w:lang w:val="fr-FR"/>
        </w:rPr>
        <w:instrText xml:space="preserve">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sidRPr="00926F2C">
        <w:rPr>
          <w:bCs/>
        </w:rPr>
        <w:fldChar w:fldCharType="separate"/>
      </w:r>
      <w:r w:rsidR="00AA5D06" w:rsidRPr="005F1E6C">
        <w:rPr>
          <w:rFonts w:ascii="Aptos" w:hAnsi="Aptos"/>
        </w:rPr>
        <w:t>(Pershing et al. 2015, Le Bris et al. 2018, Record et al. 2024)</w:t>
      </w:r>
      <w:r w:rsidR="00AA5D06" w:rsidRPr="00926F2C">
        <w:rPr>
          <w:bCs/>
        </w:rPr>
        <w:fldChar w:fldCharType="end"/>
      </w:r>
      <w:r w:rsidR="00AA5D06" w:rsidRPr="005F1E6C">
        <w:rPr>
          <w:bCs/>
        </w:rPr>
        <w:t xml:space="preserve">. </w:t>
      </w:r>
      <w:r w:rsidR="00AA5D06" w:rsidRPr="00926F2C">
        <w:rPr>
          <w:bCs/>
        </w:rPr>
        <w:t>They may also be facilitating northward range expansions of typically mid-Atlantic species like black sea bass</w:t>
      </w:r>
      <w:r w:rsidR="00CF4A80" w:rsidRPr="00926F2C">
        <w:rPr>
          <w:bCs/>
        </w:rPr>
        <w:t xml:space="preserve"> </w:t>
      </w:r>
      <w:r w:rsidR="00AA5D06" w:rsidRPr="00926F2C">
        <w:rPr>
          <w:bCs/>
        </w:rPr>
        <w:t xml:space="preserve">and blue crabs </w:t>
      </w:r>
      <w:r w:rsidR="00AA5D06" w:rsidRPr="00926F2C">
        <w:rPr>
          <w:bCs/>
        </w:rPr>
        <w:fldChar w:fldCharType="begin"/>
      </w:r>
      <w:r w:rsidR="00CF4A80" w:rsidRPr="00926F2C">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sidRPr="00926F2C">
        <w:rPr>
          <w:bCs/>
        </w:rPr>
        <w:fldChar w:fldCharType="separate"/>
      </w:r>
      <w:r w:rsidR="00CF4A80" w:rsidRPr="00926F2C">
        <w:rPr>
          <w:rFonts w:ascii="Aptos" w:hAnsi="Aptos"/>
        </w:rPr>
        <w:t>(Johnson 2015, Bell et al. 2015, McBride et al. 2018)</w:t>
      </w:r>
      <w:r w:rsidR="00AA5D06" w:rsidRPr="00926F2C">
        <w:rPr>
          <w:bCs/>
        </w:rPr>
        <w:fldChar w:fldCharType="end"/>
      </w:r>
      <w:r w:rsidR="00AA5D06" w:rsidRPr="00926F2C">
        <w:rPr>
          <w:bCs/>
        </w:rPr>
        <w:t xml:space="preserve">. The </w:t>
      </w:r>
      <w:r w:rsidR="00562A5F" w:rsidRPr="00926F2C">
        <w:rPr>
          <w:bCs/>
        </w:rPr>
        <w:t>GoM</w:t>
      </w:r>
      <w:r w:rsidR="00AA5D06" w:rsidRPr="00926F2C">
        <w:rPr>
          <w:bCs/>
        </w:rPr>
        <w:t xml:space="preserve"> has relatively low biodiversity, which could limit the resilience of its ecosystems to biotic and abiotic changes </w:t>
      </w:r>
      <w:r w:rsidR="00AA5D06" w:rsidRPr="00926F2C">
        <w:rPr>
          <w:bCs/>
        </w:rPr>
        <w:fldChar w:fldCharType="begin"/>
      </w:r>
      <w:r w:rsidR="00167751" w:rsidRPr="00926F2C">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sidRPr="00926F2C">
        <w:rPr>
          <w:rFonts w:ascii="Cambria Math" w:hAnsi="Cambria Math" w:cs="Cambria Math"/>
          <w:bCs/>
        </w:rPr>
        <w:instrText>‐</w:instrText>
      </w:r>
      <w:r w:rsidR="00167751" w:rsidRPr="00926F2C">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sidRPr="00926F2C">
        <w:rPr>
          <w:bCs/>
        </w:rPr>
        <w:fldChar w:fldCharType="separate"/>
      </w:r>
      <w:r w:rsidR="00AA5D06" w:rsidRPr="00926F2C">
        <w:rPr>
          <w:rFonts w:ascii="Aptos" w:hAnsi="Aptos"/>
        </w:rPr>
        <w:t>(Steneck &amp; Wahle 2013, McMahan &amp; Grabowski 2019)</w:t>
      </w:r>
      <w:r w:rsidR="00AA5D06" w:rsidRPr="00926F2C">
        <w:rPr>
          <w:bCs/>
        </w:rPr>
        <w:fldChar w:fldCharType="end"/>
      </w:r>
      <w:r w:rsidR="00AA5D06" w:rsidRPr="00926F2C">
        <w:rPr>
          <w:bCs/>
        </w:rPr>
        <w:t xml:space="preserve">. </w:t>
      </w:r>
    </w:p>
    <w:p w14:paraId="700C5AF6" w14:textId="77777777" w:rsidR="001F6AAD" w:rsidRDefault="001F6AAD" w:rsidP="0005676A">
      <w:pPr>
        <w:spacing w:after="0" w:line="240" w:lineRule="auto"/>
        <w:rPr>
          <w:ins w:id="20" w:author="Katie Lankowicz" w:date="2025-10-16T17:35:00Z" w16du:dateUtc="2025-10-16T20:35:00Z"/>
          <w:bCs/>
          <w:highlight w:val="yellow"/>
        </w:rPr>
      </w:pPr>
    </w:p>
    <w:p w14:paraId="4F93CD5E" w14:textId="077D6159" w:rsidR="00CF4A80" w:rsidRPr="00625EFB" w:rsidDel="008749F6" w:rsidRDefault="008749F6" w:rsidP="008749F6">
      <w:pPr>
        <w:spacing w:after="0" w:line="240" w:lineRule="auto"/>
        <w:rPr>
          <w:del w:id="21" w:author="Katie Lankowicz" w:date="2025-10-14T14:15:00Z" w16du:dateUtc="2025-10-14T17:15:00Z"/>
          <w:bCs/>
          <w:highlight w:val="yellow"/>
          <w:rPrChange w:id="22" w:author="Katie Lankowicz" w:date="2025-10-15T14:45:00Z" w16du:dateUtc="2025-10-15T17:45:00Z">
            <w:rPr>
              <w:del w:id="23" w:author="Katie Lankowicz" w:date="2025-10-14T14:15:00Z" w16du:dateUtc="2025-10-14T17:15:00Z"/>
              <w:bCs/>
            </w:rPr>
          </w:rPrChange>
        </w:rPr>
      </w:pPr>
      <w:ins w:id="24" w:author="Katie Lankowicz" w:date="2025-10-14T14:14:00Z" w16du:dateUtc="2025-10-14T17:14:00Z">
        <w:r w:rsidRPr="00625EFB">
          <w:rPr>
            <w:bCs/>
            <w:highlight w:val="yellow"/>
            <w:rPrChange w:id="25" w:author="Katie Lankowicz" w:date="2025-10-15T14:45:00Z" w16du:dateUtc="2025-10-15T17:45:00Z">
              <w:rPr>
                <w:bCs/>
              </w:rPr>
            </w:rPrChange>
          </w:rPr>
          <w:t xml:space="preserve">As </w:t>
        </w:r>
      </w:ins>
      <w:ins w:id="26" w:author="Katie Lankowicz" w:date="2025-10-14T14:15:00Z" w16du:dateUtc="2025-10-14T17:15:00Z">
        <w:r w:rsidRPr="00625EFB">
          <w:rPr>
            <w:bCs/>
            <w:highlight w:val="yellow"/>
            <w:rPrChange w:id="27" w:author="Katie Lankowicz" w:date="2025-10-15T14:45:00Z" w16du:dateUtc="2025-10-15T17:45:00Z">
              <w:rPr>
                <w:bCs/>
              </w:rPr>
            </w:rPrChange>
          </w:rPr>
          <w:t xml:space="preserve">regional </w:t>
        </w:r>
      </w:ins>
    </w:p>
    <w:p w14:paraId="339FEDE1" w14:textId="7B16B489" w:rsidR="00CF4A80" w:rsidRPr="00625EFB" w:rsidDel="008749F6" w:rsidRDefault="00CF4A80" w:rsidP="0005676A">
      <w:pPr>
        <w:spacing w:after="0" w:line="240" w:lineRule="auto"/>
        <w:rPr>
          <w:del w:id="28" w:author="Katie Lankowicz" w:date="2025-10-14T14:15:00Z" w16du:dateUtc="2025-10-14T17:15:00Z"/>
          <w:bCs/>
          <w:highlight w:val="yellow"/>
          <w:rPrChange w:id="29" w:author="Katie Lankowicz" w:date="2025-10-15T14:45:00Z" w16du:dateUtc="2025-10-15T17:45:00Z">
            <w:rPr>
              <w:del w:id="30" w:author="Katie Lankowicz" w:date="2025-10-14T14:15:00Z" w16du:dateUtc="2025-10-14T17:15:00Z"/>
              <w:bCs/>
            </w:rPr>
          </w:rPrChange>
        </w:rPr>
      </w:pPr>
    </w:p>
    <w:p w14:paraId="1AAB6726" w14:textId="06C62776" w:rsidR="001F6AAD" w:rsidRDefault="00AA5D06" w:rsidP="0005676A">
      <w:pPr>
        <w:spacing w:after="0" w:line="240" w:lineRule="auto"/>
        <w:rPr>
          <w:ins w:id="31" w:author="Katie Lankowicz" w:date="2025-10-14T14:16:00Z" w16du:dateUtc="2025-10-14T17:16:00Z"/>
          <w:bCs/>
        </w:rPr>
      </w:pPr>
      <w:del w:id="32" w:author="Katie Lankowicz" w:date="2025-10-14T14:15:00Z" w16du:dateUtc="2025-10-14T17:15:00Z">
        <w:r w:rsidRPr="00625EFB" w:rsidDel="008749F6">
          <w:rPr>
            <w:bCs/>
            <w:highlight w:val="yellow"/>
            <w:rPrChange w:id="33" w:author="Katie Lankowicz" w:date="2025-10-15T14:45:00Z" w16du:dateUtc="2025-10-15T17:45:00Z">
              <w:rPr>
                <w:bCs/>
              </w:rPr>
            </w:rPrChange>
          </w:rPr>
          <w:delText xml:space="preserve">Regional </w:delText>
        </w:r>
      </w:del>
      <w:r w:rsidRPr="00625EFB">
        <w:rPr>
          <w:bCs/>
          <w:highlight w:val="yellow"/>
          <w:rPrChange w:id="34" w:author="Katie Lankowicz" w:date="2025-10-15T14:45:00Z" w16du:dateUtc="2025-10-15T17:45:00Z">
            <w:rPr>
              <w:bCs/>
            </w:rPr>
          </w:rPrChange>
        </w:rPr>
        <w:t xml:space="preserve">warming is expected to continue at an above-average rate </w:t>
      </w:r>
      <w:r w:rsidR="00CF4A80" w:rsidRPr="00625EFB">
        <w:rPr>
          <w:bCs/>
          <w:highlight w:val="yellow"/>
          <w:rPrChange w:id="35" w:author="Katie Lankowicz" w:date="2025-10-15T14:45:00Z" w16du:dateUtc="2025-10-15T17:45:00Z">
            <w:rPr>
              <w:bCs/>
            </w:rPr>
          </w:rPrChange>
        </w:rPr>
        <w:t xml:space="preserve">in the GoM </w:t>
      </w:r>
      <w:del w:id="36" w:author="Katie Lankowicz" w:date="2025-10-14T14:17:00Z" w16du:dateUtc="2025-10-14T17:17:00Z">
        <w:r w:rsidRPr="00625EFB" w:rsidDel="008749F6">
          <w:rPr>
            <w:bCs/>
            <w:highlight w:val="yellow"/>
            <w:rPrChange w:id="37" w:author="Katie Lankowicz" w:date="2025-10-15T14:45:00Z" w16du:dateUtc="2025-10-15T17:45:00Z">
              <w:rPr>
                <w:bCs/>
              </w:rPr>
            </w:rPrChange>
          </w:rPr>
          <w:delText>as compared to</w:delText>
        </w:r>
      </w:del>
      <w:ins w:id="38" w:author="Katie Lankowicz" w:date="2025-10-14T14:17:00Z" w16du:dateUtc="2025-10-14T17:17:00Z">
        <w:r w:rsidR="008749F6" w:rsidRPr="00625EFB">
          <w:rPr>
            <w:bCs/>
            <w:highlight w:val="yellow"/>
            <w:rPrChange w:id="39" w:author="Katie Lankowicz" w:date="2025-10-15T14:45:00Z" w16du:dateUtc="2025-10-15T17:45:00Z">
              <w:rPr>
                <w:bCs/>
              </w:rPr>
            </w:rPrChange>
          </w:rPr>
          <w:t>compared to</w:t>
        </w:r>
      </w:ins>
      <w:r w:rsidRPr="00625EFB">
        <w:rPr>
          <w:bCs/>
          <w:highlight w:val="yellow"/>
          <w:rPrChange w:id="40" w:author="Katie Lankowicz" w:date="2025-10-15T14:45:00Z" w16du:dateUtc="2025-10-15T17:45:00Z">
            <w:rPr>
              <w:bCs/>
            </w:rPr>
          </w:rPrChange>
        </w:rPr>
        <w:t xml:space="preserve"> </w:t>
      </w:r>
      <w:r w:rsidR="00CF4A80" w:rsidRPr="00625EFB">
        <w:rPr>
          <w:bCs/>
          <w:highlight w:val="yellow"/>
          <w:rPrChange w:id="41" w:author="Katie Lankowicz" w:date="2025-10-15T14:45:00Z" w16du:dateUtc="2025-10-15T17:45:00Z">
            <w:rPr>
              <w:bCs/>
            </w:rPr>
          </w:rPrChange>
        </w:rPr>
        <w:t>other oceanic ecoregions</w:t>
      </w:r>
      <w:r w:rsidRPr="00625EFB">
        <w:rPr>
          <w:bCs/>
          <w:highlight w:val="yellow"/>
          <w:rPrChange w:id="42" w:author="Katie Lankowicz" w:date="2025-10-15T14:45:00Z" w16du:dateUtc="2025-10-15T17:45:00Z">
            <w:rPr>
              <w:bCs/>
            </w:rPr>
          </w:rPrChange>
        </w:rPr>
        <w:t xml:space="preserve"> </w:t>
      </w:r>
      <w:r w:rsidRPr="00625EFB">
        <w:rPr>
          <w:bCs/>
          <w:highlight w:val="yellow"/>
          <w:rPrChange w:id="43" w:author="Katie Lankowicz" w:date="2025-10-15T14:45:00Z" w16du:dateUtc="2025-10-15T17:45:00Z">
            <w:rPr>
              <w:bCs/>
            </w:rPr>
          </w:rPrChange>
        </w:rPr>
        <w:fldChar w:fldCharType="begin"/>
      </w:r>
      <w:r w:rsidR="00167751" w:rsidRPr="00625EFB">
        <w:rPr>
          <w:bCs/>
          <w:highlight w:val="yellow"/>
          <w:rPrChange w:id="44" w:author="Katie Lankowicz" w:date="2025-10-15T14:45:00Z" w16du:dateUtc="2025-10-15T17:45:00Z">
            <w:rPr>
              <w:bCs/>
            </w:rPr>
          </w:rPrChange>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sidRPr="00625EFB">
        <w:rPr>
          <w:bCs/>
          <w:highlight w:val="yellow"/>
          <w:rPrChange w:id="45" w:author="Katie Lankowicz" w:date="2025-10-15T14:45:00Z" w16du:dateUtc="2025-10-15T17:45:00Z">
            <w:rPr>
              <w:bCs/>
            </w:rPr>
          </w:rPrChange>
        </w:rPr>
        <w:fldChar w:fldCharType="separate"/>
      </w:r>
      <w:r w:rsidRPr="00625EFB">
        <w:rPr>
          <w:rFonts w:ascii="Aptos" w:hAnsi="Aptos"/>
          <w:highlight w:val="yellow"/>
          <w:rPrChange w:id="46" w:author="Katie Lankowicz" w:date="2025-10-15T14:45:00Z" w16du:dateUtc="2025-10-15T17:45:00Z">
            <w:rPr>
              <w:rFonts w:ascii="Aptos" w:hAnsi="Aptos"/>
            </w:rPr>
          </w:rPrChange>
        </w:rPr>
        <w:t>(Saba et al. 2016)</w:t>
      </w:r>
      <w:r w:rsidRPr="00625EFB">
        <w:rPr>
          <w:bCs/>
          <w:highlight w:val="yellow"/>
          <w:rPrChange w:id="47" w:author="Katie Lankowicz" w:date="2025-10-15T14:45:00Z" w16du:dateUtc="2025-10-15T17:45:00Z">
            <w:rPr>
              <w:bCs/>
            </w:rPr>
          </w:rPrChange>
        </w:rPr>
        <w:fldChar w:fldCharType="end"/>
      </w:r>
      <w:ins w:id="48" w:author="Katie Lankowicz" w:date="2025-10-14T14:15:00Z" w16du:dateUtc="2025-10-14T17:15:00Z">
        <w:r w:rsidR="008749F6" w:rsidRPr="00625EFB">
          <w:rPr>
            <w:bCs/>
            <w:highlight w:val="yellow"/>
            <w:rPrChange w:id="49" w:author="Katie Lankowicz" w:date="2025-10-15T14:45:00Z" w16du:dateUtc="2025-10-15T17:45:00Z">
              <w:rPr>
                <w:bCs/>
              </w:rPr>
            </w:rPrChange>
          </w:rPr>
          <w:t xml:space="preserve">, </w:t>
        </w:r>
      </w:ins>
      <w:del w:id="50" w:author="Katie Lankowicz" w:date="2025-10-14T14:15:00Z" w16du:dateUtc="2025-10-14T17:15:00Z">
        <w:r w:rsidR="00CF4A80" w:rsidRPr="00625EFB" w:rsidDel="008749F6">
          <w:rPr>
            <w:bCs/>
            <w:highlight w:val="yellow"/>
            <w:rPrChange w:id="51" w:author="Katie Lankowicz" w:date="2025-10-15T14:45:00Z" w16du:dateUtc="2025-10-15T17:45:00Z">
              <w:rPr>
                <w:bCs/>
              </w:rPr>
            </w:rPrChange>
          </w:rPr>
          <w:delText>. T</w:delText>
        </w:r>
      </w:del>
      <w:ins w:id="52" w:author="Katie Lankowicz" w:date="2025-10-14T14:15:00Z" w16du:dateUtc="2025-10-14T17:15:00Z">
        <w:r w:rsidR="008749F6" w:rsidRPr="00625EFB">
          <w:rPr>
            <w:bCs/>
            <w:highlight w:val="yellow"/>
            <w:rPrChange w:id="53" w:author="Katie Lankowicz" w:date="2025-10-15T14:45:00Z" w16du:dateUtc="2025-10-15T17:45:00Z">
              <w:rPr>
                <w:bCs/>
              </w:rPr>
            </w:rPrChange>
          </w:rPr>
          <w:t>t</w:t>
        </w:r>
      </w:ins>
      <w:r w:rsidRPr="00625EFB">
        <w:rPr>
          <w:bCs/>
          <w:highlight w:val="yellow"/>
          <w:rPrChange w:id="54" w:author="Katie Lankowicz" w:date="2025-10-15T14:45:00Z" w16du:dateUtc="2025-10-15T17:45:00Z">
            <w:rPr>
              <w:bCs/>
            </w:rPr>
          </w:rPrChange>
        </w:rPr>
        <w:t xml:space="preserve">emperature-linked disturbances to historic nearshore community structure and function may become more frequent, intense, and prolonged. </w:t>
      </w:r>
      <w:moveFromRangeStart w:id="55" w:author="Katie Lankowicz" w:date="2025-10-16T17:43:00Z" w:name="move211528579"/>
      <w:moveFrom w:id="56" w:author="Katie Lankowicz" w:date="2025-10-16T17:43:00Z" w16du:dateUtc="2025-10-16T20:43:00Z">
        <w:r w:rsidRPr="00625EFB" w:rsidDel="001F6AAD">
          <w:rPr>
            <w:bCs/>
            <w:highlight w:val="yellow"/>
            <w:rPrChange w:id="57" w:author="Katie Lankowicz" w:date="2025-10-15T14:45:00Z" w16du:dateUtc="2025-10-15T17:45:00Z">
              <w:rPr>
                <w:bCs/>
              </w:rPr>
            </w:rPrChange>
          </w:rPr>
          <w:t xml:space="preserve">Monitoring nearshore regions will be critical to predicting and understanding how increased temperatures may affect </w:t>
        </w:r>
        <w:r w:rsidR="00A655C2" w:rsidRPr="00625EFB" w:rsidDel="001F6AAD">
          <w:rPr>
            <w:bCs/>
            <w:highlight w:val="yellow"/>
            <w:rPrChange w:id="58" w:author="Katie Lankowicz" w:date="2025-10-15T14:45:00Z" w16du:dateUtc="2025-10-15T17:45:00Z">
              <w:rPr>
                <w:bCs/>
              </w:rPr>
            </w:rPrChange>
          </w:rPr>
          <w:t xml:space="preserve">biological </w:t>
        </w:r>
        <w:r w:rsidR="001774AF" w:rsidRPr="00625EFB" w:rsidDel="001F6AAD">
          <w:rPr>
            <w:bCs/>
            <w:highlight w:val="yellow"/>
            <w:rPrChange w:id="59" w:author="Katie Lankowicz" w:date="2025-10-15T14:45:00Z" w16du:dateUtc="2025-10-15T17:45:00Z">
              <w:rPr>
                <w:bCs/>
              </w:rPr>
            </w:rPrChange>
          </w:rPr>
          <w:t xml:space="preserve">organization </w:t>
        </w:r>
        <w:r w:rsidR="00A655C2" w:rsidRPr="00625EFB" w:rsidDel="001F6AAD">
          <w:rPr>
            <w:bCs/>
            <w:highlight w:val="yellow"/>
            <w:rPrChange w:id="60" w:author="Katie Lankowicz" w:date="2025-10-15T14:45:00Z" w16du:dateUtc="2025-10-15T17:45:00Z">
              <w:rPr>
                <w:bCs/>
              </w:rPr>
            </w:rPrChange>
          </w:rPr>
          <w:t xml:space="preserve">levels from individual species to the overall </w:t>
        </w:r>
        <w:r w:rsidR="00562A5F" w:rsidRPr="00625EFB" w:rsidDel="001F6AAD">
          <w:rPr>
            <w:bCs/>
            <w:highlight w:val="yellow"/>
            <w:rPrChange w:id="61" w:author="Katie Lankowicz" w:date="2025-10-15T14:45:00Z" w16du:dateUtc="2025-10-15T17:45:00Z">
              <w:rPr>
                <w:bCs/>
              </w:rPr>
            </w:rPrChange>
          </w:rPr>
          <w:t>GoM</w:t>
        </w:r>
        <w:r w:rsidR="00A655C2" w:rsidRPr="00625EFB" w:rsidDel="001F6AAD">
          <w:rPr>
            <w:bCs/>
            <w:highlight w:val="yellow"/>
            <w:rPrChange w:id="62" w:author="Katie Lankowicz" w:date="2025-10-15T14:45:00Z" w16du:dateUtc="2025-10-15T17:45:00Z">
              <w:rPr>
                <w:bCs/>
              </w:rPr>
            </w:rPrChange>
          </w:rPr>
          <w:t xml:space="preserve"> ecosystem.</w:t>
        </w:r>
        <w:r w:rsidR="00562A5F" w:rsidRPr="00625EFB" w:rsidDel="001F6AAD">
          <w:rPr>
            <w:bCs/>
            <w:highlight w:val="yellow"/>
            <w:rPrChange w:id="63" w:author="Katie Lankowicz" w:date="2025-10-15T14:45:00Z" w16du:dateUtc="2025-10-15T17:45:00Z">
              <w:rPr>
                <w:bCs/>
              </w:rPr>
            </w:rPrChange>
          </w:rPr>
          <w:t xml:space="preserve"> </w:t>
        </w:r>
      </w:moveFrom>
      <w:moveFromRangeEnd w:id="55"/>
      <w:ins w:id="64" w:author="Katie Lankowicz" w:date="2025-10-16T17:37:00Z" w16du:dateUtc="2025-10-16T20:37:00Z">
        <w:r w:rsidR="001F6AAD">
          <w:rPr>
            <w:bCs/>
            <w:highlight w:val="yellow"/>
          </w:rPr>
          <w:t>C</w:t>
        </w:r>
      </w:ins>
      <w:ins w:id="65" w:author="Katie Lankowicz" w:date="2025-10-16T17:32:00Z" w16du:dateUtc="2025-10-16T20:32:00Z">
        <w:r w:rsidR="001F6AAD">
          <w:rPr>
            <w:bCs/>
            <w:highlight w:val="yellow"/>
          </w:rPr>
          <w:t xml:space="preserve">ommon species like Atlantic silverside (Menidia menidia) and Atlantic herring (Clupea harengus) </w:t>
        </w:r>
      </w:ins>
      <w:ins w:id="66" w:author="Katie Lankowicz" w:date="2025-10-16T17:37:00Z" w16du:dateUtc="2025-10-16T20:37:00Z">
        <w:r w:rsidR="001F6AAD">
          <w:rPr>
            <w:bCs/>
            <w:highlight w:val="yellow"/>
          </w:rPr>
          <w:t>could be used to</w:t>
        </w:r>
      </w:ins>
      <w:ins w:id="67" w:author="Katie Lankowicz" w:date="2025-10-16T17:33:00Z" w16du:dateUtc="2025-10-16T20:33:00Z">
        <w:r w:rsidR="001F6AAD">
          <w:rPr>
            <w:bCs/>
            <w:highlight w:val="yellow"/>
          </w:rPr>
          <w:t xml:space="preserve"> broad</w:t>
        </w:r>
      </w:ins>
      <w:ins w:id="68" w:author="Katie Lankowicz" w:date="2025-10-16T17:37:00Z" w16du:dateUtc="2025-10-16T20:37:00Z">
        <w:r w:rsidR="001F6AAD">
          <w:rPr>
            <w:bCs/>
            <w:highlight w:val="yellow"/>
          </w:rPr>
          <w:t>ly</w:t>
        </w:r>
      </w:ins>
      <w:ins w:id="69" w:author="Katie Lankowicz" w:date="2025-10-16T17:32:00Z" w16du:dateUtc="2025-10-16T20:32:00Z">
        <w:r w:rsidR="001F6AAD">
          <w:rPr>
            <w:bCs/>
            <w:highlight w:val="yellow"/>
          </w:rPr>
          <w:t xml:space="preserve"> </w:t>
        </w:r>
      </w:ins>
      <w:ins w:id="70" w:author="Katie Lankowicz" w:date="2025-10-16T17:33:00Z" w16du:dateUtc="2025-10-16T20:33:00Z">
        <w:r w:rsidR="001F6AAD">
          <w:rPr>
            <w:bCs/>
            <w:highlight w:val="yellow"/>
          </w:rPr>
          <w:t>represent</w:t>
        </w:r>
      </w:ins>
      <w:ins w:id="71" w:author="Katie Lankowicz" w:date="2025-10-16T17:37:00Z" w16du:dateUtc="2025-10-16T20:37:00Z">
        <w:r w:rsidR="001F6AAD">
          <w:rPr>
            <w:bCs/>
            <w:highlight w:val="yellow"/>
          </w:rPr>
          <w:t xml:space="preserve"> the responses</w:t>
        </w:r>
      </w:ins>
      <w:ins w:id="72" w:author="Katie Lankowicz" w:date="2025-10-16T17:33:00Z" w16du:dateUtc="2025-10-16T20:33:00Z">
        <w:r w:rsidR="001F6AAD">
          <w:rPr>
            <w:bCs/>
            <w:highlight w:val="yellow"/>
          </w:rPr>
          <w:t xml:space="preserve"> of warming-tolerant and warming-intolerant groups</w:t>
        </w:r>
      </w:ins>
      <w:ins w:id="73" w:author="Katie Lankowicz" w:date="2025-10-16T17:38:00Z" w16du:dateUtc="2025-10-16T20:38:00Z">
        <w:r w:rsidR="001F6AAD">
          <w:rPr>
            <w:bCs/>
            <w:highlight w:val="yellow"/>
          </w:rPr>
          <w:t>, respectively. Though</w:t>
        </w:r>
      </w:ins>
      <w:ins w:id="74" w:author="Katie Lankowicz" w:date="2025-10-16T17:39:00Z" w16du:dateUtc="2025-10-16T20:39:00Z">
        <w:r w:rsidR="001F6AAD">
          <w:rPr>
            <w:bCs/>
            <w:highlight w:val="yellow"/>
          </w:rPr>
          <w:t xml:space="preserve"> both species are highly abundant in the nearshroe regions of the GoM in the summer, their differing life history strategies and the relative position of the GoM to their overall distributions could lead to </w:t>
        </w:r>
      </w:ins>
      <w:ins w:id="75" w:author="Katie Lankowicz" w:date="2025-10-16T17:40:00Z" w16du:dateUtc="2025-10-16T20:40:00Z">
        <w:r w:rsidR="001F6AAD">
          <w:rPr>
            <w:bCs/>
            <w:highlight w:val="yellow"/>
          </w:rPr>
          <w:t>varied</w:t>
        </w:r>
      </w:ins>
      <w:ins w:id="76" w:author="Katie Lankowicz" w:date="2025-10-16T17:39:00Z" w16du:dateUtc="2025-10-16T20:39:00Z">
        <w:r w:rsidR="001F6AAD">
          <w:rPr>
            <w:bCs/>
            <w:highlight w:val="yellow"/>
          </w:rPr>
          <w:t xml:space="preserve"> responses to increasing temperatures.</w:t>
        </w:r>
      </w:ins>
      <w:moveFromRangeStart w:id="77" w:author="Katie Lankowicz" w:date="2025-10-14T14:16:00Z" w:name="move211343813"/>
      <w:moveFrom w:id="78" w:author="Katie Lankowicz" w:date="2025-10-14T14:16:00Z" w16du:dateUtc="2025-10-14T17:16:00Z">
        <w:r w:rsidR="00562A5F" w:rsidRPr="00625EFB" w:rsidDel="008749F6">
          <w:rPr>
            <w:bCs/>
            <w:highlight w:val="yellow"/>
          </w:rPr>
          <w:t xml:space="preserve">In this study, we will relate changes in nearshore surface temperature </w:t>
        </w:r>
        <w:r w:rsidR="00CF4A80" w:rsidRPr="00625EFB" w:rsidDel="008749F6">
          <w:rPr>
            <w:bCs/>
            <w:highlight w:val="yellow"/>
          </w:rPr>
          <w:t xml:space="preserve">to changes in the </w:t>
        </w:r>
        <w:r w:rsidR="00562A5F" w:rsidRPr="00625EFB" w:rsidDel="008749F6">
          <w:rPr>
            <w:bCs/>
            <w:highlight w:val="yellow"/>
          </w:rPr>
          <w:t>community structure</w:t>
        </w:r>
        <w:r w:rsidR="00CF4A80" w:rsidRPr="00625EFB" w:rsidDel="008749F6">
          <w:rPr>
            <w:bCs/>
            <w:highlight w:val="yellow"/>
          </w:rPr>
          <w:t xml:space="preserve">, </w:t>
        </w:r>
        <w:r w:rsidR="00562A5F" w:rsidRPr="00625EFB" w:rsidDel="008749F6">
          <w:rPr>
            <w:bCs/>
            <w:highlight w:val="yellow"/>
          </w:rPr>
          <w:t>relative abundance</w:t>
        </w:r>
        <w:r w:rsidR="00CF4A80" w:rsidRPr="00625EFB" w:rsidDel="008749F6">
          <w:rPr>
            <w:bCs/>
            <w:highlight w:val="yellow"/>
          </w:rPr>
          <w:t xml:space="preserve">, and summer </w:t>
        </w:r>
        <w:r w:rsidR="00562A5F" w:rsidRPr="00625EFB" w:rsidDel="008749F6">
          <w:rPr>
            <w:bCs/>
            <w:highlight w:val="yellow"/>
          </w:rPr>
          <w:t xml:space="preserve">growth rates of </w:t>
        </w:r>
        <w:r w:rsidR="00CF4A80" w:rsidRPr="00625EFB" w:rsidDel="008749F6">
          <w:rPr>
            <w:bCs/>
            <w:highlight w:val="yellow"/>
          </w:rPr>
          <w:t xml:space="preserve">nearshore </w:t>
        </w:r>
        <w:r w:rsidR="00562A5F" w:rsidRPr="00625EFB" w:rsidDel="008749F6">
          <w:rPr>
            <w:bCs/>
            <w:highlight w:val="yellow"/>
          </w:rPr>
          <w:t>fishes</w:t>
        </w:r>
        <w:r w:rsidR="004E265F" w:rsidRPr="00625EFB" w:rsidDel="008749F6">
          <w:rPr>
            <w:bCs/>
            <w:highlight w:val="yellow"/>
          </w:rPr>
          <w:t xml:space="preserve"> commonly encountered in a beach seine survey</w:t>
        </w:r>
        <w:r w:rsidR="00562A5F" w:rsidRPr="00625EFB" w:rsidDel="008749F6">
          <w:rPr>
            <w:bCs/>
            <w:highlight w:val="yellow"/>
          </w:rPr>
          <w:t>, using Atlantic silverside (</w:t>
        </w:r>
        <w:r w:rsidR="00562A5F" w:rsidRPr="00625EFB" w:rsidDel="008749F6">
          <w:rPr>
            <w:bCs/>
            <w:i/>
            <w:iCs/>
            <w:highlight w:val="yellow"/>
          </w:rPr>
          <w:t xml:space="preserve">Menidia menidia; </w:t>
        </w:r>
        <w:r w:rsidR="00562A5F" w:rsidRPr="00625EFB" w:rsidDel="008749F6">
          <w:rPr>
            <w:bCs/>
            <w:highlight w:val="yellow"/>
          </w:rPr>
          <w:t>hereafter, silverside) and Atlantic herring (</w:t>
        </w:r>
        <w:r w:rsidR="00562A5F" w:rsidRPr="00625EFB" w:rsidDel="008749F6">
          <w:rPr>
            <w:bCs/>
            <w:i/>
            <w:iCs/>
            <w:highlight w:val="yellow"/>
          </w:rPr>
          <w:t xml:space="preserve">Clupea harengus; </w:t>
        </w:r>
        <w:r w:rsidR="00562A5F" w:rsidRPr="00625EFB" w:rsidDel="008749F6">
          <w:rPr>
            <w:bCs/>
            <w:highlight w:val="yellow"/>
          </w:rPr>
          <w:t>hereafter, herring) as focal species.</w:t>
        </w:r>
      </w:moveFrom>
      <w:moveFromRangeEnd w:id="77"/>
    </w:p>
    <w:p w14:paraId="3A8CAF3A" w14:textId="26057293" w:rsidR="008749F6" w:rsidRPr="00926F2C" w:rsidDel="00317BE8" w:rsidRDefault="008749F6" w:rsidP="0005676A">
      <w:pPr>
        <w:spacing w:after="0" w:line="240" w:lineRule="auto"/>
        <w:rPr>
          <w:del w:id="79" w:author="Katie Lankowicz" w:date="2025-10-15T12:24:00Z" w16du:dateUtc="2025-10-15T15:24:00Z"/>
          <w:bCs/>
        </w:rPr>
      </w:pPr>
    </w:p>
    <w:p w14:paraId="0CBFCC02" w14:textId="77777777" w:rsidR="00562A5F" w:rsidRPr="00926F2C" w:rsidRDefault="00562A5F" w:rsidP="0005676A">
      <w:pPr>
        <w:spacing w:after="0" w:line="240" w:lineRule="auto"/>
        <w:rPr>
          <w:bCs/>
        </w:rPr>
      </w:pPr>
    </w:p>
    <w:p w14:paraId="3D6331A5" w14:textId="0F199F1A" w:rsidR="00562A5F" w:rsidRPr="00926F2C" w:rsidRDefault="00562A5F" w:rsidP="0005676A">
      <w:pPr>
        <w:spacing w:after="0" w:line="240" w:lineRule="auto"/>
        <w:rPr>
          <w:bCs/>
        </w:rPr>
      </w:pPr>
      <w:r w:rsidRPr="00926F2C">
        <w:rPr>
          <w:bCs/>
        </w:rPr>
        <w:t>Atlantic silverside</w:t>
      </w:r>
      <w:r w:rsidR="00CF4A80" w:rsidRPr="00926F2C">
        <w:rPr>
          <w:bCs/>
        </w:rPr>
        <w:t xml:space="preserve"> </w:t>
      </w:r>
      <w:r w:rsidR="00E375A3">
        <w:rPr>
          <w:bCs/>
        </w:rPr>
        <w:t>may be</w:t>
      </w:r>
      <w:r w:rsidR="00E375A3" w:rsidRPr="00926F2C">
        <w:rPr>
          <w:bCs/>
        </w:rPr>
        <w:t xml:space="preserve"> </w:t>
      </w:r>
      <w:r w:rsidRPr="00926F2C">
        <w:rPr>
          <w:bCs/>
        </w:rPr>
        <w:t>the only truly annual fish in the North</w:t>
      </w:r>
      <w:r w:rsidR="00CF4A80" w:rsidRPr="00926F2C">
        <w:rPr>
          <w:bCs/>
        </w:rPr>
        <w:t>west</w:t>
      </w:r>
      <w:r w:rsidRPr="00926F2C">
        <w:rPr>
          <w:bCs/>
        </w:rPr>
        <w:t xml:space="preserve"> Atlantic</w:t>
      </w:r>
      <w:r w:rsidR="00CF4A80" w:rsidRPr="00926F2C">
        <w:rPr>
          <w:bCs/>
        </w:rPr>
        <w:t xml:space="preserve">, with little evidence of individuals reaching age 2 </w:t>
      </w:r>
      <w:r w:rsidR="00CF4A80" w:rsidRPr="00926F2C">
        <w:rPr>
          <w:bCs/>
        </w:rPr>
        <w:fldChar w:fldCharType="begin"/>
      </w:r>
      <w:r w:rsidR="00CF4A80" w:rsidRPr="00926F2C">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sidRPr="00926F2C">
        <w:rPr>
          <w:bCs/>
        </w:rPr>
        <w:fldChar w:fldCharType="separate"/>
      </w:r>
      <w:r w:rsidR="00CF4A80" w:rsidRPr="00926F2C">
        <w:rPr>
          <w:rFonts w:ascii="Aptos" w:hAnsi="Aptos"/>
        </w:rPr>
        <w:t>(Conover 2024)</w:t>
      </w:r>
      <w:r w:rsidR="00CF4A80" w:rsidRPr="00926F2C">
        <w:rPr>
          <w:bCs/>
        </w:rPr>
        <w:fldChar w:fldCharType="end"/>
      </w:r>
      <w:r w:rsidRPr="00926F2C">
        <w:rPr>
          <w:bCs/>
        </w:rPr>
        <w:t xml:space="preserve">. Spawning occurs in shallow nearshore waters in the spring, and young-of-year migrate to deeper offshore waters in the winter to maintain a warmer thermal habitat. </w:t>
      </w:r>
      <w:del w:id="80" w:author="Katie Lankowicz" w:date="2025-10-16T16:55:00Z" w16du:dateUtc="2025-10-16T19:55:00Z">
        <w:r w:rsidRPr="00926F2C" w:rsidDel="001F6AAD">
          <w:rPr>
            <w:bCs/>
          </w:rPr>
          <w:delText xml:space="preserve">It’s expected that less than 1% of the year class returns from this overwintering period on the inner continental shelf to recolonize shallow nearshore and estuarine habitats and spawn </w:delText>
        </w:r>
        <w:r w:rsidRPr="00926F2C" w:rsidDel="001F6AAD">
          <w:rPr>
            <w:bCs/>
          </w:rPr>
          <w:fldChar w:fldCharType="begin"/>
        </w:r>
        <w:r w:rsidRPr="00926F2C" w:rsidDel="001F6AAD">
          <w:rPr>
            <w:bCs/>
          </w:rPr>
          <w:del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delInstrText>
        </w:r>
        <w:r w:rsidRPr="00926F2C" w:rsidDel="001F6AAD">
          <w:rPr>
            <w:bCs/>
          </w:rPr>
          <w:fldChar w:fldCharType="separate"/>
        </w:r>
        <w:r w:rsidRPr="00926F2C" w:rsidDel="001F6AAD">
          <w:rPr>
            <w:rFonts w:ascii="Aptos" w:hAnsi="Aptos"/>
          </w:rPr>
          <w:delText>(Conover &amp; Murawski 1982, Conover 2024)</w:delText>
        </w:r>
        <w:r w:rsidRPr="00926F2C" w:rsidDel="001F6AAD">
          <w:rPr>
            <w:bCs/>
          </w:rPr>
          <w:fldChar w:fldCharType="end"/>
        </w:r>
        <w:r w:rsidRPr="00926F2C" w:rsidDel="001F6AAD">
          <w:rPr>
            <w:bCs/>
          </w:rPr>
          <w:delText xml:space="preserve">. </w:delText>
        </w:r>
      </w:del>
      <w:r w:rsidR="00CF4A80" w:rsidRPr="00926F2C">
        <w:rPr>
          <w:bCs/>
        </w:rPr>
        <w:t>Silverside</w:t>
      </w:r>
      <w:r w:rsidRPr="00926F2C">
        <w:rPr>
          <w:bCs/>
        </w:rPr>
        <w:t xml:space="preserve"> </w:t>
      </w:r>
      <w:r w:rsidR="00CF4A80" w:rsidRPr="00926F2C">
        <w:rPr>
          <w:bCs/>
        </w:rPr>
        <w:t>are distributed</w:t>
      </w:r>
      <w:r w:rsidRPr="00926F2C">
        <w:rPr>
          <w:bCs/>
        </w:rPr>
        <w:t xml:space="preserve"> from southern Florida</w:t>
      </w:r>
      <w:r w:rsidR="00CF4A80" w:rsidRPr="00926F2C">
        <w:rPr>
          <w:bCs/>
        </w:rPr>
        <w:t xml:space="preserve">, USA </w:t>
      </w:r>
      <w:r w:rsidRPr="00926F2C">
        <w:rPr>
          <w:bCs/>
        </w:rPr>
        <w:t xml:space="preserve">to the northern Gulf of St. </w:t>
      </w:r>
      <w:r w:rsidRPr="00926F2C">
        <w:rPr>
          <w:bCs/>
        </w:rPr>
        <w:lastRenderedPageBreak/>
        <w:t>Lawrence</w:t>
      </w:r>
      <w:r w:rsidR="00CF4A80" w:rsidRPr="00926F2C">
        <w:rPr>
          <w:bCs/>
        </w:rPr>
        <w:t>, Canada</w:t>
      </w:r>
      <w:r w:rsidRPr="00926F2C">
        <w:rPr>
          <w:bCs/>
        </w:rPr>
        <w:t xml:space="preserve">, implying a diversity of genetic and phenotypic adaptations to </w:t>
      </w:r>
      <w:r w:rsidR="004B3608" w:rsidRPr="00926F2C">
        <w:rPr>
          <w:bCs/>
        </w:rPr>
        <w:t>a wide range of temperatures</w:t>
      </w:r>
      <w:r w:rsidRPr="00926F2C">
        <w:rPr>
          <w:bCs/>
        </w:rPr>
        <w:t>. Casco Bay</w:t>
      </w:r>
      <w:r w:rsidR="00CF4A80" w:rsidRPr="00926F2C">
        <w:rPr>
          <w:bCs/>
        </w:rPr>
        <w:t>, Maine,</w:t>
      </w:r>
      <w:r w:rsidRPr="00926F2C">
        <w:rPr>
          <w:bCs/>
        </w:rPr>
        <w:t xml:space="preserve"> is </w:t>
      </w:r>
      <w:ins w:id="81" w:author="Katie Lankowicz" w:date="2025-10-15T14:46:00Z" w16du:dateUtc="2025-10-15T17:46:00Z">
        <w:r w:rsidR="00625EFB">
          <w:rPr>
            <w:bCs/>
          </w:rPr>
          <w:t>at a relatively high latitude within</w:t>
        </w:r>
      </w:ins>
      <w:del w:id="82" w:author="Katie Lankowicz" w:date="2025-10-15T14:46:00Z" w16du:dateUtc="2025-10-15T17:46:00Z">
        <w:r w:rsidRPr="00926F2C" w:rsidDel="00625EFB">
          <w:rPr>
            <w:bCs/>
          </w:rPr>
          <w:delText>in the northern half of</w:delText>
        </w:r>
      </w:del>
      <w:r w:rsidRPr="00926F2C">
        <w:rPr>
          <w:bCs/>
        </w:rPr>
        <w:t xml:space="preserve"> this spatial range. The rapid generation time </w:t>
      </w:r>
      <w:r w:rsidR="00CF4A80" w:rsidRPr="00926F2C">
        <w:rPr>
          <w:bCs/>
        </w:rPr>
        <w:t xml:space="preserve">and ubiquity of silversides to much of the North American Atlantic coast </w:t>
      </w:r>
      <w:r w:rsidRPr="00926F2C">
        <w:rPr>
          <w:bCs/>
        </w:rPr>
        <w:t>ha</w:t>
      </w:r>
      <w:r w:rsidR="00CF4A80" w:rsidRPr="00926F2C">
        <w:rPr>
          <w:bCs/>
        </w:rPr>
        <w:t>ve</w:t>
      </w:r>
      <w:r w:rsidRPr="00926F2C">
        <w:rPr>
          <w:bCs/>
        </w:rPr>
        <w:t xml:space="preserve"> made them a useful tool to study the varied effects of temperature </w:t>
      </w:r>
      <w:ins w:id="83" w:author="Katie Lankowicz" w:date="2025-10-16T16:57:00Z" w16du:dateUtc="2025-10-16T19:57:00Z">
        <w:r w:rsidR="001F6AAD">
          <w:rPr>
            <w:bCs/>
          </w:rPr>
          <w:t>on vital rates and local adaptation</w:t>
        </w:r>
      </w:ins>
      <w:del w:id="84" w:author="Katie Lankowicz" w:date="2025-10-16T16:57:00Z" w16du:dateUtc="2025-10-16T19:57:00Z">
        <w:r w:rsidRPr="00926F2C" w:rsidDel="001F6AAD">
          <w:rPr>
            <w:bCs/>
          </w:rPr>
          <w:delText>on sex determination, countergradient growth variation, spatial scale of local adaptation, and fisheries</w:delText>
        </w:r>
        <w:r w:rsidR="00717CBF" w:rsidDel="001F6AAD">
          <w:rPr>
            <w:bCs/>
          </w:rPr>
          <w:delText xml:space="preserve"> selectivity</w:delText>
        </w:r>
        <w:r w:rsidRPr="00926F2C" w:rsidDel="001F6AAD">
          <w:rPr>
            <w:bCs/>
          </w:rPr>
          <w:delText>-induced evolution</w:delText>
        </w:r>
      </w:del>
      <w:r w:rsidRPr="00926F2C">
        <w:rPr>
          <w:bCs/>
        </w:rPr>
        <w:t xml:space="preserve"> (see the works of David O. Conover cited within Conover 2024). </w:t>
      </w:r>
      <w:r w:rsidR="00371699">
        <w:rPr>
          <w:bCs/>
        </w:rPr>
        <w:t>Silversides have</w:t>
      </w:r>
      <w:r w:rsidRPr="00926F2C">
        <w:rPr>
          <w:bCs/>
        </w:rPr>
        <w:t xml:space="preserve"> demonstrated sensitivity to temperature</w:t>
      </w:r>
      <w:r w:rsidR="00371699">
        <w:rPr>
          <w:bCs/>
        </w:rPr>
        <w:t xml:space="preserve">; </w:t>
      </w:r>
      <w:r w:rsidRPr="00926F2C">
        <w:rPr>
          <w:bCs/>
        </w:rPr>
        <w:t>when reared in “common garden” median-temperature experiments</w:t>
      </w:r>
      <w:r w:rsidR="00371699">
        <w:rPr>
          <w:bCs/>
        </w:rPr>
        <w:t>, higher-latitude fishes have increased growth rates when</w:t>
      </w:r>
      <w:r w:rsidRPr="00926F2C">
        <w:rPr>
          <w:bCs/>
        </w:rPr>
        <w:t xml:space="preserve"> compared to lower-latitude conspecifics </w:t>
      </w:r>
      <w:r w:rsidRPr="00926F2C">
        <w:rPr>
          <w:bCs/>
        </w:rPr>
        <w:fldChar w:fldCharType="begin"/>
      </w:r>
      <w:r w:rsidRPr="00926F2C">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sidRPr="00926F2C">
        <w:rPr>
          <w:bCs/>
        </w:rPr>
        <w:fldChar w:fldCharType="separate"/>
      </w:r>
      <w:r w:rsidRPr="00926F2C">
        <w:rPr>
          <w:rFonts w:ascii="Aptos" w:hAnsi="Aptos"/>
        </w:rPr>
        <w:t>(Conover &amp; Present 1990)</w:t>
      </w:r>
      <w:r w:rsidRPr="00926F2C">
        <w:rPr>
          <w:bCs/>
        </w:rPr>
        <w:fldChar w:fldCharType="end"/>
      </w:r>
      <w:r w:rsidR="00371699">
        <w:rPr>
          <w:bCs/>
        </w:rPr>
        <w:t xml:space="preserve">. This response is </w:t>
      </w:r>
      <w:r w:rsidR="00924B85">
        <w:rPr>
          <w:bCs/>
        </w:rPr>
        <w:t xml:space="preserve">consistent </w:t>
      </w:r>
      <w:r w:rsidR="00E375A3">
        <w:rPr>
          <w:bCs/>
        </w:rPr>
        <w:t xml:space="preserve">with </w:t>
      </w:r>
      <w:r w:rsidR="00924B85">
        <w:rPr>
          <w:bCs/>
        </w:rPr>
        <w:t xml:space="preserve">an expected temperature-mediated growth increase for a species </w:t>
      </w:r>
      <w:r w:rsidR="00E375A3">
        <w:rPr>
          <w:bCs/>
        </w:rPr>
        <w:t xml:space="preserve">that </w:t>
      </w:r>
      <w:r w:rsidR="00924B85">
        <w:rPr>
          <w:bCs/>
        </w:rPr>
        <w:t xml:space="preserve">is not near its thermal </w:t>
      </w:r>
      <w:r w:rsidR="00B9699F">
        <w:rPr>
          <w:bCs/>
        </w:rPr>
        <w:t>maximum</w:t>
      </w:r>
      <w:ins w:id="85" w:author="Katie Lankowicz" w:date="2025-10-16T17:41:00Z" w16du:dateUtc="2025-10-16T20:41:00Z">
        <w:r w:rsidR="001F6AAD">
          <w:rPr>
            <w:bCs/>
          </w:rPr>
          <w:t>.</w:t>
        </w:r>
      </w:ins>
      <w:del w:id="86" w:author="Katie Lankowicz" w:date="2025-10-16T17:41:00Z" w16du:dateUtc="2025-10-16T20:41:00Z">
        <w:r w:rsidR="00B9699F" w:rsidDel="001F6AAD">
          <w:rPr>
            <w:bCs/>
          </w:rPr>
          <w:delText xml:space="preserve"> and</w:delText>
        </w:r>
        <w:r w:rsidRPr="00926F2C" w:rsidDel="001F6AAD">
          <w:rPr>
            <w:bCs/>
          </w:rPr>
          <w:delText xml:space="preserve"> indicates </w:delText>
        </w:r>
        <w:r w:rsidR="00924B85" w:rsidDel="001F6AAD">
          <w:rPr>
            <w:bCs/>
          </w:rPr>
          <w:delText xml:space="preserve">that </w:delText>
        </w:r>
        <w:r w:rsidDel="001F6AAD">
          <w:rPr>
            <w:bCs/>
          </w:rPr>
          <w:delText xml:space="preserve"> </w:delText>
        </w:r>
        <w:r w:rsidRPr="00926F2C" w:rsidDel="001F6AAD">
          <w:rPr>
            <w:bCs/>
          </w:rPr>
          <w:delText xml:space="preserve">increased temperatures in Casco Bay would result in higher growth rates </w:delText>
        </w:r>
      </w:del>
      <w:del w:id="87" w:author="Katie Lankowicz" w:date="2025-10-16T17:31:00Z" w16du:dateUtc="2025-10-16T20:31:00Z">
        <w:r w:rsidRPr="00926F2C" w:rsidDel="001F6AAD">
          <w:rPr>
            <w:bCs/>
          </w:rPr>
          <w:delText>for</w:delText>
        </w:r>
      </w:del>
      <w:del w:id="88" w:author="Katie Lankowicz" w:date="2025-10-16T17:41:00Z" w16du:dateUtc="2025-10-16T20:41:00Z">
        <w:r w:rsidRPr="00926F2C" w:rsidDel="001F6AAD">
          <w:rPr>
            <w:bCs/>
          </w:rPr>
          <w:delText xml:space="preserve"> local silverside</w:delText>
        </w:r>
        <w:r w:rsidR="009329FE" w:rsidRPr="00926F2C" w:rsidDel="001F6AAD">
          <w:rPr>
            <w:bCs/>
          </w:rPr>
          <w:delText>s</w:delText>
        </w:r>
        <w:r w:rsidRPr="00926F2C" w:rsidDel="001F6AAD">
          <w:rPr>
            <w:bCs/>
          </w:rPr>
          <w:delText>.</w:delText>
        </w:r>
      </w:del>
    </w:p>
    <w:p w14:paraId="21744EA6" w14:textId="77777777" w:rsidR="00562A5F" w:rsidRPr="00926F2C" w:rsidRDefault="00562A5F" w:rsidP="0005676A">
      <w:pPr>
        <w:spacing w:after="0" w:line="240" w:lineRule="auto"/>
        <w:rPr>
          <w:bCs/>
        </w:rPr>
      </w:pPr>
    </w:p>
    <w:p w14:paraId="5326830D" w14:textId="43FBC98E" w:rsidR="00562A5F" w:rsidRDefault="00CF4A80" w:rsidP="0005676A">
      <w:pPr>
        <w:spacing w:after="0" w:line="240" w:lineRule="auto"/>
        <w:rPr>
          <w:ins w:id="89" w:author="Katie Lankowicz" w:date="2025-10-16T17:39:00Z" w16du:dateUtc="2025-10-16T20:39:00Z"/>
          <w:bCs/>
        </w:rPr>
      </w:pPr>
      <w:r w:rsidRPr="00926F2C">
        <w:rPr>
          <w:bCs/>
        </w:rPr>
        <w:t>Atlantic h</w:t>
      </w:r>
      <w:r w:rsidR="00562A5F" w:rsidRPr="00926F2C">
        <w:rPr>
          <w:bCs/>
        </w:rPr>
        <w:t>erring are distributed on both sides of the Atlantic, with the Gulf of Maine-Georges Bank complex representing the southernmost spawning population in the western Atlantic</w:t>
      </w:r>
      <w:r w:rsidR="00710539" w:rsidRPr="00926F2C">
        <w:rPr>
          <w:bCs/>
        </w:rPr>
        <w:t xml:space="preserve"> </w:t>
      </w:r>
      <w:r w:rsidR="00710539" w:rsidRPr="00926F2C">
        <w:rPr>
          <w:bCs/>
        </w:rPr>
        <w:fldChar w:fldCharType="begin"/>
      </w:r>
      <w:r w:rsidR="00710539" w:rsidRPr="00926F2C">
        <w:rPr>
          <w:bCs/>
        </w:rPr>
        <w:instrText xml:space="preserve"> ADDIN ZOTERO_ITEM CSL_CITATION {"citationID":"EKzP2WMC","properties":{"formattedCitation":"(Stevenson &amp; Scott 2005)","plainCitation":"(Stevenson &amp; Scott 2005)","noteIndex":0},"citationItems":[{"id":455,"uris":["http://zotero.org/users/11233743/items/GVFT4NT3"],"itemData":{"id":455,"type":"report","event-place":"Woods Hole, MA","language":"en","number":"NOAA Technical Memorandum NMFS-NE-192","publisher-place":"Woods Hole, MA","source":"Zotero","title":"Essential Fish Habitat Source Document: Atlantic Herring, &lt;i&gt;Clupea harengus&lt;/i&gt;, Life History and Habitat Characteristics. Second Edition","author":[{"family":"Stevenson","given":"David K."},{"family":"Scott","given":"Marcy L."}],"issued":{"date-parts":[["2005"]]}}}],"schema":"https://github.com/citation-style-language/schema/raw/master/csl-citation.json"} </w:instrText>
      </w:r>
      <w:r w:rsidR="00710539" w:rsidRPr="00926F2C">
        <w:rPr>
          <w:bCs/>
        </w:rPr>
        <w:fldChar w:fldCharType="separate"/>
      </w:r>
      <w:r w:rsidR="00710539" w:rsidRPr="00926F2C">
        <w:rPr>
          <w:rFonts w:ascii="Aptos" w:hAnsi="Aptos"/>
        </w:rPr>
        <w:t>(Stevenson &amp; Scott 2005)</w:t>
      </w:r>
      <w:r w:rsidR="00710539" w:rsidRPr="00926F2C">
        <w:rPr>
          <w:bCs/>
        </w:rPr>
        <w:fldChar w:fldCharType="end"/>
      </w:r>
      <w:r w:rsidR="00562A5F" w:rsidRPr="00926F2C">
        <w:rPr>
          <w:bCs/>
        </w:rPr>
        <w:t xml:space="preserve">. </w:t>
      </w:r>
      <w:del w:id="90" w:author="Katie Lankowicz" w:date="2025-10-16T16:58:00Z" w16du:dateUtc="2025-10-16T19:58:00Z">
        <w:r w:rsidR="00562A5F" w:rsidRPr="00926F2C" w:rsidDel="001F6AAD">
          <w:rPr>
            <w:bCs/>
          </w:rPr>
          <w:delText>Spawning occurs in the late summer to fall</w:delText>
        </w:r>
        <w:r w:rsidR="00D171AE" w:rsidRPr="00926F2C" w:rsidDel="001F6AAD">
          <w:rPr>
            <w:bCs/>
          </w:rPr>
          <w:delText>, with peak spawning occurring</w:delText>
        </w:r>
        <w:r w:rsidR="00562A5F" w:rsidRPr="00926F2C" w:rsidDel="001F6AAD">
          <w:rPr>
            <w:bCs/>
          </w:rPr>
          <w:delText xml:space="preserve"> in October </w:delText>
        </w:r>
        <w:r w:rsidR="00562A5F" w:rsidRPr="00926F2C" w:rsidDel="001F6AAD">
          <w:rPr>
            <w:bCs/>
          </w:rPr>
          <w:fldChar w:fldCharType="begin"/>
        </w:r>
        <w:r w:rsidR="00562A5F" w:rsidRPr="00926F2C" w:rsidDel="001F6AAD">
          <w:rPr>
            <w:bCs/>
          </w:rPr>
          <w:del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delInstrText>
        </w:r>
        <w:r w:rsidR="00562A5F" w:rsidRPr="00926F2C" w:rsidDel="001F6AAD">
          <w:rPr>
            <w:bCs/>
          </w:rPr>
          <w:fldChar w:fldCharType="separate"/>
        </w:r>
        <w:r w:rsidR="00562A5F" w:rsidRPr="00926F2C" w:rsidDel="001F6AAD">
          <w:rPr>
            <w:rFonts w:ascii="Aptos" w:hAnsi="Aptos"/>
          </w:rPr>
          <w:delText>(Graham et al. 1972b)</w:delText>
        </w:r>
        <w:r w:rsidR="00562A5F" w:rsidRPr="00926F2C" w:rsidDel="001F6AAD">
          <w:rPr>
            <w:bCs/>
          </w:rPr>
          <w:fldChar w:fldCharType="end"/>
        </w:r>
        <w:r w:rsidR="00562A5F" w:rsidRPr="00926F2C" w:rsidDel="001F6AAD">
          <w:rPr>
            <w:bCs/>
          </w:rPr>
          <w:delText xml:space="preserve">. </w:delText>
        </w:r>
        <w:r w:rsidRPr="00926F2C" w:rsidDel="001F6AAD">
          <w:rPr>
            <w:bCs/>
          </w:rPr>
          <w:delText xml:space="preserve">Larvae </w:delText>
        </w:r>
        <w:r w:rsidR="00562A5F" w:rsidRPr="00926F2C" w:rsidDel="001F6AAD">
          <w:rPr>
            <w:bCs/>
          </w:rPr>
          <w:delText xml:space="preserve">are dispersed into coastal zones where they overwinter </w:delText>
        </w:r>
        <w:r w:rsidR="00562A5F" w:rsidRPr="00926F2C" w:rsidDel="001F6AAD">
          <w:rPr>
            <w:bCs/>
          </w:rPr>
          <w:fldChar w:fldCharType="begin"/>
        </w:r>
        <w:r w:rsidR="00562A5F" w:rsidRPr="00926F2C" w:rsidDel="001F6AAD">
          <w:rPr>
            <w:bCs/>
          </w:rPr>
          <w:del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delInstrText>
        </w:r>
        <w:r w:rsidR="00562A5F" w:rsidRPr="00926F2C" w:rsidDel="001F6AAD">
          <w:rPr>
            <w:bCs/>
          </w:rPr>
          <w:fldChar w:fldCharType="separate"/>
        </w:r>
        <w:r w:rsidR="00562A5F" w:rsidRPr="00926F2C" w:rsidDel="001F6AAD">
          <w:rPr>
            <w:rFonts w:ascii="Aptos" w:hAnsi="Aptos"/>
          </w:rPr>
          <w:delText>(Graham et al. 1972a, Graham &amp; Townsend 1985)</w:delText>
        </w:r>
        <w:r w:rsidR="00562A5F" w:rsidRPr="00926F2C" w:rsidDel="001F6AAD">
          <w:rPr>
            <w:bCs/>
          </w:rPr>
          <w:fldChar w:fldCharType="end"/>
        </w:r>
        <w:r w:rsidRPr="00926F2C" w:rsidDel="001F6AAD">
          <w:rPr>
            <w:bCs/>
          </w:rPr>
          <w:delText xml:space="preserve"> </w:delText>
        </w:r>
        <w:r w:rsidR="00562A5F" w:rsidRPr="00926F2C" w:rsidDel="001F6AAD">
          <w:rPr>
            <w:bCs/>
          </w:rPr>
          <w:delText xml:space="preserve">and grow rapidly </w:delText>
        </w:r>
        <w:r w:rsidRPr="00926F2C" w:rsidDel="001F6AAD">
          <w:rPr>
            <w:bCs/>
          </w:rPr>
          <w:delText>in the following spring and summer</w:delText>
        </w:r>
        <w:r w:rsidR="00562A5F" w:rsidRPr="00926F2C" w:rsidDel="001F6AAD">
          <w:rPr>
            <w:bCs/>
          </w:rPr>
          <w:delText xml:space="preserve"> </w:delText>
        </w:r>
        <w:r w:rsidR="00562A5F" w:rsidRPr="00926F2C" w:rsidDel="001F6AAD">
          <w:rPr>
            <w:bCs/>
          </w:rPr>
          <w:fldChar w:fldCharType="begin"/>
        </w:r>
        <w:r w:rsidR="00562A5F" w:rsidRPr="00926F2C" w:rsidDel="001F6AAD">
          <w:rPr>
            <w:bCs/>
          </w:rPr>
          <w:del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delInstrText>
        </w:r>
        <w:r w:rsidR="00562A5F" w:rsidRPr="00926F2C" w:rsidDel="001F6AAD">
          <w:rPr>
            <w:bCs/>
          </w:rPr>
          <w:fldChar w:fldCharType="separate"/>
        </w:r>
        <w:r w:rsidR="00562A5F" w:rsidRPr="00926F2C" w:rsidDel="001F6AAD">
          <w:rPr>
            <w:rFonts w:ascii="Aptos" w:hAnsi="Aptos"/>
          </w:rPr>
          <w:delText>(Anthony 1972, Lough et al. 1982)</w:delText>
        </w:r>
        <w:r w:rsidR="00562A5F" w:rsidRPr="00926F2C" w:rsidDel="001F6AAD">
          <w:rPr>
            <w:bCs/>
          </w:rPr>
          <w:fldChar w:fldCharType="end"/>
        </w:r>
        <w:r w:rsidR="00562A5F" w:rsidRPr="00926F2C" w:rsidDel="001F6AAD">
          <w:rPr>
            <w:bCs/>
          </w:rPr>
          <w:delText>. Until they reach sexual maturity</w:delText>
        </w:r>
        <w:r w:rsidRPr="00926F2C" w:rsidDel="001F6AAD">
          <w:rPr>
            <w:bCs/>
          </w:rPr>
          <w:delText xml:space="preserve"> around ages 3-4 </w:delText>
        </w:r>
        <w:r w:rsidRPr="00926F2C" w:rsidDel="001F6AAD">
          <w:rPr>
            <w:bCs/>
          </w:rPr>
          <w:fldChar w:fldCharType="begin"/>
        </w:r>
        <w:r w:rsidRPr="00926F2C" w:rsidDel="001F6AAD">
          <w:rPr>
            <w:bCs/>
          </w:rPr>
          <w:del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delInstrText>
        </w:r>
        <w:r w:rsidRPr="00926F2C" w:rsidDel="001F6AAD">
          <w:rPr>
            <w:bCs/>
          </w:rPr>
          <w:fldChar w:fldCharType="separate"/>
        </w:r>
        <w:r w:rsidRPr="00926F2C" w:rsidDel="001F6AAD">
          <w:rPr>
            <w:rFonts w:ascii="Aptos" w:hAnsi="Aptos" w:cs="Times New Roman"/>
            <w:kern w:val="0"/>
          </w:rPr>
          <w:delText>(O’Brien et al. 1993, Chamberland et al. 2022)</w:delText>
        </w:r>
        <w:r w:rsidRPr="00926F2C" w:rsidDel="001F6AAD">
          <w:rPr>
            <w:bCs/>
          </w:rPr>
          <w:fldChar w:fldCharType="end"/>
        </w:r>
        <w:r w:rsidR="00562A5F" w:rsidRPr="00926F2C" w:rsidDel="001F6AAD">
          <w:rPr>
            <w:bCs/>
          </w:rPr>
          <w:delText xml:space="preserve">, herring will annually move offshore or to deeper bays to overwinter in more suitable thermal habitats </w:delText>
        </w:r>
        <w:r w:rsidR="00562A5F" w:rsidRPr="00926F2C" w:rsidDel="001F6AAD">
          <w:rPr>
            <w:bCs/>
          </w:rPr>
          <w:fldChar w:fldCharType="begin"/>
        </w:r>
        <w:r w:rsidR="00562A5F" w:rsidRPr="00926F2C" w:rsidDel="001F6AAD">
          <w:rPr>
            <w:bCs/>
          </w:rPr>
          <w:del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delInstrText>
        </w:r>
        <w:r w:rsidR="00562A5F" w:rsidRPr="00926F2C" w:rsidDel="001F6AAD">
          <w:rPr>
            <w:bCs/>
          </w:rPr>
          <w:fldChar w:fldCharType="separate"/>
        </w:r>
        <w:r w:rsidR="00562A5F" w:rsidRPr="00926F2C" w:rsidDel="001F6AAD">
          <w:rPr>
            <w:rFonts w:ascii="Aptos" w:hAnsi="Aptos"/>
          </w:rPr>
          <w:delText>(Boyar 1968)</w:delText>
        </w:r>
        <w:r w:rsidR="00562A5F" w:rsidRPr="00926F2C" w:rsidDel="001F6AAD">
          <w:rPr>
            <w:bCs/>
          </w:rPr>
          <w:fldChar w:fldCharType="end"/>
        </w:r>
        <w:r w:rsidRPr="00926F2C" w:rsidDel="001F6AAD">
          <w:rPr>
            <w:bCs/>
          </w:rPr>
          <w:delText xml:space="preserve"> and generally remain close to these overwintering grounds </w:delText>
        </w:r>
        <w:r w:rsidRPr="00926F2C" w:rsidDel="001F6AAD">
          <w:rPr>
            <w:bCs/>
          </w:rPr>
          <w:fldChar w:fldCharType="begin"/>
        </w:r>
        <w:r w:rsidRPr="00926F2C" w:rsidDel="001F6AAD">
          <w:rPr>
            <w:bCs/>
          </w:rPr>
          <w:del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delInstrText>
        </w:r>
        <w:r w:rsidRPr="00926F2C" w:rsidDel="001F6AAD">
          <w:rPr>
            <w:bCs/>
          </w:rPr>
          <w:fldChar w:fldCharType="separate"/>
        </w:r>
        <w:r w:rsidRPr="00926F2C" w:rsidDel="001F6AAD">
          <w:rPr>
            <w:rFonts w:ascii="Aptos" w:hAnsi="Aptos"/>
          </w:rPr>
          <w:delText>(Creaser &amp; Libby 1986, 1988)</w:delText>
        </w:r>
        <w:r w:rsidRPr="00926F2C" w:rsidDel="001F6AAD">
          <w:rPr>
            <w:bCs/>
          </w:rPr>
          <w:fldChar w:fldCharType="end"/>
        </w:r>
        <w:r w:rsidR="00562A5F" w:rsidRPr="00926F2C" w:rsidDel="001F6AAD">
          <w:rPr>
            <w:bCs/>
          </w:rPr>
          <w:delText xml:space="preserve">. </w:delText>
        </w:r>
      </w:del>
      <w:r w:rsidR="00562A5F" w:rsidRPr="00926F2C">
        <w:rPr>
          <w:bCs/>
        </w:rPr>
        <w:t xml:space="preserve">Adults are oceanodromous and will make seasonal migrations from </w:t>
      </w:r>
      <w:del w:id="91" w:author="Katie Lankowicz" w:date="2025-10-16T16:58:00Z" w16du:dateUtc="2025-10-16T19:58:00Z">
        <w:r w:rsidR="00562A5F" w:rsidRPr="00926F2C" w:rsidDel="001F6AAD">
          <w:rPr>
            <w:bCs/>
          </w:rPr>
          <w:delText xml:space="preserve">more </w:delText>
        </w:r>
      </w:del>
      <w:del w:id="92" w:author="Katie Lankowicz" w:date="2025-10-15T14:47:00Z" w16du:dateUtc="2025-10-15T17:47:00Z">
        <w:r w:rsidR="00562A5F" w:rsidRPr="00926F2C" w:rsidDel="00625EFB">
          <w:rPr>
            <w:bCs/>
          </w:rPr>
          <w:delText xml:space="preserve">northerly </w:delText>
        </w:r>
      </w:del>
      <w:ins w:id="93" w:author="Katie Lankowicz" w:date="2025-10-15T14:47:00Z" w16du:dateUtc="2025-10-15T17:47:00Z">
        <w:r w:rsidR="00625EFB">
          <w:rPr>
            <w:bCs/>
          </w:rPr>
          <w:t>higher-latitude</w:t>
        </w:r>
        <w:r w:rsidR="00625EFB" w:rsidRPr="00926F2C">
          <w:rPr>
            <w:bCs/>
          </w:rPr>
          <w:t xml:space="preserve"> </w:t>
        </w:r>
      </w:ins>
      <w:r w:rsidR="00562A5F" w:rsidRPr="00926F2C">
        <w:rPr>
          <w:bCs/>
        </w:rPr>
        <w:t>spawning grounds to</w:t>
      </w:r>
      <w:ins w:id="94" w:author="Katie Lankowicz" w:date="2025-10-15T14:47:00Z" w16du:dateUtc="2025-10-15T17:47:00Z">
        <w:r w:rsidR="00625EFB">
          <w:rPr>
            <w:bCs/>
          </w:rPr>
          <w:t xml:space="preserve"> lower-latitude </w:t>
        </w:r>
      </w:ins>
      <w:del w:id="95" w:author="Katie Lankowicz" w:date="2025-10-15T14:47:00Z" w16du:dateUtc="2025-10-15T17:47:00Z">
        <w:r w:rsidR="00562A5F" w:rsidRPr="00926F2C" w:rsidDel="00625EFB">
          <w:rPr>
            <w:bCs/>
          </w:rPr>
          <w:delText xml:space="preserve"> more southerly </w:delText>
        </w:r>
      </w:del>
      <w:r w:rsidR="00562A5F" w:rsidRPr="00926F2C">
        <w:rPr>
          <w:bCs/>
        </w:rPr>
        <w:t>overwintering grounds. In the North</w:t>
      </w:r>
      <w:r w:rsidRPr="00926F2C">
        <w:rPr>
          <w:bCs/>
        </w:rPr>
        <w:t>west</w:t>
      </w:r>
      <w:r w:rsidR="00562A5F" w:rsidRPr="00926F2C">
        <w:rPr>
          <w:bCs/>
        </w:rPr>
        <w:t xml:space="preserve"> Atlantic, this overall distribution ranges from South Carolina</w:t>
      </w:r>
      <w:r w:rsidRPr="00926F2C">
        <w:rPr>
          <w:bCs/>
        </w:rPr>
        <w:t>, USA</w:t>
      </w:r>
      <w:r w:rsidR="00562A5F" w:rsidRPr="00926F2C">
        <w:rPr>
          <w:bCs/>
        </w:rPr>
        <w:t xml:space="preserve"> </w:t>
      </w:r>
      <w:del w:id="96" w:author="Katie Lankowicz" w:date="2025-10-15T14:48:00Z" w16du:dateUtc="2025-10-15T17:48:00Z">
        <w:r w:rsidR="00562A5F" w:rsidRPr="00926F2C" w:rsidDel="00625EFB">
          <w:rPr>
            <w:bCs/>
          </w:rPr>
          <w:delText xml:space="preserve">(southern extent, winter distribution) </w:delText>
        </w:r>
      </w:del>
      <w:r w:rsidR="00562A5F" w:rsidRPr="00926F2C">
        <w:rPr>
          <w:bCs/>
        </w:rPr>
        <w:t>to Labrador</w:t>
      </w:r>
      <w:r w:rsidRPr="00926F2C">
        <w:rPr>
          <w:bCs/>
        </w:rPr>
        <w:t>, Canada</w:t>
      </w:r>
      <w:ins w:id="97" w:author="Katie Lankowicz" w:date="2025-10-15T14:48:00Z" w16du:dateUtc="2025-10-15T17:48:00Z">
        <w:r w:rsidR="00625EFB">
          <w:rPr>
            <w:bCs/>
          </w:rPr>
          <w:t>.</w:t>
        </w:r>
      </w:ins>
      <w:r w:rsidR="00562A5F" w:rsidRPr="00926F2C">
        <w:rPr>
          <w:bCs/>
        </w:rPr>
        <w:t xml:space="preserve"> </w:t>
      </w:r>
      <w:del w:id="98" w:author="Katie Lankowicz" w:date="2025-10-15T14:48:00Z" w16du:dateUtc="2025-10-15T17:48:00Z">
        <w:r w:rsidR="00562A5F" w:rsidRPr="00926F2C" w:rsidDel="00625EFB">
          <w:rPr>
            <w:bCs/>
          </w:rPr>
          <w:delText xml:space="preserve">(northern extent, summer distribution). </w:delText>
        </w:r>
      </w:del>
      <w:r w:rsidRPr="00926F2C">
        <w:rPr>
          <w:bCs/>
        </w:rPr>
        <w:t xml:space="preserve">Increased temperatures </w:t>
      </w:r>
      <w:del w:id="99" w:author="Katie Lankowicz" w:date="2025-10-16T17:04:00Z" w16du:dateUtc="2025-10-16T20:04:00Z">
        <w:r w:rsidRPr="00926F2C" w:rsidDel="001F6AAD">
          <w:rPr>
            <w:bCs/>
          </w:rPr>
          <w:delText xml:space="preserve">have been found to </w:delText>
        </w:r>
        <w:r w:rsidR="00E375A3" w:rsidDel="001F6AAD">
          <w:rPr>
            <w:bCs/>
          </w:rPr>
          <w:delText>be</w:delText>
        </w:r>
      </w:del>
      <w:ins w:id="100" w:author="Katie Lankowicz" w:date="2025-10-16T17:04:00Z" w16du:dateUtc="2025-10-16T20:04:00Z">
        <w:r w:rsidR="001F6AAD">
          <w:rPr>
            <w:bCs/>
          </w:rPr>
          <w:t>are</w:t>
        </w:r>
      </w:ins>
      <w:r w:rsidR="00E375A3">
        <w:rPr>
          <w:bCs/>
        </w:rPr>
        <w:t xml:space="preserve"> associated with </w:t>
      </w:r>
      <w:r w:rsidRPr="00926F2C">
        <w:rPr>
          <w:bCs/>
        </w:rPr>
        <w:t>decrease</w:t>
      </w:r>
      <w:r w:rsidR="005F1E6C">
        <w:rPr>
          <w:bCs/>
        </w:rPr>
        <w:t>d</w:t>
      </w:r>
      <w:r w:rsidRPr="00926F2C">
        <w:rPr>
          <w:bCs/>
        </w:rPr>
        <w:t xml:space="preserve"> growth rate </w:t>
      </w:r>
      <w:r w:rsidRPr="00926F2C">
        <w:rPr>
          <w:bCs/>
        </w:rPr>
        <w:fldChar w:fldCharType="begin"/>
      </w:r>
      <w:r w:rsidRPr="00926F2C">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sidRPr="00926F2C">
        <w:rPr>
          <w:bCs/>
        </w:rPr>
        <w:fldChar w:fldCharType="separate"/>
      </w:r>
      <w:r w:rsidRPr="00926F2C">
        <w:rPr>
          <w:rFonts w:ascii="Aptos" w:hAnsi="Aptos"/>
        </w:rPr>
        <w:t>(Sswat et al. 2018)</w:t>
      </w:r>
      <w:r w:rsidRPr="00926F2C">
        <w:rPr>
          <w:bCs/>
        </w:rPr>
        <w:fldChar w:fldCharType="end"/>
      </w:r>
      <w:r w:rsidRPr="00926F2C">
        <w:rPr>
          <w:bCs/>
        </w:rPr>
        <w:t xml:space="preserve">. </w:t>
      </w:r>
      <w:del w:id="101" w:author="Katie Lankowicz" w:date="2025-10-16T17:04:00Z" w16du:dateUtc="2025-10-16T20:04:00Z">
        <w:r w:rsidR="00562A5F" w:rsidRPr="00926F2C" w:rsidDel="001F6AAD">
          <w:rPr>
            <w:bCs/>
          </w:rPr>
          <w:delText xml:space="preserve">A </w:delText>
        </w:r>
      </w:del>
      <w:del w:id="102" w:author="Katie Lankowicz" w:date="2025-10-16T17:01:00Z" w16du:dateUtc="2025-10-16T20:01:00Z">
        <w:r w:rsidR="00562A5F" w:rsidRPr="00926F2C" w:rsidDel="001F6AAD">
          <w:rPr>
            <w:bCs/>
          </w:rPr>
          <w:delText xml:space="preserve">recent </w:delText>
        </w:r>
      </w:del>
      <w:del w:id="103" w:author="Katie Lankowicz" w:date="2025-10-16T17:04:00Z" w16du:dateUtc="2025-10-16T20:04:00Z">
        <w:r w:rsidR="00562A5F" w:rsidRPr="00926F2C" w:rsidDel="001F6AAD">
          <w:rPr>
            <w:bCs/>
          </w:rPr>
          <w:delText>synoptic study of all Northwest Atlantic herring populations indicates that there</w:delText>
        </w:r>
      </w:del>
      <w:ins w:id="104" w:author="Katie Lankowicz" w:date="2025-10-16T17:04:00Z" w16du:dateUtc="2025-10-16T20:04:00Z">
        <w:r w:rsidR="001F6AAD">
          <w:rPr>
            <w:bCs/>
          </w:rPr>
          <w:t>There</w:t>
        </w:r>
      </w:ins>
      <w:r w:rsidR="00562A5F" w:rsidRPr="00926F2C">
        <w:rPr>
          <w:bCs/>
        </w:rPr>
        <w:t xml:space="preserve"> is a </w:t>
      </w:r>
      <w:r w:rsidRPr="00926F2C">
        <w:rPr>
          <w:bCs/>
        </w:rPr>
        <w:t>consistent</w:t>
      </w:r>
      <w:r w:rsidR="00562A5F" w:rsidRPr="00926F2C">
        <w:rPr>
          <w:bCs/>
        </w:rPr>
        <w:t xml:space="preserve"> cross-population response of smaller body size with increased sea surface temperatures, </w:t>
      </w:r>
      <w:r w:rsidRPr="00926F2C">
        <w:rPr>
          <w:bCs/>
        </w:rPr>
        <w:t>and</w:t>
      </w:r>
      <w:r w:rsidR="00562A5F" w:rsidRPr="00926F2C">
        <w:rPr>
          <w:bCs/>
        </w:rPr>
        <w:t xml:space="preserve"> herring that spawn and overwinter in the warmer</w:t>
      </w:r>
      <w:ins w:id="105" w:author="Katie Lankowicz" w:date="2025-10-15T14:50:00Z" w16du:dateUtc="2025-10-15T17:50:00Z">
        <w:r w:rsidR="00625EFB">
          <w:rPr>
            <w:bCs/>
          </w:rPr>
          <w:t>, lower-latitude</w:t>
        </w:r>
      </w:ins>
      <w:r w:rsidR="00562A5F" w:rsidRPr="00926F2C">
        <w:rPr>
          <w:bCs/>
        </w:rPr>
        <w:t xml:space="preserve"> </w:t>
      </w:r>
      <w:del w:id="106" w:author="Katie Lankowicz" w:date="2025-10-15T14:50:00Z" w16du:dateUtc="2025-10-15T17:50:00Z">
        <w:r w:rsidR="00562A5F" w:rsidRPr="00926F2C" w:rsidDel="00625EFB">
          <w:rPr>
            <w:bCs/>
          </w:rPr>
          <w:delText xml:space="preserve">(southern) </w:delText>
        </w:r>
      </w:del>
      <w:r w:rsidR="00562A5F" w:rsidRPr="00926F2C">
        <w:rPr>
          <w:bCs/>
        </w:rPr>
        <w:t xml:space="preserve">edge of the population range </w:t>
      </w:r>
      <w:r w:rsidRPr="00926F2C">
        <w:rPr>
          <w:bCs/>
        </w:rPr>
        <w:t xml:space="preserve">have the strongest response </w:t>
      </w:r>
      <w:r w:rsidR="00562A5F" w:rsidRPr="00926F2C">
        <w:rPr>
          <w:bCs/>
        </w:rPr>
        <w:fldChar w:fldCharType="begin"/>
      </w:r>
      <w:r w:rsidR="00562A5F" w:rsidRPr="00926F2C">
        <w:rPr>
          <w:bCs/>
        </w:rPr>
        <w:instrText xml:space="preserve"> ADDIN ZOTERO_ITEM CSL_CITATION {"citationID":"FkrgOmPG","properties":{"formattedCitation":"(Beaudry\\uc0\\u8208{}Sylvestre et al. 2024)","plainCitation":"(Beaudry</w:instrText>
      </w:r>
      <w:r w:rsidR="00562A5F" w:rsidRPr="00926F2C">
        <w:rPr>
          <w:rFonts w:ascii="Cambria Math" w:hAnsi="Cambria Math" w:cs="Cambria Math"/>
          <w:bCs/>
        </w:rPr>
        <w:instrText>‐</w:instrText>
      </w:r>
      <w:r w:rsidR="00562A5F" w:rsidRPr="00926F2C">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sidRPr="00926F2C">
        <w:rPr>
          <w:rFonts w:ascii="Cambria Math" w:hAnsi="Cambria Math" w:cs="Cambria Math"/>
          <w:bCs/>
        </w:rPr>
        <w:instrText>‐</w:instrText>
      </w:r>
      <w:r w:rsidR="00562A5F" w:rsidRPr="00926F2C">
        <w:rPr>
          <w:bCs/>
        </w:rPr>
        <w:instrText>term body</w:instrText>
      </w:r>
      <w:r w:rsidR="00562A5F" w:rsidRPr="00926F2C">
        <w:rPr>
          <w:rFonts w:ascii="Cambria Math" w:hAnsi="Cambria Math" w:cs="Cambria Math"/>
          <w:bCs/>
        </w:rPr>
        <w:instrText>‐</w:instrText>
      </w:r>
      <w:r w:rsidR="00562A5F" w:rsidRPr="00926F2C">
        <w:rPr>
          <w:bCs/>
        </w:rPr>
        <w:instrText>size responses across all Northwest Atlantic herring populations to warming and environmental change despite contrasting harvest and ecological factors","volume":"30","author":[{"family":"Beaudry</w:instrText>
      </w:r>
      <w:r w:rsidR="00562A5F" w:rsidRPr="00926F2C">
        <w:rPr>
          <w:rFonts w:ascii="Cambria Math" w:hAnsi="Cambria Math" w:cs="Cambria Math"/>
          <w:bCs/>
        </w:rPr>
        <w:instrText>‐</w:instrText>
      </w:r>
      <w:r w:rsidR="00562A5F" w:rsidRPr="00926F2C">
        <w:rPr>
          <w:bCs/>
        </w:rPr>
        <w:instrText>Sylvestre","given":"Manuelle"},{"family":"Beno</w:instrText>
      </w:r>
      <w:r w:rsidR="00562A5F" w:rsidRPr="00926F2C">
        <w:rPr>
          <w:rFonts w:ascii="Aptos" w:hAnsi="Aptos" w:cs="Aptos"/>
          <w:bCs/>
        </w:rPr>
        <w:instrText>î</w:instrText>
      </w:r>
      <w:r w:rsidR="00562A5F" w:rsidRPr="00926F2C">
        <w:rPr>
          <w:bCs/>
        </w:rPr>
        <w:instrText xml:space="preserve">t","given":"Hugues P."},{"family":"Hutchings","given":"Jeffrey A."}],"issued":{"date-parts":[["2024",3]]}}}],"schema":"https://github.com/citation-style-language/schema/raw/master/csl-citation.json"} </w:instrText>
      </w:r>
      <w:r w:rsidR="00562A5F" w:rsidRPr="00926F2C">
        <w:rPr>
          <w:bCs/>
        </w:rPr>
        <w:fldChar w:fldCharType="separate"/>
      </w:r>
      <w:r w:rsidR="00562A5F" w:rsidRPr="00926F2C">
        <w:rPr>
          <w:rFonts w:ascii="Aptos" w:hAnsi="Aptos" w:cs="Times New Roman"/>
          <w:kern w:val="0"/>
        </w:rPr>
        <w:t>(Beaudry‐Sylvestre et al. 2024)</w:t>
      </w:r>
      <w:r w:rsidR="00562A5F" w:rsidRPr="00926F2C">
        <w:rPr>
          <w:bCs/>
        </w:rPr>
        <w:fldChar w:fldCharType="end"/>
      </w:r>
      <w:r w:rsidR="00562A5F" w:rsidRPr="00926F2C">
        <w:rPr>
          <w:bCs/>
        </w:rPr>
        <w:t xml:space="preserve">. </w:t>
      </w:r>
      <w:r w:rsidR="00436016" w:rsidRPr="00926F2C">
        <w:rPr>
          <w:bCs/>
        </w:rPr>
        <w:t>It</w:t>
      </w:r>
      <w:r w:rsidR="00562A5F" w:rsidRPr="00926F2C">
        <w:rPr>
          <w:bCs/>
        </w:rPr>
        <w:t xml:space="preserve"> has been difficult to definitively link </w:t>
      </w:r>
      <w:r w:rsidRPr="00926F2C">
        <w:rPr>
          <w:bCs/>
        </w:rPr>
        <w:t>warming ocean temperatures</w:t>
      </w:r>
      <w:r w:rsidR="00562A5F" w:rsidRPr="00926F2C">
        <w:rPr>
          <w:bCs/>
        </w:rPr>
        <w:t xml:space="preserve"> to recent declines in spawning stock biomass of US herring stocks</w:t>
      </w:r>
      <w:r w:rsidRPr="00926F2C">
        <w:rPr>
          <w:bCs/>
        </w:rPr>
        <w:t>, likely</w:t>
      </w:r>
      <w:r w:rsidR="00562A5F" w:rsidRPr="00926F2C">
        <w:rPr>
          <w:bCs/>
        </w:rPr>
        <w:t xml:space="preserve"> </w:t>
      </w:r>
      <w:r w:rsidRPr="00926F2C">
        <w:rPr>
          <w:bCs/>
        </w:rPr>
        <w:t>due to confounding effects</w:t>
      </w:r>
      <w:r w:rsidR="00562A5F" w:rsidRPr="00926F2C">
        <w:rPr>
          <w:bCs/>
        </w:rPr>
        <w:t xml:space="preserve"> of historical exploitation </w:t>
      </w:r>
      <w:r w:rsidR="00562A5F" w:rsidRPr="00926F2C">
        <w:rPr>
          <w:bCs/>
        </w:rPr>
        <w:fldChar w:fldCharType="begin"/>
      </w:r>
      <w:r w:rsidR="00562A5F" w:rsidRPr="00926F2C">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sidRPr="00926F2C">
        <w:rPr>
          <w:bCs/>
        </w:rPr>
        <w:fldChar w:fldCharType="separate"/>
      </w:r>
      <w:r w:rsidR="00562A5F" w:rsidRPr="00926F2C">
        <w:rPr>
          <w:rFonts w:ascii="Aptos" w:hAnsi="Aptos"/>
        </w:rPr>
        <w:t>(Pershing et al. 2021)</w:t>
      </w:r>
      <w:r w:rsidR="00562A5F" w:rsidRPr="00926F2C">
        <w:rPr>
          <w:bCs/>
        </w:rPr>
        <w:fldChar w:fldCharType="end"/>
      </w:r>
      <w:r w:rsidR="00562A5F" w:rsidRPr="00926F2C">
        <w:rPr>
          <w:bCs/>
        </w:rPr>
        <w:t xml:space="preserve"> and the effects of density-dependence </w:t>
      </w:r>
      <w:r w:rsidR="00562A5F" w:rsidRPr="00926F2C">
        <w:rPr>
          <w:bCs/>
        </w:rPr>
        <w:fldChar w:fldCharType="begin"/>
      </w:r>
      <w:r w:rsidR="00562A5F" w:rsidRPr="00926F2C">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sidRPr="00926F2C">
        <w:rPr>
          <w:bCs/>
        </w:rPr>
        <w:fldChar w:fldCharType="separate"/>
      </w:r>
      <w:r w:rsidR="00562A5F" w:rsidRPr="00926F2C">
        <w:rPr>
          <w:rFonts w:ascii="Aptos" w:hAnsi="Aptos"/>
        </w:rPr>
        <w:t>(Becker et al. 2020)</w:t>
      </w:r>
      <w:r w:rsidR="00562A5F" w:rsidRPr="00926F2C">
        <w:rPr>
          <w:bCs/>
        </w:rPr>
        <w:fldChar w:fldCharType="end"/>
      </w:r>
      <w:r w:rsidR="00436016" w:rsidRPr="00926F2C">
        <w:rPr>
          <w:bCs/>
        </w:rPr>
        <w:t>. Despite this,</w:t>
      </w:r>
      <w:r w:rsidR="00710539" w:rsidRPr="00926F2C">
        <w:rPr>
          <w:bCs/>
        </w:rPr>
        <w:t xml:space="preserve"> </w:t>
      </w:r>
      <w:r w:rsidR="00562A5F" w:rsidRPr="00926F2C">
        <w:rPr>
          <w:bCs/>
        </w:rPr>
        <w:t xml:space="preserve">temperature </w:t>
      </w:r>
      <w:r w:rsidR="00D171AE" w:rsidRPr="00926F2C">
        <w:rPr>
          <w:bCs/>
        </w:rPr>
        <w:t>has</w:t>
      </w:r>
      <w:r w:rsidR="00562A5F" w:rsidRPr="00926F2C">
        <w:rPr>
          <w:bCs/>
        </w:rPr>
        <w:t xml:space="preserve"> been shown to </w:t>
      </w:r>
      <w:del w:id="107" w:author="Katie Lankowicz" w:date="2025-10-16T17:28:00Z" w16du:dateUtc="2025-10-16T20:28:00Z">
        <w:r w:rsidR="00562A5F" w:rsidRPr="00926F2C" w:rsidDel="001F6AAD">
          <w:rPr>
            <w:bCs/>
          </w:rPr>
          <w:delText xml:space="preserve">affect </w:delText>
        </w:r>
      </w:del>
      <w:ins w:id="108" w:author="Katie Lankowicz" w:date="2025-10-16T17:28:00Z" w16du:dateUtc="2025-10-16T20:28:00Z">
        <w:r w:rsidR="001F6AAD">
          <w:rPr>
            <w:bCs/>
          </w:rPr>
          <w:t>decrease</w:t>
        </w:r>
        <w:r w:rsidR="001F6AAD" w:rsidRPr="00926F2C">
          <w:rPr>
            <w:bCs/>
          </w:rPr>
          <w:t xml:space="preserve"> </w:t>
        </w:r>
      </w:ins>
      <w:r w:rsidR="00562A5F" w:rsidRPr="00926F2C">
        <w:rPr>
          <w:bCs/>
        </w:rPr>
        <w:t>recruitment</w:t>
      </w:r>
      <w:ins w:id="109" w:author="Katie Lankowicz" w:date="2025-10-16T17:29:00Z" w16du:dateUtc="2025-10-16T20:29:00Z">
        <w:r w:rsidR="001F6AAD">
          <w:rPr>
            <w:bCs/>
          </w:rPr>
          <w:t xml:space="preserve"> </w:t>
        </w:r>
      </w:ins>
      <w:r w:rsidR="001F6AAD">
        <w:rPr>
          <w:bCs/>
        </w:rPr>
        <w:fldChar w:fldCharType="begin"/>
      </w:r>
      <w:r w:rsidR="001F6AAD">
        <w:rPr>
          <w:bCs/>
        </w:rPr>
        <w:instrText xml:space="preserve"> ADDIN ZOTERO_ITEM CSL_CITATION {"citationID":"RYFpUJOi","properties":{"formattedCitation":"(Mills et al. 2024)","plainCitation":"(Mills et al. 2024)","noteIndex":0},"citationItems":[{"id":760,"uris":["http://zotero.org/users/11233743/items/W9ZQT5KK"],"itemData":{"id":760,"type":"article-journal","abstract":"Ocean waters of the Northeast US continental shelf have warmed rapidly in recent years, with sea surface temperatures rising 2.5 times faster than those of the global oceans. With this strong warming trend, the frequency and duration of marine heatwaves have increased. These temperature changes stood out as a distinct warm temperature regime during the 2010s. During this decade, fish population characteristics also differed from the past. Species distribution shifts were detected for many species, demonstrating one way species could adapt to warming conditions. However, for most species, distribution shifts were insufficient to avoid warmer surface or bottom temperatures. As species occupied warmer habitats, growth patterns aligned with expectations for warming temperatures. Consistent with the temperature-size rule, some species exhibited faster growth at early life stages but plateaued at smaller body sizes; other species, however, experienced reduced growth across all ages, indicating thermal stress. Finally, population productivity indexed by the recruit-to-spawner ratio declined significantly during the 2010s for some populations. Changes in these three processes—distribution, growth, and productivity—indicate the emergence of climate change signals across multiple Northeast US fish populations. These effects create new challenges for fishery managers and industry participants operating in the context of non-stationarity and uncertainty.","container-title":"ICES Journal of Marine Science","DOI":"10.1093/icesjms/fsad208","ISSN":"1054-3139, 1095-9289","issue":"2","language":"en","license":"https://creativecommons.org/licenses/by/4.0/","page":"375-389","source":"DOI.org (Crossref)","title":"Multispecies population-scale emergence of climate change signals in an ocean warming hotspot","volume":"81","author":[{"family":"Mills","given":"Katherine E"},{"family":"Kemberling","given":"Adam"},{"family":"Kerr","given":"Lisa A"},{"family":"Lucey","given":"Sean M"},{"family":"McBride","given":"Richard S"},{"family":"Nye","given":"Janet A"},{"family":"Pershing","given":"Andrew J"},{"family":"Barajas","given":"Miguel"},{"family":"Lovas","given":"Carly S"}],"editor":[{"family":"Bartolino","given":"Valerio"}],"issued":{"date-parts":[["2024",3,11]]}}}],"schema":"https://github.com/citation-style-language/schema/raw/master/csl-citation.json"} </w:instrText>
      </w:r>
      <w:r w:rsidR="001F6AAD">
        <w:rPr>
          <w:bCs/>
        </w:rPr>
        <w:fldChar w:fldCharType="separate"/>
      </w:r>
      <w:r w:rsidR="001F6AAD" w:rsidRPr="001F6AAD">
        <w:rPr>
          <w:rFonts w:ascii="Aptos" w:hAnsi="Aptos"/>
        </w:rPr>
        <w:t>(Mills et al. 2024)</w:t>
      </w:r>
      <w:r w:rsidR="001F6AAD">
        <w:rPr>
          <w:bCs/>
        </w:rPr>
        <w:fldChar w:fldCharType="end"/>
      </w:r>
      <w:r w:rsidR="00562A5F" w:rsidRPr="00926F2C">
        <w:rPr>
          <w:bCs/>
        </w:rPr>
        <w:t xml:space="preserve"> </w:t>
      </w:r>
      <w:r w:rsidR="00D171AE" w:rsidRPr="00926F2C">
        <w:rPr>
          <w:bCs/>
        </w:rPr>
        <w:t xml:space="preserve">and </w:t>
      </w:r>
      <w:ins w:id="110" w:author="Katie Lankowicz" w:date="2025-10-16T17:28:00Z" w16du:dateUtc="2025-10-16T20:28:00Z">
        <w:r w:rsidR="001F6AAD">
          <w:rPr>
            <w:bCs/>
          </w:rPr>
          <w:t xml:space="preserve">affect </w:t>
        </w:r>
      </w:ins>
      <w:r w:rsidR="00D171AE" w:rsidRPr="00926F2C">
        <w:rPr>
          <w:bCs/>
        </w:rPr>
        <w:t xml:space="preserve">phenology </w:t>
      </w:r>
      <w:del w:id="111" w:author="Katie Lankowicz" w:date="2025-10-16T17:28:00Z" w16du:dateUtc="2025-10-16T20:28:00Z">
        <w:r w:rsidR="00562A5F" w:rsidRPr="00926F2C" w:rsidDel="001F6AAD">
          <w:rPr>
            <w:bCs/>
          </w:rPr>
          <w:delText xml:space="preserve">in Canadian stocks in the Bay of Fundy and Scotian Shelf </w:delText>
        </w:r>
      </w:del>
      <w:r w:rsidR="00562A5F" w:rsidRPr="00926F2C">
        <w:rPr>
          <w:bCs/>
        </w:rPr>
        <w:fldChar w:fldCharType="begin"/>
      </w:r>
      <w:r w:rsidR="00562A5F" w:rsidRPr="00926F2C">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sidRPr="00926F2C">
        <w:rPr>
          <w:bCs/>
        </w:rPr>
        <w:fldChar w:fldCharType="separate"/>
      </w:r>
      <w:r w:rsidR="00562A5F" w:rsidRPr="00926F2C">
        <w:rPr>
          <w:rFonts w:ascii="Aptos" w:hAnsi="Aptos"/>
        </w:rPr>
        <w:t>(Boyce et al. 2021)</w:t>
      </w:r>
      <w:r w:rsidR="00562A5F" w:rsidRPr="00926F2C">
        <w:rPr>
          <w:bCs/>
        </w:rPr>
        <w:fldChar w:fldCharType="end"/>
      </w:r>
      <w:r w:rsidRPr="00926F2C">
        <w:rPr>
          <w:bCs/>
        </w:rPr>
        <w:t>. Additionally,</w:t>
      </w:r>
      <w:r w:rsidR="00562A5F" w:rsidRPr="00926F2C">
        <w:rPr>
          <w:bCs/>
        </w:rPr>
        <w:t xml:space="preserve"> several studies predict a decrease in thermally</w:t>
      </w:r>
      <w:r w:rsidRPr="00926F2C">
        <w:rPr>
          <w:bCs/>
        </w:rPr>
        <w:t xml:space="preserve"> </w:t>
      </w:r>
      <w:r w:rsidR="00562A5F" w:rsidRPr="00926F2C">
        <w:rPr>
          <w:bCs/>
        </w:rPr>
        <w:t xml:space="preserve">suitable habitat and </w:t>
      </w:r>
      <w:r w:rsidRPr="00926F2C">
        <w:rPr>
          <w:bCs/>
        </w:rPr>
        <w:t xml:space="preserve">an </w:t>
      </w:r>
      <w:r w:rsidR="00562A5F" w:rsidRPr="00926F2C">
        <w:rPr>
          <w:bCs/>
        </w:rPr>
        <w:t xml:space="preserve">associated decrease in abundance for herring in the GoM by 2050 </w:t>
      </w:r>
      <w:r w:rsidR="00562A5F" w:rsidRPr="00926F2C">
        <w:rPr>
          <w:bCs/>
        </w:rPr>
        <w:fldChar w:fldCharType="begin"/>
      </w:r>
      <w:r w:rsidR="00562A5F" w:rsidRPr="00926F2C">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sidRPr="00926F2C">
        <w:rPr>
          <w:bCs/>
        </w:rPr>
        <w:fldChar w:fldCharType="separate"/>
      </w:r>
      <w:r w:rsidR="00562A5F" w:rsidRPr="00926F2C">
        <w:rPr>
          <w:rFonts w:ascii="Aptos" w:hAnsi="Aptos"/>
        </w:rPr>
        <w:t>(Kleisner et al. 2017, Allyn et al. 2020)</w:t>
      </w:r>
      <w:r w:rsidR="00562A5F" w:rsidRPr="00926F2C">
        <w:rPr>
          <w:bCs/>
        </w:rPr>
        <w:fldChar w:fldCharType="end"/>
      </w:r>
      <w:r w:rsidR="00562A5F" w:rsidRPr="00926F2C">
        <w:rPr>
          <w:bCs/>
        </w:rPr>
        <w:t>.</w:t>
      </w:r>
      <w:del w:id="112" w:author="Katie Lankowicz" w:date="2025-10-16T17:40:00Z" w16du:dateUtc="2025-10-16T20:40:00Z">
        <w:r w:rsidR="00562A5F" w:rsidRPr="00926F2C" w:rsidDel="001F6AAD">
          <w:rPr>
            <w:bCs/>
          </w:rPr>
          <w:delText xml:space="preserve"> </w:delText>
        </w:r>
      </w:del>
    </w:p>
    <w:p w14:paraId="58140F3C" w14:textId="77777777" w:rsidR="001F6AAD" w:rsidRDefault="001F6AAD" w:rsidP="0005676A">
      <w:pPr>
        <w:spacing w:after="0" w:line="240" w:lineRule="auto"/>
        <w:rPr>
          <w:ins w:id="113" w:author="Katie Lankowicz" w:date="2025-10-16T17:39:00Z" w16du:dateUtc="2025-10-16T20:39:00Z"/>
          <w:bCs/>
        </w:rPr>
      </w:pPr>
    </w:p>
    <w:p w14:paraId="596F5D10" w14:textId="7ADFFB66" w:rsidR="001F6AAD" w:rsidRPr="001F6AAD" w:rsidRDefault="001F6AAD" w:rsidP="0005676A">
      <w:pPr>
        <w:spacing w:after="0" w:line="240" w:lineRule="auto"/>
        <w:rPr>
          <w:bCs/>
          <w:highlight w:val="yellow"/>
          <w:rPrChange w:id="114" w:author="Katie Lankowicz" w:date="2025-10-16T17:40:00Z" w16du:dateUtc="2025-10-16T20:40:00Z">
            <w:rPr>
              <w:bCs/>
            </w:rPr>
          </w:rPrChange>
        </w:rPr>
      </w:pPr>
      <w:ins w:id="115" w:author="Katie Lankowicz" w:date="2025-10-16T17:39:00Z" w16du:dateUtc="2025-10-16T20:39:00Z">
        <w:r w:rsidRPr="00731AA7">
          <w:rPr>
            <w:bCs/>
            <w:highlight w:val="yellow"/>
          </w:rPr>
          <w:t xml:space="preserve">Paragraph on community structure. </w:t>
        </w:r>
      </w:ins>
      <w:moveToRangeStart w:id="116" w:author="Katie Lankowicz" w:date="2025-10-16T17:43:00Z" w:name="move211528579"/>
      <w:moveTo w:id="117" w:author="Katie Lankowicz" w:date="2025-10-16T17:43:00Z" w16du:dateUtc="2025-10-16T20:43:00Z">
        <w:r w:rsidRPr="00731AA7">
          <w:rPr>
            <w:bCs/>
            <w:highlight w:val="yellow"/>
          </w:rPr>
          <w:t xml:space="preserve">Monitoring nearshore regions will be critical to predicting and understanding how increased temperatures may affect biological organization levels from individual species to the overall GoM ecosystem. </w:t>
        </w:r>
      </w:moveTo>
      <w:moveToRangeEnd w:id="116"/>
    </w:p>
    <w:p w14:paraId="6AB4E4BC" w14:textId="77777777" w:rsidR="00CF4A80" w:rsidRPr="00926F2C" w:rsidRDefault="00CF4A80" w:rsidP="0005676A">
      <w:pPr>
        <w:spacing w:after="0" w:line="240" w:lineRule="auto"/>
        <w:rPr>
          <w:bCs/>
        </w:rPr>
      </w:pPr>
    </w:p>
    <w:p w14:paraId="3F5D79AF" w14:textId="2C856501" w:rsidR="004B3608" w:rsidRDefault="00562A5F" w:rsidP="0005676A">
      <w:pPr>
        <w:spacing w:after="0" w:line="240" w:lineRule="auto"/>
        <w:rPr>
          <w:ins w:id="118" w:author="Katie Lankowicz" w:date="2025-10-14T14:16:00Z" w16du:dateUtc="2025-10-14T17:16:00Z"/>
          <w:bCs/>
        </w:rPr>
      </w:pPr>
      <w:del w:id="119" w:author="Katie Lankowicz" w:date="2025-10-16T17:37:00Z" w16du:dateUtc="2025-10-16T20:37:00Z">
        <w:r w:rsidRPr="00926F2C" w:rsidDel="001F6AAD">
          <w:rPr>
            <w:bCs/>
          </w:rPr>
          <w:delText xml:space="preserve">Both silverside and herring are highly abundant in the nearshore regions of the GoM in the summer. However, their </w:delText>
        </w:r>
        <w:r w:rsidR="00CF4A80" w:rsidRPr="00926F2C" w:rsidDel="001F6AAD">
          <w:rPr>
            <w:bCs/>
          </w:rPr>
          <w:delText>differing</w:delText>
        </w:r>
        <w:r w:rsidR="00AA3345" w:rsidRPr="00926F2C" w:rsidDel="001F6AAD">
          <w:rPr>
            <w:bCs/>
          </w:rPr>
          <w:delText xml:space="preserve"> </w:delText>
        </w:r>
        <w:r w:rsidRPr="00926F2C" w:rsidDel="001F6AAD">
          <w:rPr>
            <w:bCs/>
          </w:rPr>
          <w:delText xml:space="preserve">life history strategies and </w:delText>
        </w:r>
        <w:r w:rsidR="00CF4A80" w:rsidRPr="00926F2C" w:rsidDel="001F6AAD">
          <w:rPr>
            <w:bCs/>
          </w:rPr>
          <w:delText xml:space="preserve">the </w:delText>
        </w:r>
        <w:r w:rsidRPr="00926F2C" w:rsidDel="001F6AAD">
          <w:rPr>
            <w:bCs/>
          </w:rPr>
          <w:delText>relative position of the GoM to their overall distributions</w:delText>
        </w:r>
      </w:del>
      <w:del w:id="120" w:author="Katie Lankowicz" w:date="2025-10-15T14:48:00Z" w16du:dateUtc="2025-10-15T17:48:00Z">
        <w:r w:rsidRPr="00926F2C" w:rsidDel="00625EFB">
          <w:rPr>
            <w:bCs/>
          </w:rPr>
          <w:delText xml:space="preserve"> (northern half of range for silverside, southern half of range for herring), </w:delText>
        </w:r>
      </w:del>
      <w:del w:id="121" w:author="Katie Lankowicz" w:date="2025-10-16T17:37:00Z" w16du:dateUtc="2025-10-16T20:37:00Z">
        <w:r w:rsidRPr="00926F2C" w:rsidDel="001F6AAD">
          <w:rPr>
            <w:bCs/>
          </w:rPr>
          <w:delText xml:space="preserve">could lead to opposing responses to </w:delText>
        </w:r>
        <w:r w:rsidR="00CF4A80" w:rsidRPr="00926F2C" w:rsidDel="001F6AAD">
          <w:rPr>
            <w:bCs/>
          </w:rPr>
          <w:delText>increasing temperatures</w:delText>
        </w:r>
        <w:r w:rsidRPr="00926F2C" w:rsidDel="001F6AAD">
          <w:rPr>
            <w:bCs/>
          </w:rPr>
          <w:delText xml:space="preserve">. Increases in nearshore GoM surface temperatures may be advantageous to silverside growth and reproduction, while conversely </w:delText>
        </w:r>
        <w:r w:rsidR="00D171AE" w:rsidRPr="00926F2C" w:rsidDel="001F6AAD">
          <w:rPr>
            <w:bCs/>
          </w:rPr>
          <w:delText>altering patterns of</w:delText>
        </w:r>
        <w:r w:rsidRPr="00926F2C" w:rsidDel="001F6AAD">
          <w:rPr>
            <w:bCs/>
          </w:rPr>
          <w:delText xml:space="preserve"> nearshore habitat use and </w:delText>
        </w:r>
        <w:r w:rsidR="00D171AE" w:rsidRPr="00926F2C" w:rsidDel="001F6AAD">
          <w:rPr>
            <w:bCs/>
          </w:rPr>
          <w:delText xml:space="preserve">reducing the </w:delText>
        </w:r>
        <w:r w:rsidRPr="00926F2C" w:rsidDel="001F6AAD">
          <w:rPr>
            <w:bCs/>
          </w:rPr>
          <w:delText xml:space="preserve">growth of herring. </w:delText>
        </w:r>
      </w:del>
      <w:r w:rsidRPr="00926F2C">
        <w:rPr>
          <w:bCs/>
        </w:rPr>
        <w:t xml:space="preserve">In this study, we use 11 years of summer beach seine data collected in Casco Bay, Maine to explore </w:t>
      </w:r>
      <w:r w:rsidR="00CF4A80" w:rsidRPr="00926F2C">
        <w:rPr>
          <w:bCs/>
        </w:rPr>
        <w:t>the effect of nearshore temperature on the summer growth rates and relative abundances of herring and silverside.</w:t>
      </w:r>
      <w:r w:rsidRPr="00926F2C">
        <w:rPr>
          <w:bCs/>
        </w:rPr>
        <w:t xml:space="preserve"> We also use these data to examine </w:t>
      </w:r>
      <w:del w:id="122" w:author="Katie Lankowicz" w:date="2025-10-14T14:20:00Z" w16du:dateUtc="2025-10-14T17:20:00Z">
        <w:r w:rsidRPr="00926F2C" w:rsidDel="008749F6">
          <w:rPr>
            <w:bCs/>
          </w:rPr>
          <w:delText xml:space="preserve">changes in </w:delText>
        </w:r>
      </w:del>
      <w:r w:rsidRPr="008749F6">
        <w:rPr>
          <w:bCs/>
          <w:highlight w:val="yellow"/>
        </w:rPr>
        <w:t xml:space="preserve">spatiotemporal </w:t>
      </w:r>
      <w:ins w:id="123" w:author="Katie Lankowicz" w:date="2025-10-14T14:20:00Z" w16du:dateUtc="2025-10-14T17:20:00Z">
        <w:r w:rsidR="008749F6" w:rsidRPr="00926F2C">
          <w:rPr>
            <w:bCs/>
          </w:rPr>
          <w:t xml:space="preserve">changes in </w:t>
        </w:r>
      </w:ins>
      <w:r w:rsidRPr="008749F6">
        <w:rPr>
          <w:bCs/>
          <w:highlight w:val="yellow"/>
        </w:rPr>
        <w:t>community structure</w:t>
      </w:r>
      <w:r w:rsidRPr="00926F2C">
        <w:rPr>
          <w:bCs/>
        </w:rPr>
        <w:t xml:space="preserve">. </w:t>
      </w:r>
      <w:r w:rsidR="004B3608" w:rsidRPr="008749F6">
        <w:rPr>
          <w:bCs/>
          <w:highlight w:val="yellow"/>
        </w:rPr>
        <w:t xml:space="preserve">Seasonal warming and the linked phenology of nearshore species should result in </w:t>
      </w:r>
      <w:r w:rsidRPr="008749F6">
        <w:rPr>
          <w:bCs/>
          <w:highlight w:val="yellow"/>
        </w:rPr>
        <w:t xml:space="preserve">juvenile stages of spring-spawning oceanodromous and diadromous fishes </w:t>
      </w:r>
      <w:r w:rsidR="004B3608" w:rsidRPr="008749F6">
        <w:rPr>
          <w:bCs/>
          <w:highlight w:val="yellow"/>
        </w:rPr>
        <w:t>dominating species assemblages</w:t>
      </w:r>
      <w:r w:rsidRPr="008749F6">
        <w:rPr>
          <w:bCs/>
          <w:highlight w:val="yellow"/>
        </w:rPr>
        <w:t xml:space="preserve"> in the early summer</w:t>
      </w:r>
      <w:r w:rsidR="00563400" w:rsidRPr="008749F6">
        <w:rPr>
          <w:bCs/>
          <w:highlight w:val="yellow"/>
        </w:rPr>
        <w:t>.</w:t>
      </w:r>
      <w:r w:rsidR="00B9699F" w:rsidRPr="008749F6">
        <w:rPr>
          <w:bCs/>
          <w:highlight w:val="yellow"/>
        </w:rPr>
        <w:t xml:space="preserve"> </w:t>
      </w:r>
      <w:r w:rsidR="00563400" w:rsidRPr="008749F6">
        <w:rPr>
          <w:bCs/>
          <w:highlight w:val="yellow"/>
        </w:rPr>
        <w:t>Alternatively,</w:t>
      </w:r>
      <w:r w:rsidRPr="008749F6">
        <w:rPr>
          <w:bCs/>
          <w:highlight w:val="yellow"/>
        </w:rPr>
        <w:t xml:space="preserve"> summer-spawning oceanodromous fishes and nearshore residents </w:t>
      </w:r>
      <w:r w:rsidR="00563400" w:rsidRPr="008749F6">
        <w:rPr>
          <w:bCs/>
          <w:highlight w:val="yellow"/>
        </w:rPr>
        <w:t xml:space="preserve">should </w:t>
      </w:r>
      <w:r w:rsidR="004B3608" w:rsidRPr="008749F6">
        <w:rPr>
          <w:bCs/>
          <w:highlight w:val="yellow"/>
        </w:rPr>
        <w:t>dominat</w:t>
      </w:r>
      <w:r w:rsidR="00563400" w:rsidRPr="008749F6">
        <w:rPr>
          <w:bCs/>
          <w:highlight w:val="yellow"/>
        </w:rPr>
        <w:t>e</w:t>
      </w:r>
      <w:r w:rsidRPr="008749F6">
        <w:rPr>
          <w:bCs/>
          <w:highlight w:val="yellow"/>
        </w:rPr>
        <w:t xml:space="preserve"> in the late summer. </w:t>
      </w:r>
      <w:r w:rsidR="004B3608" w:rsidRPr="008749F6">
        <w:rPr>
          <w:bCs/>
          <w:highlight w:val="yellow"/>
        </w:rPr>
        <w:t>Average annual community composition across all of Casco Bay may shift from herring-dominated in cooler years to silverside-dominated in recent, warmer years.</w:t>
      </w:r>
    </w:p>
    <w:p w14:paraId="7399D8ED" w14:textId="77777777" w:rsidR="008749F6" w:rsidRDefault="008749F6" w:rsidP="0005676A">
      <w:pPr>
        <w:spacing w:after="0" w:line="240" w:lineRule="auto"/>
        <w:rPr>
          <w:ins w:id="124" w:author="Katie Lankowicz" w:date="2025-10-14T14:16:00Z" w16du:dateUtc="2025-10-14T17:16:00Z"/>
          <w:bCs/>
        </w:rPr>
      </w:pPr>
    </w:p>
    <w:p w14:paraId="1B5BDA17" w14:textId="1EBEFD81" w:rsidR="008749F6" w:rsidRPr="00926F2C" w:rsidRDefault="008749F6" w:rsidP="0005676A">
      <w:pPr>
        <w:spacing w:after="0" w:line="240" w:lineRule="auto"/>
        <w:rPr>
          <w:bCs/>
        </w:rPr>
      </w:pPr>
      <w:ins w:id="125" w:author="Katie Lankowicz" w:date="2025-10-14T14:16:00Z" w16du:dateUtc="2025-10-14T17:16:00Z">
        <w:r>
          <w:rPr>
            <w:bCs/>
          </w:rPr>
          <w:t xml:space="preserve">Final PP: </w:t>
        </w:r>
      </w:ins>
      <w:moveToRangeStart w:id="126" w:author="Katie Lankowicz" w:date="2025-10-14T14:16:00Z" w:name="move211343813"/>
      <w:moveTo w:id="127" w:author="Katie Lankowicz" w:date="2025-10-14T14:16:00Z" w16du:dateUtc="2025-10-14T17:16:00Z">
        <w:r w:rsidRPr="008749F6">
          <w:rPr>
            <w:bCs/>
            <w:highlight w:val="yellow"/>
          </w:rPr>
          <w:t>In this study, we will relate changes in nearshore surface temperature to changes in the community structure, relative abundance, and summer growth rates of nearshore fishes commonly encountered in a beach seine survey, using Atlantic silverside (</w:t>
        </w:r>
        <w:r w:rsidRPr="008749F6">
          <w:rPr>
            <w:bCs/>
            <w:i/>
            <w:iCs/>
            <w:highlight w:val="yellow"/>
          </w:rPr>
          <w:t xml:space="preserve">Menidia menidia; </w:t>
        </w:r>
        <w:r w:rsidRPr="008749F6">
          <w:rPr>
            <w:bCs/>
            <w:highlight w:val="yellow"/>
          </w:rPr>
          <w:t>hereafter, silverside) and Atlantic herring (</w:t>
        </w:r>
        <w:r w:rsidRPr="008749F6">
          <w:rPr>
            <w:bCs/>
            <w:i/>
            <w:iCs/>
            <w:highlight w:val="yellow"/>
          </w:rPr>
          <w:t xml:space="preserve">Clupea harengus; </w:t>
        </w:r>
        <w:r w:rsidRPr="008749F6">
          <w:rPr>
            <w:bCs/>
            <w:highlight w:val="yellow"/>
          </w:rPr>
          <w:t>hereafter, herring) as focal species.</w:t>
        </w:r>
      </w:moveTo>
      <w:moveToRangeEnd w:id="126"/>
    </w:p>
    <w:p w14:paraId="6545168C" w14:textId="77777777" w:rsidR="00562A5F" w:rsidRPr="00926F2C" w:rsidRDefault="00562A5F" w:rsidP="0005676A">
      <w:pPr>
        <w:spacing w:after="0" w:line="240" w:lineRule="auto"/>
        <w:rPr>
          <w:bCs/>
        </w:rPr>
      </w:pPr>
    </w:p>
    <w:p w14:paraId="3713CBAD" w14:textId="144DB78E" w:rsidR="00C92709" w:rsidRPr="00926F2C" w:rsidRDefault="00625EFB" w:rsidP="0005676A">
      <w:pPr>
        <w:spacing w:after="0" w:line="240" w:lineRule="auto"/>
        <w:rPr>
          <w:b/>
          <w:color w:val="4472C4"/>
        </w:rPr>
      </w:pPr>
      <w:ins w:id="128" w:author="Katie Lankowicz" w:date="2025-10-15T14:31:00Z" w16du:dateUtc="2025-10-15T17:31:00Z">
        <w:r>
          <w:rPr>
            <w:b/>
            <w:color w:val="4472C4"/>
          </w:rPr>
          <w:t>2</w:t>
        </w:r>
      </w:ins>
      <w:del w:id="129" w:author="Katie Lankowicz" w:date="2025-10-15T14:31:00Z" w16du:dateUtc="2025-10-15T17:31:00Z">
        <w:r w:rsidR="00C92709" w:rsidRPr="00926F2C" w:rsidDel="00625EFB">
          <w:rPr>
            <w:b/>
            <w:color w:val="4472C4"/>
          </w:rPr>
          <w:delText>3</w:delText>
        </w:r>
      </w:del>
      <w:r w:rsidR="00C92709" w:rsidRPr="00926F2C">
        <w:rPr>
          <w:b/>
          <w:color w:val="4472C4"/>
        </w:rPr>
        <w:tab/>
        <w:t>Methods</w:t>
      </w:r>
    </w:p>
    <w:p w14:paraId="74E818DD" w14:textId="4EBB3BA5" w:rsidR="00C92709" w:rsidRPr="00926F2C" w:rsidRDefault="00625EFB" w:rsidP="0005676A">
      <w:pPr>
        <w:spacing w:after="0" w:line="240" w:lineRule="auto"/>
        <w:rPr>
          <w:bCs/>
          <w:color w:val="4472C4"/>
        </w:rPr>
      </w:pPr>
      <w:ins w:id="130" w:author="Katie Lankowicz" w:date="2025-10-15T14:31:00Z" w16du:dateUtc="2025-10-15T17:31:00Z">
        <w:r>
          <w:rPr>
            <w:bCs/>
            <w:color w:val="4472C4"/>
          </w:rPr>
          <w:t>2</w:t>
        </w:r>
      </w:ins>
      <w:del w:id="131" w:author="Katie Lankowicz" w:date="2025-10-15T14:31:00Z" w16du:dateUtc="2025-10-15T17:31:00Z">
        <w:r w:rsidR="00C92709" w:rsidRPr="00926F2C" w:rsidDel="00625EFB">
          <w:rPr>
            <w:bCs/>
            <w:color w:val="4472C4"/>
          </w:rPr>
          <w:delText>3</w:delText>
        </w:r>
      </w:del>
      <w:r w:rsidR="00C92709" w:rsidRPr="00926F2C">
        <w:rPr>
          <w:bCs/>
          <w:color w:val="4472C4"/>
        </w:rPr>
        <w:t>.1</w:t>
      </w:r>
      <w:r w:rsidR="00C92709" w:rsidRPr="00926F2C">
        <w:rPr>
          <w:bCs/>
          <w:color w:val="4472C4"/>
        </w:rPr>
        <w:tab/>
        <w:t>Field data collection</w:t>
      </w:r>
    </w:p>
    <w:p w14:paraId="727E1B7C" w14:textId="5643C784" w:rsidR="00562A5F" w:rsidRPr="00926F2C" w:rsidDel="00317BE8" w:rsidRDefault="00562A5F" w:rsidP="0005676A">
      <w:pPr>
        <w:spacing w:after="0" w:line="240" w:lineRule="auto"/>
        <w:rPr>
          <w:del w:id="132" w:author="Katie Lankowicz" w:date="2025-10-15T12:46:00Z" w16du:dateUtc="2025-10-15T15:46:00Z"/>
          <w:bCs/>
        </w:rPr>
      </w:pPr>
      <w:r w:rsidRPr="00926F2C">
        <w:rPr>
          <w:bCs/>
        </w:rPr>
        <w:lastRenderedPageBreak/>
        <w:t xml:space="preserve">Since 2014, the Gulf of Maine Research Institute has conducted summer beach seines at 12 sites within the western </w:t>
      </w:r>
      <w:r w:rsidR="003158B4" w:rsidRPr="00926F2C">
        <w:rPr>
          <w:bCs/>
        </w:rPr>
        <w:t>half</w:t>
      </w:r>
      <w:r w:rsidRPr="00926F2C">
        <w:rPr>
          <w:bCs/>
        </w:rPr>
        <w:t xml:space="preserve"> of Casco Bay as part of the Casco Bay Aquatic Systems Survey (CBASS) program. Sites range from just north of the Presumpscot River mouth to just north of Trundy Point, Cape Elizabeth </w:t>
      </w:r>
      <w:r w:rsidRPr="00261818">
        <w:t>(Fig.</w:t>
      </w:r>
      <w:r w:rsidR="00291AF8" w:rsidRPr="00261818">
        <w:t xml:space="preserve"> 1</w:t>
      </w:r>
      <w:r w:rsidRPr="00261818">
        <w:t>)</w:t>
      </w:r>
      <w:r w:rsidR="00AF4269" w:rsidRPr="00261818">
        <w:t>,</w:t>
      </w:r>
      <w:r w:rsidR="00AF4269" w:rsidRPr="00926F2C">
        <w:rPr>
          <w:bCs/>
        </w:rPr>
        <w:t xml:space="preserve"> resulting</w:t>
      </w:r>
      <w:r w:rsidR="00AF4269">
        <w:rPr>
          <w:bCs/>
        </w:rPr>
        <w:t xml:space="preserve"> </w:t>
      </w:r>
      <w:r w:rsidR="00563400">
        <w:rPr>
          <w:bCs/>
        </w:rPr>
        <w:t>in</w:t>
      </w:r>
      <w:r w:rsidR="00AF4269" w:rsidRPr="00926F2C">
        <w:rPr>
          <w:bCs/>
        </w:rPr>
        <w:t xml:space="preserve"> samples </w:t>
      </w:r>
      <w:r w:rsidR="00563400">
        <w:rPr>
          <w:bCs/>
        </w:rPr>
        <w:t xml:space="preserve">arranged </w:t>
      </w:r>
      <w:r w:rsidR="00AF4269" w:rsidRPr="00926F2C">
        <w:rPr>
          <w:bCs/>
        </w:rPr>
        <w:t>along a gradient of salinity</w:t>
      </w:r>
      <w:r w:rsidRPr="00926F2C">
        <w:rPr>
          <w:bCs/>
        </w:rPr>
        <w:t>. Bottom substrate type varies across sites from fine-grained mud at the sites within the Presumpscot River to coarse-grained gravel at sites along the Cape Elizabeth coast. Sites were sampled at approximately 2-week interva</w:t>
      </w:r>
      <w:r w:rsidR="004E0283" w:rsidRPr="00926F2C">
        <w:rPr>
          <w:bCs/>
        </w:rPr>
        <w:t xml:space="preserve">ls from early </w:t>
      </w:r>
      <w:del w:id="133" w:author="Katie Lankowicz" w:date="2025-10-15T12:46:00Z" w16du:dateUtc="2025-10-15T15:46:00Z">
        <w:r w:rsidR="004E0283" w:rsidRPr="00926F2C" w:rsidDel="00317BE8">
          <w:rPr>
            <w:bCs/>
          </w:rPr>
          <w:delText xml:space="preserve">summer </w:delText>
        </w:r>
      </w:del>
      <w:ins w:id="134" w:author="Katie Lankowicz" w:date="2025-10-15T12:46:00Z" w16du:dateUtc="2025-10-15T15:46:00Z">
        <w:r w:rsidR="00317BE8">
          <w:rPr>
            <w:bCs/>
          </w:rPr>
          <w:t>June</w:t>
        </w:r>
        <w:r w:rsidR="00317BE8" w:rsidRPr="00926F2C">
          <w:rPr>
            <w:bCs/>
          </w:rPr>
          <w:t xml:space="preserve"> </w:t>
        </w:r>
      </w:ins>
      <w:r w:rsidR="004E0283" w:rsidRPr="00926F2C">
        <w:rPr>
          <w:bCs/>
        </w:rPr>
        <w:t xml:space="preserve">through </w:t>
      </w:r>
      <w:ins w:id="135" w:author="Katie Lankowicz" w:date="2025-10-15T12:47:00Z" w16du:dateUtc="2025-10-15T15:47:00Z">
        <w:r w:rsidR="00317BE8">
          <w:rPr>
            <w:bCs/>
          </w:rPr>
          <w:t>mid-September (weeks 24-39)</w:t>
        </w:r>
      </w:ins>
      <w:del w:id="136" w:author="Katie Lankowicz" w:date="2025-10-15T12:46:00Z" w16du:dateUtc="2025-10-15T15:46:00Z">
        <w:r w:rsidR="004E0283" w:rsidRPr="00926F2C" w:rsidDel="00317BE8">
          <w:rPr>
            <w:bCs/>
          </w:rPr>
          <w:delText>early fall</w:delText>
        </w:r>
      </w:del>
      <w:r w:rsidR="004E0283" w:rsidRPr="00926F2C">
        <w:rPr>
          <w:bCs/>
        </w:rPr>
        <w:t xml:space="preserve">, </w:t>
      </w:r>
      <w:r w:rsidRPr="00926F2C">
        <w:rPr>
          <w:bCs/>
        </w:rPr>
        <w:t>with scattered omissions or delays due to weather or mechanical issues</w:t>
      </w:r>
      <w:r w:rsidR="00B10F9B" w:rsidRPr="00926F2C">
        <w:rPr>
          <w:bCs/>
        </w:rPr>
        <w:t xml:space="preserve">. </w:t>
      </w:r>
      <w:ins w:id="137" w:author="Katie Lankowicz" w:date="2025-10-15T12:29:00Z" w16du:dateUtc="2025-10-15T15:29:00Z">
        <w:r w:rsidR="00317BE8">
          <w:rPr>
            <w:bCs/>
          </w:rPr>
          <w:t>All samples were collected using a 45.7 m x 2.4</w:t>
        </w:r>
      </w:ins>
      <w:ins w:id="138" w:author="Katie Lankowicz" w:date="2025-10-15T12:30:00Z" w16du:dateUtc="2025-10-15T15:30:00Z">
        <w:r w:rsidR="00317BE8">
          <w:rPr>
            <w:bCs/>
          </w:rPr>
          <w:t xml:space="preserve"> m seine with a 2.4 m x 2.4 m x 2.4 m central bag. Detailed seine deployment methods can be found in the supplemental material. Specimens </w:t>
        </w:r>
      </w:ins>
      <w:ins w:id="139" w:author="Katie Lankowicz" w:date="2025-10-15T12:31:00Z" w16du:dateUtc="2025-10-15T15:31:00Z">
        <w:r w:rsidR="00317BE8">
          <w:rPr>
            <w:bCs/>
          </w:rPr>
          <w:t xml:space="preserve">collected by seine were sorted by species and enumerated. </w:t>
        </w:r>
      </w:ins>
      <w:ins w:id="140" w:author="Katie Lankowicz" w:date="2025-10-15T13:28:00Z" w16du:dateUtc="2025-10-15T16:28:00Z">
        <w:r w:rsidR="00317BE8">
          <w:rPr>
            <w:bCs/>
          </w:rPr>
          <w:t xml:space="preserve">A subsample of </w:t>
        </w:r>
      </w:ins>
      <w:ins w:id="141" w:author="Katie Lankowicz" w:date="2025-10-15T12:31:00Z" w16du:dateUtc="2025-10-15T15:31:00Z">
        <w:r w:rsidR="00317BE8">
          <w:rPr>
            <w:bCs/>
          </w:rPr>
          <w:t xml:space="preserve">25 individuals per species </w:t>
        </w:r>
      </w:ins>
      <w:ins w:id="142" w:author="Katie Lankowicz" w:date="2025-10-15T13:28:00Z" w16du:dateUtc="2025-10-15T16:28:00Z">
        <w:r w:rsidR="00317BE8">
          <w:rPr>
            <w:bCs/>
          </w:rPr>
          <w:t>was</w:t>
        </w:r>
      </w:ins>
      <w:ins w:id="143" w:author="Katie Lankowicz" w:date="2025-10-15T12:31:00Z" w16du:dateUtc="2025-10-15T15:31:00Z">
        <w:r w:rsidR="00317BE8">
          <w:rPr>
            <w:bCs/>
          </w:rPr>
          <w:t xml:space="preserve"> measured to the nearest mm</w:t>
        </w:r>
      </w:ins>
      <w:ins w:id="144" w:author="Katie Lankowicz" w:date="2025-10-15T12:32:00Z" w16du:dateUtc="2025-10-15T15:32:00Z">
        <w:r w:rsidR="00317BE8">
          <w:rPr>
            <w:bCs/>
          </w:rPr>
          <w:t xml:space="preserve">. </w:t>
        </w:r>
        <w:r w:rsidR="00317BE8" w:rsidRPr="00926F2C">
          <w:rPr>
            <w:bCs/>
          </w:rPr>
          <w:t xml:space="preserve">After completion of seine operations, surface temperature </w:t>
        </w:r>
      </w:ins>
      <w:ins w:id="145" w:author="Katie Lankowicz" w:date="2025-10-15T13:27:00Z" w16du:dateUtc="2025-10-15T16:27:00Z">
        <w:r w:rsidR="00317BE8">
          <w:rPr>
            <w:bCs/>
          </w:rPr>
          <w:t>was</w:t>
        </w:r>
      </w:ins>
      <w:ins w:id="146" w:author="Katie Lankowicz" w:date="2025-10-15T12:32:00Z" w16du:dateUtc="2025-10-15T15:32:00Z">
        <w:r w:rsidR="00317BE8" w:rsidRPr="00926F2C">
          <w:rPr>
            <w:bCs/>
          </w:rPr>
          <w:t xml:space="preserve"> measured using a YSI multiparameter sonde</w:t>
        </w:r>
      </w:ins>
      <w:ins w:id="147" w:author="Katie Lankowicz" w:date="2025-10-15T13:29:00Z" w16du:dateUtc="2025-10-15T16:29:00Z">
        <w:r w:rsidR="00317BE8">
          <w:rPr>
            <w:bCs/>
          </w:rPr>
          <w:t>,</w:t>
        </w:r>
      </w:ins>
      <w:ins w:id="148" w:author="Katie Lankowicz" w:date="2025-10-15T12:32:00Z" w16du:dateUtc="2025-10-15T15:32:00Z">
        <w:r w:rsidR="00317BE8" w:rsidRPr="00926F2C">
          <w:rPr>
            <w:bCs/>
          </w:rPr>
          <w:t xml:space="preserve"> and general weather conditions were recorded.</w:t>
        </w:r>
      </w:ins>
      <w:ins w:id="149" w:author="Katie Lankowicz" w:date="2025-10-15T12:46:00Z" w16du:dateUtc="2025-10-15T15:46:00Z">
        <w:r w:rsidR="00317BE8">
          <w:rPr>
            <w:bCs/>
          </w:rPr>
          <w:t xml:space="preserve"> </w:t>
        </w:r>
      </w:ins>
    </w:p>
    <w:p w14:paraId="5BF07BC3" w14:textId="77777777" w:rsidR="00562A5F" w:rsidRPr="00926F2C" w:rsidDel="00317BE8" w:rsidRDefault="00562A5F" w:rsidP="0005676A">
      <w:pPr>
        <w:spacing w:after="0" w:line="240" w:lineRule="auto"/>
        <w:rPr>
          <w:del w:id="150" w:author="Katie Lankowicz" w:date="2025-10-15T12:46:00Z" w16du:dateUtc="2025-10-15T15:46:00Z"/>
          <w:bCs/>
        </w:rPr>
      </w:pPr>
    </w:p>
    <w:p w14:paraId="43298FC9" w14:textId="21B31791" w:rsidR="00562A5F" w:rsidRPr="00926F2C" w:rsidDel="00317BE8" w:rsidRDefault="00BE222F" w:rsidP="0005676A">
      <w:pPr>
        <w:spacing w:after="0" w:line="240" w:lineRule="auto"/>
        <w:rPr>
          <w:del w:id="151" w:author="Katie Lankowicz" w:date="2025-10-15T12:32:00Z" w16du:dateUtc="2025-10-15T15:32:00Z"/>
          <w:bCs/>
        </w:rPr>
      </w:pPr>
      <w:del w:id="152" w:author="Katie Lankowicz" w:date="2025-10-15T12:32:00Z" w16du:dateUtc="2025-10-15T15:32:00Z">
        <w:r w:rsidRPr="00926F2C" w:rsidDel="00317BE8">
          <w:rPr>
            <w:bCs/>
          </w:rPr>
          <w:delText>All samples were collected using a 45.7</w:delText>
        </w:r>
        <w:r w:rsidR="00F37E69" w:rsidRPr="00926F2C" w:rsidDel="00317BE8">
          <w:rPr>
            <w:bCs/>
          </w:rPr>
          <w:delText xml:space="preserve"> </w:delText>
        </w:r>
        <w:r w:rsidRPr="00926F2C" w:rsidDel="00317BE8">
          <w:rPr>
            <w:bCs/>
          </w:rPr>
          <w:delText xml:space="preserve">m long, 2.4 m tall seine built </w:delText>
        </w:r>
        <w:r w:rsidR="006B0679" w:rsidDel="00317BE8">
          <w:rPr>
            <w:bCs/>
          </w:rPr>
          <w:delText xml:space="preserve">by Memphis Net and Twine </w:delText>
        </w:r>
        <w:r w:rsidRPr="00926F2C" w:rsidDel="00317BE8">
          <w:rPr>
            <w:bCs/>
          </w:rPr>
          <w:delText>of 4.8</w:delText>
        </w:r>
        <w:r w:rsidR="00F37E69" w:rsidRPr="00926F2C" w:rsidDel="00317BE8">
          <w:rPr>
            <w:bCs/>
          </w:rPr>
          <w:delText xml:space="preserve"> </w:delText>
        </w:r>
        <w:r w:rsidRPr="00926F2C" w:rsidDel="00317BE8">
          <w:rPr>
            <w:bCs/>
          </w:rPr>
          <w:delText>mm</w:delText>
        </w:r>
        <w:r w:rsidR="00F37E69" w:rsidRPr="00926F2C" w:rsidDel="00317BE8">
          <w:rPr>
            <w:bCs/>
          </w:rPr>
          <w:delText xml:space="preserve"> knotless delta-style nylon mesh with a central</w:delText>
        </w:r>
        <w:r w:rsidR="00AF4269" w:rsidRPr="00926F2C" w:rsidDel="00317BE8">
          <w:rPr>
            <w:bCs/>
          </w:rPr>
          <w:delText xml:space="preserve"> 2.4m by 2.4m by 2.4m</w:delText>
        </w:r>
        <w:r w:rsidR="00F37E69" w:rsidRPr="00926F2C" w:rsidDel="00317BE8">
          <w:rPr>
            <w:bCs/>
          </w:rPr>
          <w:delText xml:space="preserve"> bag. The </w:delText>
        </w:r>
        <w:r w:rsidR="00B72F87" w:rsidRPr="00926F2C" w:rsidDel="00317BE8">
          <w:rPr>
            <w:bCs/>
          </w:rPr>
          <w:delText>bottom line was weighted with lead sinkers</w:delText>
        </w:r>
        <w:r w:rsidR="00FE7BDE" w:rsidRPr="00926F2C" w:rsidDel="00317BE8">
          <w:rPr>
            <w:bCs/>
          </w:rPr>
          <w:delText xml:space="preserve"> and </w:delText>
        </w:r>
        <w:r w:rsidR="00B72F87" w:rsidRPr="00926F2C" w:rsidDel="00317BE8">
          <w:rPr>
            <w:bCs/>
          </w:rPr>
          <w:delText xml:space="preserve">the top line was fitted with buoyant </w:delText>
        </w:r>
        <w:r w:rsidR="006B0679" w:rsidDel="00317BE8">
          <w:rPr>
            <w:bCs/>
          </w:rPr>
          <w:delText>Spongex</w:delText>
        </w:r>
        <w:r w:rsidR="00B72F87" w:rsidRPr="00926F2C" w:rsidDel="00317BE8">
          <w:rPr>
            <w:bCs/>
          </w:rPr>
          <w:delText xml:space="preserve"> floats. </w:delText>
        </w:r>
        <w:r w:rsidR="0005676A" w:rsidRPr="00926F2C" w:rsidDel="00317BE8">
          <w:rPr>
            <w:bCs/>
          </w:rPr>
          <w:delText>T</w:delText>
        </w:r>
        <w:r w:rsidR="00B72F87" w:rsidRPr="00926F2C" w:rsidDel="00317BE8">
          <w:rPr>
            <w:bCs/>
          </w:rPr>
          <w:delText xml:space="preserve">he seine was connected to a bridle and 2m </w:delText>
        </w:r>
        <w:r w:rsidR="00B10F9B" w:rsidRPr="00926F2C" w:rsidDel="00317BE8">
          <w:rPr>
            <w:bCs/>
          </w:rPr>
          <w:delText xml:space="preserve">of spare </w:delText>
        </w:r>
        <w:r w:rsidR="00B72F87" w:rsidRPr="00926F2C" w:rsidDel="00317BE8">
          <w:rPr>
            <w:bCs/>
          </w:rPr>
          <w:delText>line</w:delText>
        </w:r>
        <w:r w:rsidR="0005676A" w:rsidRPr="00926F2C" w:rsidDel="00317BE8">
          <w:rPr>
            <w:bCs/>
          </w:rPr>
          <w:delText xml:space="preserve"> on both ends</w:delText>
        </w:r>
        <w:r w:rsidR="00B72F87" w:rsidRPr="00926F2C" w:rsidDel="00317BE8">
          <w:rPr>
            <w:bCs/>
          </w:rPr>
          <w:delText xml:space="preserve">. </w:delText>
        </w:r>
        <w:r w:rsidR="00D171AE" w:rsidRPr="00926F2C" w:rsidDel="00317BE8">
          <w:rPr>
            <w:bCs/>
          </w:rPr>
          <w:delText xml:space="preserve">Seines were deployed with the help of a skiff. </w:delText>
        </w:r>
        <w:r w:rsidR="00B72F87" w:rsidRPr="00926F2C" w:rsidDel="00317BE8">
          <w:rPr>
            <w:bCs/>
          </w:rPr>
          <w:delText>For each sampl</w:delText>
        </w:r>
        <w:r w:rsidR="0076726A" w:rsidDel="00317BE8">
          <w:rPr>
            <w:bCs/>
          </w:rPr>
          <w:delText>ing event</w:delText>
        </w:r>
        <w:r w:rsidR="00B72F87" w:rsidRPr="00926F2C" w:rsidDel="00317BE8">
          <w:rPr>
            <w:bCs/>
          </w:rPr>
          <w:delText xml:space="preserve">, one end of the seine </w:delText>
        </w:r>
        <w:r w:rsidR="00FE7BDE" w:rsidRPr="00926F2C" w:rsidDel="00317BE8">
          <w:rPr>
            <w:bCs/>
          </w:rPr>
          <w:delText>wa</w:delText>
        </w:r>
        <w:r w:rsidR="00B72F87" w:rsidRPr="00926F2C" w:rsidDel="00317BE8">
          <w:rPr>
            <w:bCs/>
          </w:rPr>
          <w:delText xml:space="preserve">s held on the beach while the net </w:delText>
        </w:r>
        <w:r w:rsidR="00FE7BDE" w:rsidRPr="00926F2C" w:rsidDel="00317BE8">
          <w:rPr>
            <w:bCs/>
          </w:rPr>
          <w:delText>wa</w:delText>
        </w:r>
        <w:r w:rsidR="00B72F87" w:rsidRPr="00926F2C" w:rsidDel="00317BE8">
          <w:rPr>
            <w:bCs/>
          </w:rPr>
          <w:delText xml:space="preserve">s flaked out from the bow of </w:delText>
        </w:r>
        <w:r w:rsidR="00D171AE" w:rsidRPr="00926F2C" w:rsidDel="00317BE8">
          <w:rPr>
            <w:bCs/>
          </w:rPr>
          <w:delText>the</w:delText>
        </w:r>
        <w:r w:rsidR="00B72F87" w:rsidRPr="00926F2C" w:rsidDel="00317BE8">
          <w:rPr>
            <w:bCs/>
          </w:rPr>
          <w:delText xml:space="preserve"> skiff</w:delText>
        </w:r>
        <w:r w:rsidR="0005676A" w:rsidRPr="00926F2C" w:rsidDel="00317BE8">
          <w:rPr>
            <w:bCs/>
          </w:rPr>
          <w:delText xml:space="preserve"> as it backed off the beach</w:delText>
        </w:r>
        <w:r w:rsidR="00B72F87" w:rsidRPr="00926F2C" w:rsidDel="00317BE8">
          <w:rPr>
            <w:bCs/>
          </w:rPr>
          <w:delText xml:space="preserve">. The skiff </w:delText>
        </w:r>
        <w:r w:rsidR="003158B4" w:rsidRPr="00926F2C" w:rsidDel="00317BE8">
          <w:rPr>
            <w:bCs/>
          </w:rPr>
          <w:delText xml:space="preserve">was moved to extend the </w:delText>
        </w:r>
        <w:r w:rsidR="00B72F87" w:rsidRPr="00926F2C" w:rsidDel="00317BE8">
          <w:rPr>
            <w:bCs/>
          </w:rPr>
          <w:delText xml:space="preserve">seine to the near edge of the bag, then </w:delText>
        </w:r>
        <w:r w:rsidR="00FE7BDE" w:rsidRPr="00926F2C" w:rsidDel="00317BE8">
          <w:rPr>
            <w:bCs/>
          </w:rPr>
          <w:delText>pivoted to return to shore. The remaining length of the seine was flaked out until the skiff landed back on the beach. This resulted in a generally U-shaped deployment of the seine</w:delText>
        </w:r>
        <w:r w:rsidR="0005676A" w:rsidRPr="00926F2C" w:rsidDel="00317BE8">
          <w:rPr>
            <w:bCs/>
          </w:rPr>
          <w:delText xml:space="preserve"> with approximately 20 m between the ends on the beach</w:delText>
        </w:r>
        <w:r w:rsidR="00FE7BDE" w:rsidRPr="00926F2C" w:rsidDel="00317BE8">
          <w:rPr>
            <w:bCs/>
          </w:rPr>
          <w:delText xml:space="preserve">. </w:delText>
        </w:r>
        <w:r w:rsidR="00291AF8" w:rsidRPr="00926F2C" w:rsidDel="00317BE8">
          <w:rPr>
            <w:bCs/>
          </w:rPr>
          <w:delText xml:space="preserve">Tidal stage was not a criterion for sampling, but tidal information was recorded and seines were set so </w:delText>
        </w:r>
        <w:r w:rsidR="00FE7BDE" w:rsidRPr="00926F2C" w:rsidDel="00317BE8">
          <w:rPr>
            <w:bCs/>
          </w:rPr>
          <w:delText xml:space="preserve">that the deepest point sampled was between </w:delText>
        </w:r>
        <w:r w:rsidR="005F1E6C" w:rsidDel="00317BE8">
          <w:rPr>
            <w:bCs/>
          </w:rPr>
          <w:delText>0</w:delText>
        </w:r>
        <w:r w:rsidR="00FE7BDE" w:rsidRPr="00926F2C" w:rsidDel="00317BE8">
          <w:rPr>
            <w:bCs/>
          </w:rPr>
          <w:delText xml:space="preserve">.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delText>
        </w:r>
        <w:r w:rsidR="0005676A" w:rsidRPr="00926F2C" w:rsidDel="00317BE8">
          <w:rPr>
            <w:bCs/>
          </w:rPr>
          <w:delText>species</w:delText>
        </w:r>
        <w:r w:rsidR="00FE7BDE" w:rsidRPr="00926F2C" w:rsidDel="00317BE8">
          <w:rPr>
            <w:bCs/>
          </w:rPr>
          <w:delText xml:space="preserve"> with </w:delText>
        </w:r>
        <w:r w:rsidR="00CF4A80" w:rsidRPr="00926F2C" w:rsidDel="00317BE8">
          <w:rPr>
            <w:bCs/>
          </w:rPr>
          <w:delText xml:space="preserve">easily identifiable </w:delText>
        </w:r>
        <w:r w:rsidR="00FE7BDE" w:rsidRPr="00926F2C" w:rsidDel="00317BE8">
          <w:rPr>
            <w:bCs/>
          </w:rPr>
          <w:delText>sexually dimorphic features (i.e., crabs) were sexed. All organisms were released immediately after they were counted and/or measured.</w:delText>
        </w:r>
        <w:r w:rsidR="00410226" w:rsidRPr="00926F2C" w:rsidDel="00317BE8">
          <w:rPr>
            <w:bCs/>
          </w:rPr>
          <w:delText xml:space="preserve"> </w:delText>
        </w:r>
        <w:r w:rsidR="0005676A" w:rsidRPr="00926F2C" w:rsidDel="00317BE8">
          <w:rPr>
            <w:bCs/>
          </w:rPr>
          <w:delText>After completion of seine operations, s</w:delText>
        </w:r>
        <w:r w:rsidR="00410226" w:rsidRPr="00926F2C" w:rsidDel="00317BE8">
          <w:rPr>
            <w:bCs/>
          </w:rPr>
          <w:delText xml:space="preserve">urface temperature </w:delText>
        </w:r>
        <w:r w:rsidR="001579FC" w:rsidRPr="00926F2C" w:rsidDel="00317BE8">
          <w:rPr>
            <w:bCs/>
          </w:rPr>
          <w:delText>and salinity were</w:delText>
        </w:r>
        <w:r w:rsidR="00ED01C5" w:rsidRPr="00926F2C" w:rsidDel="00317BE8">
          <w:rPr>
            <w:bCs/>
          </w:rPr>
          <w:delText xml:space="preserve"> </w:delText>
        </w:r>
        <w:r w:rsidR="0005676A" w:rsidRPr="00926F2C" w:rsidDel="00317BE8">
          <w:rPr>
            <w:bCs/>
          </w:rPr>
          <w:delText>measured</w:delText>
        </w:r>
        <w:r w:rsidR="00410226" w:rsidRPr="00926F2C" w:rsidDel="00317BE8">
          <w:rPr>
            <w:bCs/>
          </w:rPr>
          <w:delText xml:space="preserve"> using a YSI multiparameter sonde</w:delText>
        </w:r>
        <w:r w:rsidR="00792C70" w:rsidRPr="00926F2C" w:rsidDel="00317BE8">
          <w:rPr>
            <w:bCs/>
          </w:rPr>
          <w:delText>, and general weather conditions were recorded.</w:delText>
        </w:r>
      </w:del>
    </w:p>
    <w:p w14:paraId="28EF5BE5" w14:textId="00C78EBE" w:rsidR="00792C70" w:rsidRPr="00926F2C" w:rsidDel="00317BE8" w:rsidRDefault="00792C70" w:rsidP="0005676A">
      <w:pPr>
        <w:spacing w:after="0" w:line="240" w:lineRule="auto"/>
        <w:rPr>
          <w:del w:id="153" w:author="Katie Lankowicz" w:date="2025-10-15T12:32:00Z" w16du:dateUtc="2025-10-15T15:32:00Z"/>
          <w:bCs/>
        </w:rPr>
      </w:pPr>
    </w:p>
    <w:p w14:paraId="019D60FE" w14:textId="0688CB30" w:rsidR="00792C70" w:rsidRPr="00926F2C" w:rsidRDefault="00792C70" w:rsidP="00317BE8">
      <w:pPr>
        <w:spacing w:after="0" w:line="240" w:lineRule="auto"/>
        <w:rPr>
          <w:bCs/>
        </w:rPr>
      </w:pPr>
      <w:r w:rsidRPr="00926F2C">
        <w:rPr>
          <w:bCs/>
        </w:rPr>
        <w:t>Data cleaning and processing w</w:t>
      </w:r>
      <w:r w:rsidR="00CF4A80" w:rsidRPr="00926F2C">
        <w:rPr>
          <w:bCs/>
        </w:rPr>
        <w:t>ere</w:t>
      </w:r>
      <w:r w:rsidRPr="00926F2C">
        <w:rPr>
          <w:bCs/>
        </w:rPr>
        <w:t xml:space="preserve"> accomplished before beginning any statistical analyses. </w:t>
      </w:r>
      <w:ins w:id="154" w:author="Katie Lankowicz" w:date="2025-10-15T13:29:00Z" w16du:dateUtc="2025-10-15T16:29:00Z">
        <w:r w:rsidR="00317BE8">
          <w:rPr>
            <w:bCs/>
          </w:rPr>
          <w:t xml:space="preserve">Data from 2019 were excluded from all analyses because sampling effort was too low to accurately characterize </w:t>
        </w:r>
      </w:ins>
      <w:ins w:id="155" w:author="Katie Lankowicz" w:date="2025-10-15T13:30:00Z" w16du:dateUtc="2025-10-15T16:30:00Z">
        <w:r w:rsidR="00317BE8">
          <w:rPr>
            <w:bCs/>
          </w:rPr>
          <w:t xml:space="preserve">the ecosystem in this year. </w:t>
        </w:r>
      </w:ins>
      <w:del w:id="156" w:author="Katie Lankowicz" w:date="2025-10-15T13:30:00Z" w16du:dateUtc="2025-10-15T16:30:00Z">
        <w:r w:rsidRPr="00926F2C" w:rsidDel="00317BE8">
          <w:rPr>
            <w:bCs/>
          </w:rPr>
          <w:delText>Minimal sampling occurred in 2019</w:delText>
        </w:r>
        <w:r w:rsidR="00990552" w:rsidRPr="00926F2C" w:rsidDel="00317BE8">
          <w:rPr>
            <w:bCs/>
          </w:rPr>
          <w:delText xml:space="preserve"> </w:delText>
        </w:r>
        <w:r w:rsidRPr="00926F2C" w:rsidDel="00317BE8">
          <w:rPr>
            <w:bCs/>
          </w:rPr>
          <w:delText xml:space="preserve">and therefore 2019 data </w:delText>
        </w:r>
      </w:del>
      <w:del w:id="157" w:author="Katie Lankowicz" w:date="2025-10-14T14:18:00Z" w16du:dateUtc="2025-10-14T17:18:00Z">
        <w:r w:rsidRPr="00926F2C" w:rsidDel="008749F6">
          <w:rPr>
            <w:bCs/>
          </w:rPr>
          <w:delText xml:space="preserve">are </w:delText>
        </w:r>
      </w:del>
      <w:del w:id="158" w:author="Katie Lankowicz" w:date="2025-10-15T13:30:00Z" w16du:dateUtc="2025-10-15T16:30:00Z">
        <w:r w:rsidRPr="00926F2C" w:rsidDel="00317BE8">
          <w:rPr>
            <w:bCs/>
          </w:rPr>
          <w:delText>excluded from all analyses.</w:delText>
        </w:r>
        <w:r w:rsidR="00553F6B" w:rsidRPr="00926F2C" w:rsidDel="00317BE8">
          <w:rPr>
            <w:bCs/>
          </w:rPr>
          <w:delText xml:space="preserve"> </w:delText>
        </w:r>
      </w:del>
      <w:del w:id="159" w:author="Katie Lankowicz" w:date="2025-10-15T12:47:00Z" w16du:dateUtc="2025-10-15T15:47:00Z">
        <w:r w:rsidRPr="00926F2C" w:rsidDel="00317BE8">
          <w:rPr>
            <w:bCs/>
          </w:rPr>
          <w:delText xml:space="preserve">The most consistently sampled period each year was between weeks 24 and 39 (early June through mid-September). Sporadic data outside this period were removed. </w:delText>
        </w:r>
      </w:del>
      <w:r w:rsidRPr="00926F2C">
        <w:rPr>
          <w:bCs/>
        </w:rPr>
        <w:t xml:space="preserve">Data from observations that noted an issue with the setting of the seine (water depth below </w:t>
      </w:r>
      <w:r w:rsidR="00CF4A80" w:rsidRPr="00926F2C">
        <w:rPr>
          <w:bCs/>
        </w:rPr>
        <w:t xml:space="preserve">the </w:t>
      </w:r>
      <w:r w:rsidRPr="00926F2C">
        <w:rPr>
          <w:bCs/>
        </w:rPr>
        <w:t>minimum standard, net coming in tangled</w:t>
      </w:r>
      <w:r w:rsidR="00CF4A80" w:rsidRPr="00926F2C">
        <w:rPr>
          <w:bCs/>
        </w:rPr>
        <w:t>, etc.</w:t>
      </w:r>
      <w:r w:rsidRPr="00926F2C">
        <w:rPr>
          <w:bCs/>
        </w:rPr>
        <w:t>) were also excluded. Of 707 initial</w:t>
      </w:r>
      <w:r w:rsidR="00D171AE" w:rsidRPr="00926F2C">
        <w:rPr>
          <w:bCs/>
        </w:rPr>
        <w:t xml:space="preserve"> seine sampling</w:t>
      </w:r>
      <w:r w:rsidRPr="00926F2C">
        <w:rPr>
          <w:bCs/>
        </w:rPr>
        <w:t xml:space="preserve"> records, 659 remained after data cleaning.</w:t>
      </w:r>
    </w:p>
    <w:p w14:paraId="41AC75F0" w14:textId="77777777" w:rsidR="00562A5F" w:rsidRPr="00926F2C" w:rsidRDefault="00562A5F" w:rsidP="0005676A">
      <w:pPr>
        <w:spacing w:after="0" w:line="240" w:lineRule="auto"/>
        <w:rPr>
          <w:bCs/>
        </w:rPr>
      </w:pPr>
    </w:p>
    <w:p w14:paraId="5435BE51" w14:textId="39AD7E0F" w:rsidR="00562A5F" w:rsidRPr="00926F2C" w:rsidRDefault="00625EFB" w:rsidP="0005676A">
      <w:pPr>
        <w:spacing w:after="0" w:line="240" w:lineRule="auto"/>
        <w:rPr>
          <w:bCs/>
          <w:color w:val="4472C4"/>
        </w:rPr>
      </w:pPr>
      <w:ins w:id="160" w:author="Katie Lankowicz" w:date="2025-10-15T14:31:00Z" w16du:dateUtc="2025-10-15T17:31:00Z">
        <w:r>
          <w:rPr>
            <w:bCs/>
            <w:color w:val="4472C4"/>
          </w:rPr>
          <w:t>2</w:t>
        </w:r>
      </w:ins>
      <w:del w:id="161" w:author="Katie Lankowicz" w:date="2025-10-15T14:31:00Z" w16du:dateUtc="2025-10-15T17:31:00Z">
        <w:r w:rsidR="00562A5F" w:rsidRPr="00926F2C" w:rsidDel="00625EFB">
          <w:rPr>
            <w:bCs/>
            <w:color w:val="4472C4"/>
          </w:rPr>
          <w:delText>3</w:delText>
        </w:r>
      </w:del>
      <w:r w:rsidR="00562A5F" w:rsidRPr="00926F2C">
        <w:rPr>
          <w:bCs/>
          <w:color w:val="4472C4"/>
        </w:rPr>
        <w:t>.2</w:t>
      </w:r>
      <w:r w:rsidR="00562A5F" w:rsidRPr="00926F2C">
        <w:rPr>
          <w:bCs/>
          <w:color w:val="4472C4"/>
        </w:rPr>
        <w:tab/>
        <w:t>Nearshore surface temperature anomaly</w:t>
      </w:r>
    </w:p>
    <w:p w14:paraId="57644D59" w14:textId="4373739B" w:rsidR="00C45BD3" w:rsidRPr="00926F2C" w:rsidDel="00317BE8" w:rsidRDefault="0005676A" w:rsidP="0005676A">
      <w:pPr>
        <w:spacing w:after="0" w:line="240" w:lineRule="auto"/>
        <w:rPr>
          <w:del w:id="162" w:author="Katie Lankowicz" w:date="2025-10-15T12:34:00Z" w16du:dateUtc="2025-10-15T15:34:00Z"/>
          <w:bCs/>
        </w:rPr>
      </w:pPr>
      <w:r w:rsidRPr="00926F2C">
        <w:rPr>
          <w:bCs/>
        </w:rPr>
        <w:t>Temperature data from each sampling event characterize</w:t>
      </w:r>
      <w:r w:rsidR="00A64B5D" w:rsidRPr="00926F2C">
        <w:rPr>
          <w:bCs/>
        </w:rPr>
        <w:t>s</w:t>
      </w:r>
      <w:r w:rsidR="001D0998" w:rsidRPr="00926F2C">
        <w:rPr>
          <w:bCs/>
        </w:rPr>
        <w:t xml:space="preserve"> instantaneous</w:t>
      </w:r>
      <w:r w:rsidRPr="00926F2C">
        <w:rPr>
          <w:bCs/>
        </w:rPr>
        <w:t xml:space="preserve"> local conditions </w:t>
      </w:r>
      <w:r w:rsidR="00A14065" w:rsidRPr="00926F2C">
        <w:rPr>
          <w:bCs/>
        </w:rPr>
        <w:t>but</w:t>
      </w:r>
      <w:r w:rsidRPr="00926F2C">
        <w:rPr>
          <w:bCs/>
        </w:rPr>
        <w:t xml:space="preserve"> </w:t>
      </w:r>
      <w:r w:rsidR="00A662E9" w:rsidRPr="00926F2C">
        <w:rPr>
          <w:bCs/>
        </w:rPr>
        <w:t>cannot characterize long-term changes in nearshore surface temperature. To create a more synoptic index of nearshore surface temperature,</w:t>
      </w:r>
      <w:r w:rsidR="00A14065" w:rsidRPr="00926F2C">
        <w:rPr>
          <w:bCs/>
        </w:rPr>
        <w:t xml:space="preserve"> we </w:t>
      </w:r>
      <w:r w:rsidR="00CF4A80" w:rsidRPr="00926F2C">
        <w:rPr>
          <w:bCs/>
        </w:rPr>
        <w:t>used</w:t>
      </w:r>
      <w:r w:rsidR="00A14065" w:rsidRPr="00926F2C">
        <w:rPr>
          <w:bCs/>
        </w:rPr>
        <w:t xml:space="preserve"> data from the NOAA Portland Harbor tide gauge (Station ID: 8418150). </w:t>
      </w:r>
      <w:del w:id="163" w:author="Katie Lankowicz" w:date="2025-10-15T12:34:00Z" w16du:dateUtc="2025-10-15T15:34:00Z">
        <w:r w:rsidR="00A14065" w:rsidRPr="00926F2C" w:rsidDel="00317BE8">
          <w:rPr>
            <w:bCs/>
          </w:rPr>
          <w:delText xml:space="preserve">Although </w:delText>
        </w:r>
        <w:r w:rsidR="00D171AE" w:rsidRPr="00926F2C" w:rsidDel="00317BE8">
          <w:rPr>
            <w:bCs/>
          </w:rPr>
          <w:delText xml:space="preserve">this station records the </w:delText>
        </w:r>
        <w:r w:rsidR="00A14065" w:rsidRPr="00926F2C" w:rsidDel="00317BE8">
          <w:rPr>
            <w:bCs/>
          </w:rPr>
          <w:delText xml:space="preserve">temperature </w:delText>
        </w:r>
        <w:r w:rsidR="00D171AE" w:rsidRPr="00926F2C" w:rsidDel="00317BE8">
          <w:rPr>
            <w:bCs/>
          </w:rPr>
          <w:delText>of</w:delText>
        </w:r>
        <w:r w:rsidR="00A14065" w:rsidRPr="00926F2C" w:rsidDel="00317BE8">
          <w:rPr>
            <w:bCs/>
          </w:rPr>
          <w:delText xml:space="preserve"> </w:delText>
        </w:r>
        <w:r w:rsidR="00D171AE" w:rsidRPr="00926F2C" w:rsidDel="00317BE8">
          <w:rPr>
            <w:bCs/>
          </w:rPr>
          <w:delText>only one</w:delText>
        </w:r>
        <w:r w:rsidR="00A14065" w:rsidRPr="00926F2C" w:rsidDel="00317BE8">
          <w:rPr>
            <w:bCs/>
          </w:rPr>
          <w:delText xml:space="preserve"> point within Casco Bay, it is the most complete dataset available for historical </w:delText>
        </w:r>
        <w:r w:rsidR="001D0998" w:rsidRPr="00926F2C" w:rsidDel="00317BE8">
          <w:rPr>
            <w:bCs/>
          </w:rPr>
          <w:delText xml:space="preserve">nearshore </w:delText>
        </w:r>
        <w:r w:rsidR="00A14065" w:rsidRPr="00926F2C" w:rsidDel="00317BE8">
          <w:rPr>
            <w:bCs/>
          </w:rPr>
          <w:delText>water temperature information. The station has r</w:delText>
        </w:r>
        <w:r w:rsidR="00C45BD3" w:rsidRPr="00926F2C" w:rsidDel="00317BE8">
          <w:rPr>
            <w:bCs/>
          </w:rPr>
          <w:delText>eliably r</w:delText>
        </w:r>
        <w:r w:rsidR="00A14065" w:rsidRPr="00926F2C" w:rsidDel="00317BE8">
          <w:rPr>
            <w:bCs/>
          </w:rPr>
          <w:delText xml:space="preserve">ecorded surface water temperature at 6-minute intervals </w:delText>
        </w:r>
        <w:r w:rsidR="000C3C33" w:rsidRPr="00926F2C" w:rsidDel="00317BE8">
          <w:rPr>
            <w:bCs/>
          </w:rPr>
          <w:delText xml:space="preserve">since </w:delText>
        </w:r>
        <w:r w:rsidR="00C45BD3" w:rsidRPr="00926F2C" w:rsidDel="00317BE8">
          <w:rPr>
            <w:bCs/>
          </w:rPr>
          <w:delText xml:space="preserve">August </w:delText>
        </w:r>
        <w:r w:rsidR="000C3C33" w:rsidRPr="00926F2C" w:rsidDel="00317BE8">
          <w:rPr>
            <w:bCs/>
          </w:rPr>
          <w:delText>200</w:delText>
        </w:r>
        <w:r w:rsidR="00C45BD3" w:rsidRPr="00926F2C" w:rsidDel="00317BE8">
          <w:rPr>
            <w:bCs/>
          </w:rPr>
          <w:delText>2</w:delText>
        </w:r>
        <w:r w:rsidR="000C3C33" w:rsidRPr="00926F2C" w:rsidDel="00317BE8">
          <w:rPr>
            <w:bCs/>
          </w:rPr>
          <w:delText xml:space="preserve"> with minimal disruption. </w:delText>
        </w:r>
        <w:r w:rsidR="001D0998" w:rsidRPr="00926F2C" w:rsidDel="00317BE8">
          <w:rPr>
            <w:bCs/>
          </w:rPr>
          <w:delText xml:space="preserve">Wider spatial scale data sources, such as NOAA’s Optimum Interpolated Sea Surface Temperature (OISST) product, </w:delText>
        </w:r>
        <w:r w:rsidR="00A64B5D" w:rsidRPr="00926F2C" w:rsidDel="00317BE8">
          <w:rPr>
            <w:bCs/>
          </w:rPr>
          <w:delText xml:space="preserve">do not predict </w:delText>
        </w:r>
        <w:r w:rsidR="00D171AE" w:rsidRPr="00926F2C" w:rsidDel="00317BE8">
          <w:rPr>
            <w:bCs/>
          </w:rPr>
          <w:delText xml:space="preserve">the </w:delText>
        </w:r>
        <w:r w:rsidR="00A64B5D" w:rsidRPr="00926F2C" w:rsidDel="00317BE8">
          <w:rPr>
            <w:bCs/>
          </w:rPr>
          <w:delText xml:space="preserve">temperature </w:delText>
        </w:r>
        <w:r w:rsidR="00D171AE" w:rsidRPr="00926F2C" w:rsidDel="00317BE8">
          <w:rPr>
            <w:bCs/>
          </w:rPr>
          <w:delText>of</w:delText>
        </w:r>
        <w:r w:rsidR="00A64B5D" w:rsidRPr="00926F2C" w:rsidDel="00317BE8">
          <w:rPr>
            <w:bCs/>
          </w:rPr>
          <w:delText xml:space="preserve"> the extreme nearshore shallows </w:delText>
        </w:r>
        <w:r w:rsidR="003158B4" w:rsidRPr="00926F2C" w:rsidDel="00317BE8">
          <w:rPr>
            <w:bCs/>
          </w:rPr>
          <w:delText>sampled in this study</w:delText>
        </w:r>
        <w:r w:rsidR="00A64B5D" w:rsidRPr="00926F2C" w:rsidDel="00317BE8">
          <w:rPr>
            <w:bCs/>
          </w:rPr>
          <w:delText xml:space="preserve">, and thus </w:delText>
        </w:r>
        <w:r w:rsidR="00D171AE" w:rsidRPr="00926F2C" w:rsidDel="00317BE8">
          <w:rPr>
            <w:bCs/>
          </w:rPr>
          <w:delText>may</w:delText>
        </w:r>
        <w:r w:rsidR="00A64B5D" w:rsidRPr="00926F2C" w:rsidDel="00317BE8">
          <w:rPr>
            <w:bCs/>
          </w:rPr>
          <w:delText xml:space="preserve"> not create </w:delText>
        </w:r>
        <w:r w:rsidR="00D171AE" w:rsidRPr="00926F2C" w:rsidDel="00317BE8">
          <w:rPr>
            <w:bCs/>
          </w:rPr>
          <w:delText xml:space="preserve">a precise or accurate </w:delText>
        </w:r>
        <w:r w:rsidR="00A64B5D" w:rsidRPr="00926F2C" w:rsidDel="00317BE8">
          <w:rPr>
            <w:bCs/>
          </w:rPr>
          <w:delText>index of temperatures in these areas.</w:delText>
        </w:r>
      </w:del>
    </w:p>
    <w:p w14:paraId="7766CB17" w14:textId="77777777" w:rsidR="00C45BD3" w:rsidRPr="00926F2C" w:rsidDel="00317BE8" w:rsidRDefault="00C45BD3" w:rsidP="0005676A">
      <w:pPr>
        <w:spacing w:after="0" w:line="240" w:lineRule="auto"/>
        <w:rPr>
          <w:del w:id="164" w:author="Katie Lankowicz" w:date="2025-10-15T12:34:00Z" w16du:dateUtc="2025-10-15T15:34:00Z"/>
          <w:bCs/>
        </w:rPr>
      </w:pPr>
    </w:p>
    <w:p w14:paraId="38B41F4C" w14:textId="2C89CFD7" w:rsidR="00BD373B" w:rsidRPr="00926F2C" w:rsidRDefault="000C3C33" w:rsidP="00BD373B">
      <w:pPr>
        <w:spacing w:after="0" w:line="240" w:lineRule="auto"/>
        <w:rPr>
          <w:bCs/>
        </w:rPr>
      </w:pPr>
      <w:r w:rsidRPr="00926F2C">
        <w:rPr>
          <w:bCs/>
        </w:rPr>
        <w:t xml:space="preserve">We extracted </w:t>
      </w:r>
      <w:r w:rsidR="00E76F70">
        <w:rPr>
          <w:bCs/>
        </w:rPr>
        <w:t>temperature</w:t>
      </w:r>
      <w:r w:rsidRPr="00926F2C">
        <w:rPr>
          <w:bCs/>
        </w:rPr>
        <w:t xml:space="preserve"> data from </w:t>
      </w:r>
      <w:r w:rsidR="00A64B5D" w:rsidRPr="00926F2C">
        <w:rPr>
          <w:bCs/>
        </w:rPr>
        <w:t>January 2003</w:t>
      </w:r>
      <w:r w:rsidRPr="00926F2C">
        <w:rPr>
          <w:bCs/>
        </w:rPr>
        <w:t xml:space="preserve"> through December 2024, cleaned to remove ecologically unlikely values (</w:t>
      </w:r>
      <w:r w:rsidR="00C45BD3" w:rsidRPr="00926F2C">
        <w:rPr>
          <w:bCs/>
        </w:rPr>
        <w:t xml:space="preserve">sudden spikes indicative of the instrument being removed from water, </w:t>
      </w:r>
      <w:r w:rsidR="00D171AE" w:rsidRPr="00926F2C">
        <w:rPr>
          <w:bCs/>
        </w:rPr>
        <w:t xml:space="preserve">or </w:t>
      </w:r>
      <w:r w:rsidR="00C45BD3" w:rsidRPr="00926F2C">
        <w:rPr>
          <w:bCs/>
        </w:rPr>
        <w:t xml:space="preserve">temperatures </w:t>
      </w:r>
      <w:r w:rsidR="001D0998" w:rsidRPr="00926F2C">
        <w:rPr>
          <w:bCs/>
        </w:rPr>
        <w:t>above 30</w:t>
      </w:r>
      <w:r w:rsidR="00D171AE" w:rsidRPr="00926F2C">
        <w:rPr>
          <w:bCs/>
        </w:rPr>
        <w:t>°</w:t>
      </w:r>
      <w:r w:rsidR="001D0998" w:rsidRPr="00926F2C">
        <w:rPr>
          <w:bCs/>
        </w:rPr>
        <w:t xml:space="preserve">C), and calculated </w:t>
      </w:r>
      <w:r w:rsidR="00D171AE" w:rsidRPr="00926F2C">
        <w:rPr>
          <w:bCs/>
        </w:rPr>
        <w:t xml:space="preserve">the </w:t>
      </w:r>
      <w:r w:rsidR="007501E2" w:rsidRPr="00926F2C">
        <w:rPr>
          <w:bCs/>
        </w:rPr>
        <w:t>mean</w:t>
      </w:r>
      <w:r w:rsidR="001D0998" w:rsidRPr="00926F2C">
        <w:rPr>
          <w:bCs/>
        </w:rPr>
        <w:t xml:space="preserve"> daily temperature. </w:t>
      </w:r>
      <w:r w:rsidR="00A64B5D" w:rsidRPr="00926F2C">
        <w:rPr>
          <w:bCs/>
        </w:rPr>
        <w:t>The</w:t>
      </w:r>
      <w:r w:rsidR="001D0998" w:rsidRPr="00926F2C">
        <w:rPr>
          <w:bCs/>
        </w:rPr>
        <w:t xml:space="preserve"> </w:t>
      </w:r>
      <w:r w:rsidR="00A64B5D" w:rsidRPr="00926F2C">
        <w:rPr>
          <w:bCs/>
        </w:rPr>
        <w:t>climatological</w:t>
      </w:r>
      <w:r w:rsidR="001D0998" w:rsidRPr="00926F2C">
        <w:rPr>
          <w:bCs/>
        </w:rPr>
        <w:t xml:space="preserve"> reference period</w:t>
      </w:r>
      <w:r w:rsidR="00A64B5D" w:rsidRPr="00926F2C">
        <w:rPr>
          <w:bCs/>
        </w:rPr>
        <w:t xml:space="preserve"> (CRP) was defined as January 2003 through December 2020</w:t>
      </w:r>
      <w:ins w:id="165" w:author="Katie Lankowicz" w:date="2025-10-15T12:34:00Z" w16du:dateUtc="2025-10-15T15:34:00Z">
        <w:r w:rsidR="00317BE8">
          <w:rPr>
            <w:bCs/>
          </w:rPr>
          <w:t xml:space="preserve">, which is the </w:t>
        </w:r>
      </w:ins>
      <w:ins w:id="166" w:author="Katie Lankowicz" w:date="2025-10-15T12:35:00Z" w16du:dateUtc="2025-10-15T15:35:00Z">
        <w:r w:rsidR="00317BE8">
          <w:rPr>
            <w:bCs/>
          </w:rPr>
          <w:t>closest possible match</w:t>
        </w:r>
      </w:ins>
      <w:ins w:id="167" w:author="Katie Lankowicz" w:date="2025-10-15T12:48:00Z" w16du:dateUtc="2025-10-15T15:48:00Z">
        <w:r w:rsidR="00317BE8">
          <w:rPr>
            <w:bCs/>
          </w:rPr>
          <w:t xml:space="preserve"> of the instrument record</w:t>
        </w:r>
      </w:ins>
      <w:ins w:id="168" w:author="Katie Lankowicz" w:date="2025-10-15T12:35:00Z" w16du:dateUtc="2025-10-15T15:35:00Z">
        <w:r w:rsidR="00317BE8">
          <w:rPr>
            <w:bCs/>
          </w:rPr>
          <w:t xml:space="preserve"> to the 1991-2020 CRP currently used by the NOAA National Centers for Environmental Information</w:t>
        </w:r>
      </w:ins>
      <w:ins w:id="169" w:author="Katie Lankowicz" w:date="2025-10-15T12:36:00Z" w16du:dateUtc="2025-10-15T15:36:00Z">
        <w:r w:rsidR="00317BE8">
          <w:rPr>
            <w:bCs/>
          </w:rPr>
          <w:t xml:space="preserve">. </w:t>
        </w:r>
      </w:ins>
      <w:del w:id="170" w:author="Katie Lankowicz" w:date="2025-10-15T12:36:00Z" w16du:dateUtc="2025-10-15T15:36:00Z">
        <w:r w:rsidR="001D0998" w:rsidRPr="00926F2C" w:rsidDel="00317BE8">
          <w:rPr>
            <w:bCs/>
          </w:rPr>
          <w:delText xml:space="preserve">. </w:delText>
        </w:r>
        <w:r w:rsidR="00A64B5D" w:rsidRPr="00926F2C" w:rsidDel="00317BE8">
          <w:rPr>
            <w:bCs/>
          </w:rPr>
          <w:delText xml:space="preserve">Standard practice, as described by the NOAA National Centers for Environmental Information, is to use a </w:delText>
        </w:r>
        <w:r w:rsidR="00D171AE" w:rsidRPr="00926F2C" w:rsidDel="00317BE8">
          <w:rPr>
            <w:bCs/>
          </w:rPr>
          <w:delText>defined</w:delText>
        </w:r>
        <w:r w:rsidR="00A64B5D" w:rsidRPr="00926F2C" w:rsidDel="00317BE8">
          <w:rPr>
            <w:bCs/>
          </w:rPr>
          <w:delTex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delText>
        </w:r>
        <w:r w:rsidR="00BD373B" w:rsidRPr="00926F2C" w:rsidDel="00317BE8">
          <w:rPr>
            <w:bCs/>
          </w:rPr>
          <w:delText xml:space="preserve"> </w:delText>
        </w:r>
      </w:del>
      <w:r w:rsidR="00BD373B" w:rsidRPr="00926F2C">
        <w:rPr>
          <w:bCs/>
        </w:rPr>
        <w:t>A</w:t>
      </w:r>
      <w:r w:rsidR="0056222B" w:rsidRPr="00926F2C">
        <w:rPr>
          <w:bCs/>
        </w:rPr>
        <w:t xml:space="preserve"> Generalized Additive Model (GAM) was </w:t>
      </w:r>
      <w:r w:rsidR="00BD373B" w:rsidRPr="00926F2C">
        <w:rPr>
          <w:bCs/>
        </w:rPr>
        <w:t xml:space="preserve">used to estimate daily </w:t>
      </w:r>
      <w:r w:rsidR="003158B4" w:rsidRPr="00926F2C">
        <w:rPr>
          <w:bCs/>
        </w:rPr>
        <w:t>mean</w:t>
      </w:r>
      <w:r w:rsidR="00BD373B" w:rsidRPr="00926F2C">
        <w:rPr>
          <w:bCs/>
        </w:rPr>
        <w:t xml:space="preserve"> temperature over the CRP. </w:t>
      </w:r>
      <w:r w:rsidR="0056222B" w:rsidRPr="00926F2C">
        <w:rPr>
          <w:bCs/>
        </w:rPr>
        <w:t xml:space="preserve">Day of year and year were used as the explanatory variables. The </w:t>
      </w:r>
      <w:r w:rsidR="0056222B" w:rsidRPr="00926F2C">
        <w:rPr>
          <w:bCs/>
          <w:i/>
          <w:iCs/>
        </w:rPr>
        <w:t>mgcv</w:t>
      </w:r>
      <w:r w:rsidR="0056222B" w:rsidRPr="00926F2C">
        <w:rPr>
          <w:bCs/>
        </w:rPr>
        <w:t xml:space="preserve"> package </w:t>
      </w:r>
      <w:r w:rsidR="001579FC" w:rsidRPr="00926F2C">
        <w:rPr>
          <w:bCs/>
        </w:rPr>
        <w:fldChar w:fldCharType="begin"/>
      </w:r>
      <w:r w:rsidR="001579FC" w:rsidRPr="00926F2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sidRPr="00926F2C">
        <w:rPr>
          <w:bCs/>
        </w:rPr>
        <w:fldChar w:fldCharType="separate"/>
      </w:r>
      <w:r w:rsidR="001579FC" w:rsidRPr="00926F2C">
        <w:rPr>
          <w:rFonts w:ascii="Aptos" w:hAnsi="Aptos"/>
        </w:rPr>
        <w:t>(Wood 2004)</w:t>
      </w:r>
      <w:r w:rsidR="001579FC" w:rsidRPr="00926F2C">
        <w:rPr>
          <w:bCs/>
        </w:rPr>
        <w:fldChar w:fldCharType="end"/>
      </w:r>
      <w:r w:rsidR="00926BFF" w:rsidRPr="00926F2C">
        <w:rPr>
          <w:bCs/>
        </w:rPr>
        <w:t xml:space="preserve"> </w:t>
      </w:r>
      <w:r w:rsidR="0056222B" w:rsidRPr="00926F2C">
        <w:rPr>
          <w:bCs/>
        </w:rPr>
        <w:t>was used to fit the model</w:t>
      </w:r>
      <w:r w:rsidR="00F72871" w:rsidRPr="00926F2C">
        <w:rPr>
          <w:bCs/>
        </w:rPr>
        <w:t>.</w:t>
      </w:r>
      <w:r w:rsidR="00BD373B" w:rsidRPr="00926F2C">
        <w:rPr>
          <w:bCs/>
        </w:rPr>
        <w:t xml:space="preserve"> Predictions of </w:t>
      </w:r>
      <w:r w:rsidR="003158B4" w:rsidRPr="00926F2C">
        <w:rPr>
          <w:bCs/>
        </w:rPr>
        <w:t>mean</w:t>
      </w:r>
      <w:r w:rsidR="00BD373B" w:rsidRPr="00926F2C">
        <w:rPr>
          <w:bCs/>
        </w:rPr>
        <w:t xml:space="preserve"> temperature per day of year, excluding the effects of individual years, were extracted.</w:t>
      </w:r>
    </w:p>
    <w:p w14:paraId="2D8E8A59" w14:textId="77777777" w:rsidR="00BD373B" w:rsidRPr="00926F2C" w:rsidRDefault="00BD373B" w:rsidP="0005676A">
      <w:pPr>
        <w:spacing w:after="0" w:line="240" w:lineRule="auto"/>
        <w:rPr>
          <w:bCs/>
        </w:rPr>
      </w:pPr>
    </w:p>
    <w:p w14:paraId="1AD91D26" w14:textId="4D47496B" w:rsidR="00CF4A80" w:rsidRPr="00926F2C" w:rsidRDefault="00E165F3" w:rsidP="0005676A">
      <w:pPr>
        <w:spacing w:after="0" w:line="240" w:lineRule="auto"/>
        <w:rPr>
          <w:bCs/>
        </w:rPr>
      </w:pPr>
      <w:r w:rsidRPr="00926F2C">
        <w:rPr>
          <w:bCs/>
        </w:rPr>
        <w:t>Dail</w:t>
      </w:r>
      <w:r w:rsidR="00CF4A80" w:rsidRPr="00926F2C">
        <w:rPr>
          <w:bCs/>
        </w:rPr>
        <w:t>y t</w:t>
      </w:r>
      <w:r w:rsidRPr="00926F2C">
        <w:rPr>
          <w:bCs/>
        </w:rPr>
        <w:t xml:space="preserve">emperature anomalies </w:t>
      </w:r>
      <w:r w:rsidR="00BD373B" w:rsidRPr="00926F2C">
        <w:rPr>
          <w:bCs/>
        </w:rPr>
        <w:t>within the sampling period</w:t>
      </w:r>
      <w:r w:rsidRPr="00926F2C">
        <w:rPr>
          <w:bCs/>
        </w:rPr>
        <w:t xml:space="preserve"> (2014-2024) were calculated as the difference between </w:t>
      </w:r>
      <w:r w:rsidR="00D171AE" w:rsidRPr="00926F2C">
        <w:rPr>
          <w:bCs/>
        </w:rPr>
        <w:t xml:space="preserve">the </w:t>
      </w:r>
      <w:r w:rsidR="00BD373B" w:rsidRPr="00926F2C">
        <w:rPr>
          <w:bCs/>
        </w:rPr>
        <w:t>mean daily temperature at the Portland Harbor tide gauge and the predicted daily temperature</w:t>
      </w:r>
      <w:r w:rsidR="00CF4A80" w:rsidRPr="00926F2C">
        <w:rPr>
          <w:bCs/>
        </w:rPr>
        <w:t xml:space="preserve"> of the CRP</w:t>
      </w:r>
      <w:r w:rsidR="00BD373B" w:rsidRPr="00926F2C">
        <w:rPr>
          <w:bCs/>
        </w:rPr>
        <w:t xml:space="preserve">. </w:t>
      </w:r>
      <w:r w:rsidR="00CF4A80" w:rsidRPr="00926F2C">
        <w:rPr>
          <w:bCs/>
        </w:rPr>
        <w:t>The</w:t>
      </w:r>
      <w:r w:rsidR="00D1561A" w:rsidRPr="00926F2C">
        <w:rPr>
          <w:bCs/>
        </w:rPr>
        <w:t xml:space="preserve"> temporal frame of reference </w:t>
      </w:r>
      <w:r w:rsidR="00CF4A80" w:rsidRPr="00926F2C">
        <w:rPr>
          <w:bCs/>
        </w:rPr>
        <w:t xml:space="preserve">was shifted </w:t>
      </w:r>
      <w:r w:rsidR="00D1561A" w:rsidRPr="00926F2C">
        <w:rPr>
          <w:bCs/>
        </w:rPr>
        <w:t>so that day 1 of each</w:t>
      </w:r>
      <w:r w:rsidR="00D171AE" w:rsidRPr="00926F2C">
        <w:rPr>
          <w:bCs/>
        </w:rPr>
        <w:t xml:space="preserve"> modeled</w:t>
      </w:r>
      <w:r w:rsidR="00D1561A" w:rsidRPr="00926F2C">
        <w:rPr>
          <w:bCs/>
        </w:rPr>
        <w:t xml:space="preserve"> year was December 1</w:t>
      </w:r>
      <w:r w:rsidR="00D1561A" w:rsidRPr="00926F2C">
        <w:rPr>
          <w:bCs/>
          <w:vertAlign w:val="superscript"/>
        </w:rPr>
        <w:t>st</w:t>
      </w:r>
      <w:r w:rsidR="00D1561A" w:rsidRPr="00926F2C">
        <w:rPr>
          <w:bCs/>
        </w:rPr>
        <w:t xml:space="preserve">. This was done to best align </w:t>
      </w:r>
      <w:r w:rsidR="00FF216E" w:rsidRPr="00926F2C">
        <w:rPr>
          <w:bCs/>
        </w:rPr>
        <w:t>the</w:t>
      </w:r>
      <w:r w:rsidR="00D1561A" w:rsidRPr="00926F2C">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sidRPr="00926F2C">
        <w:rPr>
          <w:bCs/>
        </w:rPr>
        <w:t xml:space="preserve"> Mean annual temperature anomalies were calculated according to this frame of reference (December 1</w:t>
      </w:r>
      <w:r w:rsidR="00FF216E" w:rsidRPr="00926F2C">
        <w:rPr>
          <w:bCs/>
          <w:vertAlign w:val="superscript"/>
        </w:rPr>
        <w:t>st</w:t>
      </w:r>
      <w:r w:rsidR="00FF216E" w:rsidRPr="00926F2C">
        <w:rPr>
          <w:bCs/>
        </w:rPr>
        <w:t xml:space="preserve"> through the following November 30</w:t>
      </w:r>
      <w:r w:rsidR="00FF216E" w:rsidRPr="00926F2C">
        <w:rPr>
          <w:bCs/>
          <w:vertAlign w:val="superscript"/>
        </w:rPr>
        <w:t>th</w:t>
      </w:r>
      <w:r w:rsidR="00FF216E" w:rsidRPr="00926F2C">
        <w:rPr>
          <w:bCs/>
        </w:rPr>
        <w:t xml:space="preserve">). Years with </w:t>
      </w:r>
      <w:r w:rsidR="00CF4A80" w:rsidRPr="00926F2C">
        <w:rPr>
          <w:bCs/>
        </w:rPr>
        <w:t>mean temperature anomalies below the CRP average were categorized as “cooler,” and years with mean temperature anomalies above the CRP average were categorized as “warmer.”</w:t>
      </w:r>
    </w:p>
    <w:p w14:paraId="2A594A8E" w14:textId="77777777" w:rsidR="00D1561A" w:rsidRPr="00926F2C" w:rsidRDefault="00D1561A" w:rsidP="0005676A">
      <w:pPr>
        <w:spacing w:after="0" w:line="240" w:lineRule="auto"/>
        <w:rPr>
          <w:bCs/>
        </w:rPr>
      </w:pPr>
    </w:p>
    <w:p w14:paraId="35E5D3E8" w14:textId="0D9CEAB2" w:rsidR="00562A5F" w:rsidRPr="00926F2C" w:rsidRDefault="00625EFB" w:rsidP="0005676A">
      <w:pPr>
        <w:spacing w:after="0" w:line="240" w:lineRule="auto"/>
        <w:rPr>
          <w:bCs/>
          <w:color w:val="4472C4"/>
        </w:rPr>
      </w:pPr>
      <w:ins w:id="171" w:author="Katie Lankowicz" w:date="2025-10-15T14:31:00Z" w16du:dateUtc="2025-10-15T17:31:00Z">
        <w:r>
          <w:rPr>
            <w:bCs/>
            <w:color w:val="4472C4"/>
          </w:rPr>
          <w:t>2</w:t>
        </w:r>
      </w:ins>
      <w:del w:id="172" w:author="Katie Lankowicz" w:date="2025-10-15T14:31:00Z" w16du:dateUtc="2025-10-15T17:31:00Z">
        <w:r w:rsidR="00C92709" w:rsidRPr="00926F2C" w:rsidDel="00625EFB">
          <w:rPr>
            <w:bCs/>
            <w:color w:val="4472C4"/>
          </w:rPr>
          <w:delText>3</w:delText>
        </w:r>
      </w:del>
      <w:r w:rsidR="00C92709" w:rsidRPr="00926F2C">
        <w:rPr>
          <w:bCs/>
          <w:color w:val="4472C4"/>
        </w:rPr>
        <w:t>.</w:t>
      </w:r>
      <w:r w:rsidR="00562A5F" w:rsidRPr="00926F2C">
        <w:rPr>
          <w:bCs/>
          <w:color w:val="4472C4"/>
        </w:rPr>
        <w:t>3</w:t>
      </w:r>
      <w:r w:rsidR="00C92709" w:rsidRPr="00926F2C">
        <w:rPr>
          <w:bCs/>
          <w:color w:val="4472C4"/>
        </w:rPr>
        <w:tab/>
      </w:r>
      <w:r w:rsidR="00562A5F" w:rsidRPr="00926F2C">
        <w:rPr>
          <w:bCs/>
          <w:color w:val="4472C4"/>
        </w:rPr>
        <w:t>Statistical analyses</w:t>
      </w:r>
    </w:p>
    <w:p w14:paraId="1A25A1AF" w14:textId="35EFBFC0" w:rsidR="007501E2" w:rsidRPr="00926F2C" w:rsidRDefault="00625EFB" w:rsidP="0005676A">
      <w:pPr>
        <w:spacing w:after="0" w:line="240" w:lineRule="auto"/>
        <w:rPr>
          <w:bCs/>
          <w:color w:val="4472C4"/>
        </w:rPr>
      </w:pPr>
      <w:ins w:id="173" w:author="Katie Lankowicz" w:date="2025-10-15T14:31:00Z" w16du:dateUtc="2025-10-15T17:31:00Z">
        <w:r>
          <w:rPr>
            <w:bCs/>
            <w:color w:val="4472C4"/>
          </w:rPr>
          <w:t>2</w:t>
        </w:r>
      </w:ins>
      <w:del w:id="174" w:author="Katie Lankowicz" w:date="2025-10-15T14:31:00Z" w16du:dateUtc="2025-10-15T17:31:00Z">
        <w:r w:rsidR="00562A5F" w:rsidRPr="00926F2C" w:rsidDel="00625EFB">
          <w:rPr>
            <w:bCs/>
            <w:color w:val="4472C4"/>
          </w:rPr>
          <w:delText>3</w:delText>
        </w:r>
      </w:del>
      <w:r w:rsidR="00562A5F" w:rsidRPr="00926F2C">
        <w:rPr>
          <w:bCs/>
          <w:color w:val="4472C4"/>
        </w:rPr>
        <w:t>.3.1</w:t>
      </w:r>
      <w:r w:rsidR="00562A5F" w:rsidRPr="00926F2C">
        <w:rPr>
          <w:bCs/>
          <w:color w:val="4472C4"/>
        </w:rPr>
        <w:tab/>
      </w:r>
      <w:r w:rsidR="001579FC" w:rsidRPr="00926F2C">
        <w:rPr>
          <w:bCs/>
          <w:color w:val="4472C4"/>
        </w:rPr>
        <w:t>Weekly growth rates</w:t>
      </w:r>
    </w:p>
    <w:p w14:paraId="25B83382" w14:textId="71A9ACED" w:rsidR="00CF4A80" w:rsidRPr="00926F2C" w:rsidDel="00317BE8" w:rsidRDefault="007A7EA3" w:rsidP="00BD6ED4">
      <w:pPr>
        <w:spacing w:after="0" w:line="240" w:lineRule="auto"/>
        <w:rPr>
          <w:del w:id="175" w:author="Katie Lankowicz" w:date="2025-10-15T12:38:00Z" w16du:dateUtc="2025-10-15T15:38:00Z"/>
          <w:bCs/>
        </w:rPr>
      </w:pPr>
      <w:del w:id="176" w:author="Katie Lankowicz" w:date="2025-10-15T12:38:00Z" w16du:dateUtc="2025-10-15T15:38:00Z">
        <w:r w:rsidRPr="00926F2C" w:rsidDel="00317BE8">
          <w:rPr>
            <w:bCs/>
          </w:rPr>
          <w:lastRenderedPageBreak/>
          <w:delText>Growth rate fluctuates with age, so it is necessary to separate fish captured in summer beach s</w:delText>
        </w:r>
        <w:r w:rsidR="00D171AE" w:rsidRPr="00926F2C" w:rsidDel="00317BE8">
          <w:rPr>
            <w:bCs/>
          </w:rPr>
          <w:delText>e</w:delText>
        </w:r>
        <w:r w:rsidRPr="00926F2C" w:rsidDel="00317BE8">
          <w:rPr>
            <w:bCs/>
          </w:rPr>
          <w:delText xml:space="preserve">ine operations into discrete year classes. </w:delText>
        </w:r>
        <w:r w:rsidR="00D171AE" w:rsidRPr="00926F2C" w:rsidDel="00317BE8">
          <w:rPr>
            <w:bCs/>
          </w:rPr>
          <w:delText>When direct measurements of age are not available</w:delText>
        </w:r>
        <w:r w:rsidR="004B3608" w:rsidRPr="00926F2C" w:rsidDel="00317BE8">
          <w:rPr>
            <w:bCs/>
          </w:rPr>
          <w:delText xml:space="preserve">, </w:delText>
        </w:r>
        <w:r w:rsidR="00D171AE" w:rsidRPr="00926F2C" w:rsidDel="00317BE8">
          <w:rPr>
            <w:bCs/>
          </w:rPr>
          <w:delText xml:space="preserve">statistical length-frequency models can be used to estimate </w:delText>
        </w:r>
        <w:r w:rsidR="004B3608" w:rsidRPr="00926F2C" w:rsidDel="00317BE8">
          <w:rPr>
            <w:bCs/>
          </w:rPr>
          <w:delText>age. This process is effective for t</w:delText>
        </w:r>
        <w:r w:rsidR="00D171AE" w:rsidRPr="00926F2C" w:rsidDel="00317BE8">
          <w:rPr>
            <w:bCs/>
          </w:rPr>
          <w:delText xml:space="preserve">emperate fishes with short, distinct spawning seasons </w:delText>
        </w:r>
        <w:r w:rsidR="00D171AE" w:rsidRPr="00926F2C" w:rsidDel="00317BE8">
          <w:rPr>
            <w:bCs/>
          </w:rPr>
          <w:fldChar w:fldCharType="begin"/>
        </w:r>
        <w:r w:rsidR="00D171AE" w:rsidRPr="00926F2C" w:rsidDel="00317BE8">
          <w:rPr>
            <w:bCs/>
          </w:rPr>
          <w:del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delInstrText>
        </w:r>
        <w:r w:rsidR="00D171AE" w:rsidRPr="00926F2C" w:rsidDel="00317BE8">
          <w:rPr>
            <w:bCs/>
          </w:rPr>
          <w:fldChar w:fldCharType="separate"/>
        </w:r>
        <w:r w:rsidR="00D171AE" w:rsidRPr="00926F2C" w:rsidDel="00317BE8">
          <w:rPr>
            <w:rFonts w:ascii="Aptos" w:hAnsi="Aptos"/>
          </w:rPr>
          <w:delText>(Macdonald &amp; Pitcher 1979)</w:delText>
        </w:r>
        <w:r w:rsidR="00D171AE" w:rsidRPr="00926F2C" w:rsidDel="00317BE8">
          <w:rPr>
            <w:bCs/>
          </w:rPr>
          <w:fldChar w:fldCharType="end"/>
        </w:r>
        <w:r w:rsidR="00D171AE" w:rsidRPr="00926F2C" w:rsidDel="00317BE8">
          <w:rPr>
            <w:bCs/>
          </w:rPr>
          <w:delText xml:space="preserve">. </w:delText>
        </w:r>
        <w:r w:rsidR="00CF4A80" w:rsidRPr="00926F2C" w:rsidDel="00317BE8">
          <w:rPr>
            <w:bCs/>
          </w:rPr>
          <w:delText>Th</w:delText>
        </w:r>
        <w:r w:rsidR="0059204D" w:rsidRPr="00926F2C" w:rsidDel="00317BE8">
          <w:rPr>
            <w:bCs/>
          </w:rPr>
          <w:delText xml:space="preserve">e relationship of length to age </w:delText>
        </w:r>
        <w:r w:rsidR="00CF4A80" w:rsidRPr="00926F2C" w:rsidDel="00317BE8">
          <w:rPr>
            <w:bCs/>
          </w:rPr>
          <w:delText xml:space="preserve">becomes more difficult to detect as fish age and growth slows or ceases </w:delText>
        </w:r>
        <w:r w:rsidR="00CF4A80" w:rsidRPr="00926F2C" w:rsidDel="00317BE8">
          <w:rPr>
            <w:bCs/>
          </w:rPr>
          <w:fldChar w:fldCharType="begin"/>
        </w:r>
        <w:r w:rsidR="00CF4A80" w:rsidRPr="00926F2C" w:rsidDel="00317BE8">
          <w:rPr>
            <w:bCs/>
          </w:rPr>
          <w:del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delInstrText>
        </w:r>
        <w:r w:rsidR="00CF4A80" w:rsidRPr="00926F2C" w:rsidDel="00317BE8">
          <w:rPr>
            <w:rFonts w:ascii="Arial" w:hAnsi="Arial" w:cs="Arial"/>
            <w:bCs/>
          </w:rPr>
          <w:delInstrText> </w:delInstrText>
        </w:r>
        <w:r w:rsidR="00CF4A80" w:rsidRPr="00926F2C" w:rsidDel="00317BE8">
          <w:rPr>
            <w:rFonts w:ascii="Aptos" w:hAnsi="Aptos" w:cs="Aptos"/>
            <w:bCs/>
          </w:rPr>
          <w:delInstrText>→</w:delInstrText>
        </w:r>
        <w:r w:rsidR="00CF4A80" w:rsidRPr="00926F2C" w:rsidDel="00317BE8">
          <w:rPr>
            <w:rFonts w:ascii="Arial" w:hAnsi="Arial" w:cs="Arial"/>
            <w:bCs/>
          </w:rPr>
          <w:delInstrText> </w:delInstrText>
        </w:r>
        <w:r w:rsidR="00CF4A80" w:rsidRPr="00926F2C" w:rsidDel="00317BE8">
          <w:rPr>
            <w:bCs/>
          </w:rPr>
          <w:del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delInstrText>
        </w:r>
        <w:r w:rsidR="00CF4A80" w:rsidRPr="00926F2C" w:rsidDel="00317BE8">
          <w:rPr>
            <w:bCs/>
          </w:rPr>
          <w:fldChar w:fldCharType="separate"/>
        </w:r>
        <w:r w:rsidR="00CF4A80" w:rsidRPr="00926F2C" w:rsidDel="00317BE8">
          <w:rPr>
            <w:rFonts w:ascii="Aptos" w:hAnsi="Aptos"/>
          </w:rPr>
          <w:delText>(Maunder et al. 2018)</w:delText>
        </w:r>
        <w:r w:rsidR="00CF4A80" w:rsidRPr="00926F2C" w:rsidDel="00317BE8">
          <w:rPr>
            <w:bCs/>
          </w:rPr>
          <w:fldChar w:fldCharType="end"/>
        </w:r>
        <w:r w:rsidR="00CF4A80" w:rsidRPr="00926F2C" w:rsidDel="00317BE8">
          <w:rPr>
            <w:bCs/>
          </w:rPr>
          <w:delText xml:space="preserve">. However, both focal species (herring and silverside) can likely be aged using this approach. Both species have seasonal growth patterns. The short lifespan </w:delText>
        </w:r>
        <w:r w:rsidR="004B3608" w:rsidRPr="00926F2C" w:rsidDel="00317BE8">
          <w:rPr>
            <w:bCs/>
          </w:rPr>
          <w:delText xml:space="preserve">and simple age structure </w:delText>
        </w:r>
        <w:r w:rsidR="00CF4A80" w:rsidRPr="00926F2C" w:rsidDel="00317BE8">
          <w:rPr>
            <w:bCs/>
          </w:rPr>
          <w:delText xml:space="preserve">of silverside should facilitate the detection of distinct ages by size. </w:delText>
        </w:r>
        <w:r w:rsidR="00926F2C" w:rsidRPr="00926F2C" w:rsidDel="00317BE8">
          <w:rPr>
            <w:bCs/>
          </w:rPr>
          <w:delText xml:space="preserve">Though older and larger herring may no longer have distinct distributions of size at age, all herring individuals caught in our seine sampling efforts </w:delText>
        </w:r>
        <w:r w:rsidR="0059204D" w:rsidRPr="00926F2C" w:rsidDel="00317BE8">
          <w:rPr>
            <w:bCs/>
          </w:rPr>
          <w:delText>were 14-139 mm long</w:delText>
        </w:r>
        <w:r w:rsidR="00926F2C" w:rsidRPr="00926F2C" w:rsidDel="00317BE8">
          <w:rPr>
            <w:bCs/>
          </w:rPr>
          <w:delText>. W</w:delText>
        </w:r>
        <w:r w:rsidR="0059204D" w:rsidRPr="00926F2C" w:rsidDel="00317BE8">
          <w:rPr>
            <w:bCs/>
          </w:rPr>
          <w:delText xml:space="preserve">hen comparing to the expected size and age of herring at maturation (275 mm at ages 3-4; </w:delText>
        </w:r>
        <w:r w:rsidR="0059204D" w:rsidRPr="00926F2C" w:rsidDel="00317BE8">
          <w:rPr>
            <w:bCs/>
          </w:rPr>
          <w:fldChar w:fldCharType="begin"/>
        </w:r>
        <w:r w:rsidR="004B3608" w:rsidRPr="00926F2C" w:rsidDel="00317BE8">
          <w:rPr>
            <w:bCs/>
          </w:rPr>
          <w:del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delInstrText>
        </w:r>
        <w:r w:rsidR="0059204D" w:rsidRPr="00926F2C" w:rsidDel="00317BE8">
          <w:rPr>
            <w:bCs/>
          </w:rPr>
          <w:fldChar w:fldCharType="separate"/>
        </w:r>
        <w:r w:rsidR="0059204D" w:rsidRPr="00926F2C" w:rsidDel="00317BE8">
          <w:rPr>
            <w:rFonts w:ascii="Aptos" w:hAnsi="Aptos"/>
          </w:rPr>
          <w:delText>Boyar 1968)</w:delText>
        </w:r>
        <w:r w:rsidR="0059204D" w:rsidRPr="00926F2C" w:rsidDel="00317BE8">
          <w:rPr>
            <w:bCs/>
          </w:rPr>
          <w:fldChar w:fldCharType="end"/>
        </w:r>
        <w:r w:rsidR="0059204D" w:rsidRPr="00926F2C" w:rsidDel="00317BE8">
          <w:rPr>
            <w:bCs/>
          </w:rPr>
          <w:delText xml:space="preserve"> it is clear that these are all younger individuals</w:delText>
        </w:r>
        <w:r w:rsidR="00926F2C" w:rsidRPr="00926F2C" w:rsidDel="00317BE8">
          <w:rPr>
            <w:bCs/>
          </w:rPr>
          <w:delText xml:space="preserve"> which should have detectable relationships of length to age</w:delText>
        </w:r>
        <w:r w:rsidR="0059204D" w:rsidRPr="00926F2C" w:rsidDel="00317BE8">
          <w:rPr>
            <w:bCs/>
          </w:rPr>
          <w:delText>.</w:delText>
        </w:r>
      </w:del>
    </w:p>
    <w:p w14:paraId="60139F68" w14:textId="155BE6FA" w:rsidR="00CF4A80" w:rsidRPr="00926F2C" w:rsidDel="00317BE8" w:rsidRDefault="00CF4A80" w:rsidP="00BD6ED4">
      <w:pPr>
        <w:spacing w:after="0" w:line="240" w:lineRule="auto"/>
        <w:rPr>
          <w:del w:id="177" w:author="Katie Lankowicz" w:date="2025-10-15T12:38:00Z" w16du:dateUtc="2025-10-15T15:38:00Z"/>
          <w:bCs/>
        </w:rPr>
      </w:pPr>
    </w:p>
    <w:p w14:paraId="109D5EB5" w14:textId="72813551" w:rsidR="00D171AE" w:rsidDel="00317BE8" w:rsidRDefault="00926F2C" w:rsidP="001F1CA4">
      <w:pPr>
        <w:spacing w:after="0" w:line="240" w:lineRule="auto"/>
        <w:rPr>
          <w:del w:id="178" w:author="Katie Lankowicz" w:date="2025-10-15T12:38:00Z" w16du:dateUtc="2025-10-15T15:38:00Z"/>
          <w:bCs/>
        </w:rPr>
      </w:pPr>
      <w:del w:id="179" w:author="Katie Lankowicz" w:date="2025-10-15T12:38:00Z" w16du:dateUtc="2025-10-15T15:38:00Z">
        <w:r w:rsidRPr="00926F2C" w:rsidDel="00317BE8">
          <w:rPr>
            <w:bCs/>
          </w:rPr>
          <w:delText xml:space="preserve">Next, we identified and selected probable age-0 individuals of both species for the calculation of weekly growth rates. </w:delText>
        </w:r>
        <w:r w:rsidR="0059204D" w:rsidRPr="00926F2C" w:rsidDel="00317BE8">
          <w:rPr>
            <w:bCs/>
          </w:rPr>
          <w:delText xml:space="preserve">This begins with an assumption that the lengths of sampled conspecifics in the same year class at the same time come from an identifiable distribution. Commonly, a normal distribution is assumed </w:delText>
        </w:r>
        <w:r w:rsidR="0059204D" w:rsidRPr="00926F2C" w:rsidDel="00317BE8">
          <w:rPr>
            <w:bCs/>
          </w:rPr>
          <w:fldChar w:fldCharType="begin"/>
        </w:r>
        <w:r w:rsidR="0059204D" w:rsidRPr="00926F2C" w:rsidDel="00317BE8">
          <w:rPr>
            <w:bCs/>
          </w:rPr>
          <w:del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delInstrText>
        </w:r>
        <w:r w:rsidR="0059204D" w:rsidRPr="00926F2C" w:rsidDel="00317BE8">
          <w:rPr>
            <w:bCs/>
          </w:rPr>
          <w:fldChar w:fldCharType="separate"/>
        </w:r>
        <w:r w:rsidR="0059204D" w:rsidRPr="00926F2C" w:rsidDel="00317BE8">
          <w:rPr>
            <w:rFonts w:ascii="Aptos" w:hAnsi="Aptos"/>
          </w:rPr>
          <w:delText>(Macdonald &amp; Pitcher 1979, Zhou et al. 2022)</w:delText>
        </w:r>
        <w:r w:rsidR="0059204D" w:rsidRPr="00926F2C" w:rsidDel="00317BE8">
          <w:rPr>
            <w:bCs/>
          </w:rPr>
          <w:fldChar w:fldCharType="end"/>
        </w:r>
        <w:r w:rsidR="0059204D" w:rsidRPr="00926F2C" w:rsidDel="00317BE8">
          <w:rPr>
            <w:bCs/>
          </w:rPr>
          <w:delText xml:space="preserve">. It is therefore possible to identify age groups by their unique modal lengths along a cumulative length distribution </w:delText>
        </w:r>
        <w:r w:rsidR="0059204D" w:rsidRPr="00926F2C" w:rsidDel="00317BE8">
          <w:rPr>
            <w:bCs/>
          </w:rPr>
          <w:fldChar w:fldCharType="begin"/>
        </w:r>
        <w:r w:rsidR="0059204D" w:rsidRPr="00926F2C" w:rsidDel="00317BE8">
          <w:rPr>
            <w:bCs/>
          </w:rPr>
          <w:del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delInstrText>
        </w:r>
        <w:r w:rsidR="0059204D" w:rsidRPr="00926F2C" w:rsidDel="00317BE8">
          <w:rPr>
            <w:bCs/>
          </w:rPr>
          <w:fldChar w:fldCharType="separate"/>
        </w:r>
        <w:r w:rsidR="0059204D" w:rsidRPr="00926F2C" w:rsidDel="00317BE8">
          <w:rPr>
            <w:rFonts w:ascii="Aptos" w:hAnsi="Aptos"/>
          </w:rPr>
          <w:delText>(Macdonald &amp; Pitcher 1979)</w:delText>
        </w:r>
        <w:r w:rsidR="0059204D" w:rsidRPr="00926F2C" w:rsidDel="00317BE8">
          <w:rPr>
            <w:bCs/>
          </w:rPr>
          <w:fldChar w:fldCharType="end"/>
        </w:r>
        <w:r w:rsidR="0059204D" w:rsidRPr="00926F2C" w:rsidDel="00317BE8">
          <w:rPr>
            <w:bCs/>
          </w:rPr>
          <w:delText xml:space="preserve">. </w:delText>
        </w:r>
        <w:r w:rsidRPr="00926F2C" w:rsidDel="00317BE8">
          <w:rPr>
            <w:bCs/>
          </w:rPr>
          <w:delText xml:space="preserve">To confirm the presence of age-0 fish, the weekly length distributions of silversides and herring were visualized (Fig. 2) and compared to published values of length at age. Juvenile herring </w:delText>
        </w:r>
        <w:r w:rsidR="00167751" w:rsidRPr="00926F2C" w:rsidDel="00317BE8">
          <w:rPr>
            <w:bCs/>
          </w:rPr>
          <w:delText xml:space="preserve">grow to lengths of 90-125 mm by the end of their first year </w:delText>
        </w:r>
        <w:r w:rsidR="00167751" w:rsidRPr="00926F2C" w:rsidDel="00317BE8">
          <w:rPr>
            <w:bCs/>
          </w:rPr>
          <w:fldChar w:fldCharType="begin"/>
        </w:r>
        <w:r w:rsidR="00167751" w:rsidRPr="00926F2C" w:rsidDel="00317BE8">
          <w:rPr>
            <w:bCs/>
          </w:rPr>
          <w:del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delInstrText>
        </w:r>
        <w:r w:rsidR="00167751" w:rsidRPr="00926F2C" w:rsidDel="00317BE8">
          <w:rPr>
            <w:bCs/>
          </w:rPr>
          <w:fldChar w:fldCharType="separate"/>
        </w:r>
        <w:r w:rsidR="00167751" w:rsidRPr="00926F2C" w:rsidDel="00317BE8">
          <w:rPr>
            <w:rFonts w:ascii="Aptos" w:hAnsi="Aptos"/>
          </w:rPr>
          <w:delText>(Anthony 1972)</w:delText>
        </w:r>
        <w:r w:rsidR="00167751" w:rsidRPr="00926F2C" w:rsidDel="00317BE8">
          <w:rPr>
            <w:bCs/>
          </w:rPr>
          <w:fldChar w:fldCharType="end"/>
        </w:r>
        <w:r w:rsidR="00167751" w:rsidRPr="00926F2C" w:rsidDel="00317BE8">
          <w:rPr>
            <w:bCs/>
          </w:rPr>
          <w:delText xml:space="preserve">. </w:delText>
        </w:r>
        <w:r w:rsidR="00B10F9B" w:rsidRPr="00926F2C" w:rsidDel="00317BE8">
          <w:rPr>
            <w:bCs/>
          </w:rPr>
          <w:delText xml:space="preserve">The size range of herring caught in </w:delText>
        </w:r>
        <w:r w:rsidR="00167751" w:rsidRPr="00926F2C" w:rsidDel="00317BE8">
          <w:rPr>
            <w:bCs/>
          </w:rPr>
          <w:delText xml:space="preserve">our </w:delText>
        </w:r>
        <w:r w:rsidR="00B10F9B" w:rsidRPr="00926F2C" w:rsidDel="00317BE8">
          <w:rPr>
            <w:bCs/>
          </w:rPr>
          <w:delText xml:space="preserve">beach seines indicates they </w:delText>
        </w:r>
        <w:r w:rsidR="00D171AE" w:rsidRPr="00926F2C" w:rsidDel="00317BE8">
          <w:rPr>
            <w:bCs/>
          </w:rPr>
          <w:delText>were</w:delText>
        </w:r>
        <w:r w:rsidR="00B10F9B" w:rsidRPr="00926F2C" w:rsidDel="00317BE8">
          <w:rPr>
            <w:bCs/>
          </w:rPr>
          <w:delText xml:space="preserve"> mostly </w:delText>
        </w:r>
        <w:r w:rsidR="00F10420" w:rsidRPr="00926F2C" w:rsidDel="00317BE8">
          <w:rPr>
            <w:bCs/>
          </w:rPr>
          <w:delText>age-0</w:delText>
        </w:r>
        <w:r w:rsidR="00B10F9B" w:rsidRPr="00926F2C" w:rsidDel="00317BE8">
          <w:rPr>
            <w:bCs/>
          </w:rPr>
          <w:delText xml:space="preserve"> </w:delText>
        </w:r>
        <w:r w:rsidR="00F10420" w:rsidRPr="00926F2C" w:rsidDel="00317BE8">
          <w:rPr>
            <w:bCs/>
          </w:rPr>
          <w:delText xml:space="preserve">fish </w:delText>
        </w:r>
        <w:r w:rsidR="00B10F9B" w:rsidRPr="00926F2C" w:rsidDel="00317BE8">
          <w:rPr>
            <w:bCs/>
          </w:rPr>
          <w:delText xml:space="preserve">spawned the previous fall (mean 64 mm, SD 13 mm). </w:delText>
        </w:r>
        <w:r w:rsidRPr="00926F2C" w:rsidDel="00317BE8">
          <w:rPr>
            <w:bCs/>
          </w:rPr>
          <w:delText xml:space="preserve">Silverside spawn in the spring, with juveniles reaching 90-100 mm before growth ceases in the late fall </w:delText>
        </w:r>
        <w:r w:rsidRPr="00926F2C" w:rsidDel="00317BE8">
          <w:rPr>
            <w:bCs/>
          </w:rPr>
          <w:fldChar w:fldCharType="begin"/>
        </w:r>
        <w:r w:rsidRPr="00926F2C" w:rsidDel="00317BE8">
          <w:rPr>
            <w:bCs/>
          </w:rPr>
          <w:delInstrText xml:space="preserve"> ADDIN ZOTERO_ITEM CSL_CITATION {"citationID":"MpsrN3Dp","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delInstrText>
        </w:r>
        <w:r w:rsidRPr="00926F2C" w:rsidDel="00317BE8">
          <w:rPr>
            <w:bCs/>
          </w:rPr>
          <w:fldChar w:fldCharType="separate"/>
        </w:r>
        <w:r w:rsidRPr="00926F2C" w:rsidDel="00317BE8">
          <w:rPr>
            <w:rFonts w:ascii="Aptos" w:hAnsi="Aptos"/>
          </w:rPr>
          <w:delText>(Conover &amp; Ross 1982)</w:delText>
        </w:r>
        <w:r w:rsidRPr="00926F2C" w:rsidDel="00317BE8">
          <w:rPr>
            <w:bCs/>
          </w:rPr>
          <w:fldChar w:fldCharType="end"/>
        </w:r>
        <w:r w:rsidRPr="00926F2C" w:rsidDel="00317BE8">
          <w:rPr>
            <w:bCs/>
          </w:rPr>
          <w:delText xml:space="preserve">. Silverside </w:delText>
        </w:r>
        <w:r w:rsidR="00F72354" w:rsidRPr="00926F2C" w:rsidDel="00317BE8">
          <w:rPr>
            <w:bCs/>
          </w:rPr>
          <w:delText xml:space="preserve">weekly average lengths </w:delText>
        </w:r>
        <w:r w:rsidR="00D171AE" w:rsidRPr="00926F2C" w:rsidDel="00317BE8">
          <w:rPr>
            <w:bCs/>
          </w:rPr>
          <w:delText>were</w:delText>
        </w:r>
        <w:r w:rsidR="00F72354" w:rsidRPr="00926F2C" w:rsidDel="00317BE8">
          <w:rPr>
            <w:bCs/>
          </w:rPr>
          <w:delText xml:space="preserve"> consistently around 100 mm in the first third of the sampling season but rapidly decrease</w:delText>
        </w:r>
        <w:r w:rsidR="00D171AE" w:rsidRPr="00926F2C" w:rsidDel="00317BE8">
          <w:rPr>
            <w:bCs/>
          </w:rPr>
          <w:delText>d</w:delText>
        </w:r>
        <w:r w:rsidR="00F72354" w:rsidRPr="00926F2C" w:rsidDel="00317BE8">
          <w:rPr>
            <w:bCs/>
          </w:rPr>
          <w:delText xml:space="preserve"> to a low of 6</w:delText>
        </w:r>
        <w:r w:rsidR="007A7EA3" w:rsidRPr="00926F2C" w:rsidDel="00317BE8">
          <w:rPr>
            <w:bCs/>
          </w:rPr>
          <w:delText>7</w:delText>
        </w:r>
        <w:r w:rsidR="00F72354" w:rsidRPr="00926F2C" w:rsidDel="00317BE8">
          <w:rPr>
            <w:bCs/>
          </w:rPr>
          <w:delText xml:space="preserve"> mm in </w:delText>
        </w:r>
        <w:r w:rsidR="007A7EA3" w:rsidRPr="00926F2C" w:rsidDel="00317BE8">
          <w:rPr>
            <w:bCs/>
          </w:rPr>
          <w:delText>week 31</w:delText>
        </w:r>
        <w:r w:rsidR="00F72354" w:rsidRPr="00926F2C" w:rsidDel="00317BE8">
          <w:rPr>
            <w:bCs/>
          </w:rPr>
          <w:delText>. This indicates that mostly age-1+ silverside</w:delText>
        </w:r>
        <w:r w:rsidR="009329FE" w:rsidRPr="00926F2C" w:rsidDel="00317BE8">
          <w:rPr>
            <w:bCs/>
          </w:rPr>
          <w:delText>s</w:delText>
        </w:r>
        <w:r w:rsidR="00F72354" w:rsidRPr="00926F2C" w:rsidDel="00317BE8">
          <w:rPr>
            <w:bCs/>
          </w:rPr>
          <w:delText xml:space="preserve"> </w:delText>
        </w:r>
        <w:r w:rsidR="00D171AE" w:rsidRPr="00926F2C" w:rsidDel="00317BE8">
          <w:rPr>
            <w:bCs/>
          </w:rPr>
          <w:delText>were</w:delText>
        </w:r>
        <w:r w:rsidR="00F72354" w:rsidRPr="00926F2C" w:rsidDel="00317BE8">
          <w:rPr>
            <w:bCs/>
          </w:rPr>
          <w:delText xml:space="preserve"> caught early in the season, but recently-spawned silverside</w:delText>
        </w:r>
        <w:r w:rsidR="009329FE" w:rsidRPr="00926F2C" w:rsidDel="00317BE8">
          <w:rPr>
            <w:bCs/>
          </w:rPr>
          <w:delText>s</w:delText>
        </w:r>
        <w:r w:rsidR="00F72354" w:rsidRPr="00926F2C" w:rsidDel="00317BE8">
          <w:rPr>
            <w:bCs/>
          </w:rPr>
          <w:delText xml:space="preserve"> recruit to the seine </w:delText>
        </w:r>
        <w:r w:rsidR="007A7EA3" w:rsidRPr="00926F2C" w:rsidDel="00317BE8">
          <w:rPr>
            <w:bCs/>
          </w:rPr>
          <w:delText>and dominate catch by late July.</w:delText>
        </w:r>
        <w:r w:rsidR="000F6289" w:rsidRPr="00926F2C" w:rsidDel="00317BE8">
          <w:rPr>
            <w:bCs/>
          </w:rPr>
          <w:delText xml:space="preserve"> This is consistent with phenological patterns and growth rates reported in the literature </w:delText>
        </w:r>
        <w:r w:rsidR="000F6289" w:rsidRPr="00926F2C" w:rsidDel="00317BE8">
          <w:rPr>
            <w:bCs/>
          </w:rPr>
          <w:fldChar w:fldCharType="begin"/>
        </w:r>
        <w:r w:rsidR="002E045D" w:rsidRPr="00926F2C" w:rsidDel="00317BE8">
          <w:rPr>
            <w:bCs/>
          </w:rPr>
          <w:del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delInstrText>
        </w:r>
        <w:r w:rsidR="000F6289" w:rsidRPr="00926F2C" w:rsidDel="00317BE8">
          <w:rPr>
            <w:bCs/>
          </w:rPr>
          <w:fldChar w:fldCharType="separate"/>
        </w:r>
        <w:r w:rsidR="002E045D" w:rsidRPr="00926F2C" w:rsidDel="00317BE8">
          <w:rPr>
            <w:rFonts w:ascii="Aptos" w:hAnsi="Aptos"/>
          </w:rPr>
          <w:delText>(Conover &amp; Ross 1982, Conover &amp; Present 1990, Gao &amp; Munch 2013)</w:delText>
        </w:r>
        <w:r w:rsidR="000F6289" w:rsidRPr="00926F2C" w:rsidDel="00317BE8">
          <w:rPr>
            <w:bCs/>
          </w:rPr>
          <w:fldChar w:fldCharType="end"/>
        </w:r>
        <w:r w:rsidR="002E045D" w:rsidRPr="00926F2C" w:rsidDel="00317BE8">
          <w:rPr>
            <w:bCs/>
          </w:rPr>
          <w:delText>.</w:delText>
        </w:r>
        <w:r w:rsidR="00F10420" w:rsidRPr="00926F2C" w:rsidDel="00317BE8">
          <w:rPr>
            <w:bCs/>
          </w:rPr>
          <w:delText xml:space="preserve"> </w:delText>
        </w:r>
      </w:del>
    </w:p>
    <w:p w14:paraId="78FD72AB" w14:textId="7DA660D5" w:rsidR="00D171AE" w:rsidRPr="00926F2C" w:rsidDel="00317BE8" w:rsidRDefault="00D171AE" w:rsidP="001F1CA4">
      <w:pPr>
        <w:spacing w:after="0" w:line="240" w:lineRule="auto"/>
        <w:rPr>
          <w:del w:id="180" w:author="Katie Lankowicz" w:date="2025-10-15T12:38:00Z" w16du:dateUtc="2025-10-15T15:38:00Z"/>
          <w:bCs/>
        </w:rPr>
      </w:pPr>
    </w:p>
    <w:p w14:paraId="138DE2DB" w14:textId="77777777" w:rsidR="00625EFB" w:rsidRDefault="002D1769" w:rsidP="00317BE8">
      <w:pPr>
        <w:spacing w:after="0" w:line="240" w:lineRule="auto"/>
        <w:rPr>
          <w:ins w:id="181" w:author="Katie Lankowicz" w:date="2025-10-15T14:03:00Z" w16du:dateUtc="2025-10-15T17:03:00Z"/>
          <w:bCs/>
        </w:rPr>
      </w:pPr>
      <w:del w:id="182" w:author="Katie Lankowicz" w:date="2025-10-15T12:40:00Z" w16du:dateUtc="2025-10-15T15:40:00Z">
        <w:r w:rsidRPr="00926F2C" w:rsidDel="00317BE8">
          <w:rPr>
            <w:bCs/>
          </w:rPr>
          <w:delText>The following analyses</w:delText>
        </w:r>
      </w:del>
      <w:ins w:id="183" w:author="Katie Lankowicz" w:date="2025-10-15T12:40:00Z" w16du:dateUtc="2025-10-15T15:40:00Z">
        <w:r w:rsidR="00317BE8">
          <w:rPr>
            <w:bCs/>
          </w:rPr>
          <w:t xml:space="preserve">Estimates of weekly growth rates for </w:t>
        </w:r>
      </w:ins>
      <w:ins w:id="184" w:author="Katie Lankowicz" w:date="2025-10-15T12:41:00Z" w16du:dateUtc="2025-10-15T15:41:00Z">
        <w:r w:rsidR="00317BE8">
          <w:rPr>
            <w:bCs/>
          </w:rPr>
          <w:t xml:space="preserve">both of the </w:t>
        </w:r>
      </w:ins>
      <w:ins w:id="185" w:author="Katie Lankowicz" w:date="2025-10-15T12:40:00Z" w16du:dateUtc="2025-10-15T15:40:00Z">
        <w:r w:rsidR="00317BE8">
          <w:rPr>
            <w:bCs/>
          </w:rPr>
          <w:t>focal species</w:t>
        </w:r>
      </w:ins>
      <w:r w:rsidRPr="00926F2C">
        <w:rPr>
          <w:bCs/>
        </w:rPr>
        <w:t xml:space="preserve"> were carried out separately for each year of data collection</w:t>
      </w:r>
      <w:r w:rsidR="00E142AE" w:rsidRPr="00926F2C">
        <w:rPr>
          <w:bCs/>
        </w:rPr>
        <w:t xml:space="preserve">, as we expected </w:t>
      </w:r>
      <w:r w:rsidR="004B3608" w:rsidRPr="00926F2C">
        <w:rPr>
          <w:bCs/>
        </w:rPr>
        <w:t>interannual variation in</w:t>
      </w:r>
      <w:r w:rsidR="00E142AE" w:rsidRPr="00926F2C">
        <w:rPr>
          <w:bCs/>
        </w:rPr>
        <w:t xml:space="preserve"> spawning </w:t>
      </w:r>
      <w:r w:rsidR="0059204D" w:rsidRPr="00926F2C">
        <w:rPr>
          <w:bCs/>
        </w:rPr>
        <w:t xml:space="preserve">timing </w:t>
      </w:r>
      <w:r w:rsidR="00E142AE" w:rsidRPr="00926F2C">
        <w:rPr>
          <w:bCs/>
        </w:rPr>
        <w:t>and growth</w:t>
      </w:r>
      <w:r w:rsidRPr="00926F2C">
        <w:rPr>
          <w:bCs/>
        </w:rPr>
        <w:t xml:space="preserve">. </w:t>
      </w:r>
      <w:ins w:id="186" w:author="Katie Lankowicz" w:date="2025-10-15T12:42:00Z" w16du:dateUtc="2025-10-15T15:42:00Z">
        <w:r w:rsidR="00317BE8">
          <w:rPr>
            <w:bCs/>
          </w:rPr>
          <w:t>This analysis was limited to probable age-0 individuals</w:t>
        </w:r>
      </w:ins>
      <w:ins w:id="187" w:author="Katie Lankowicz" w:date="2025-10-15T12:43:00Z" w16du:dateUtc="2025-10-15T15:43:00Z">
        <w:r w:rsidR="00317BE8">
          <w:rPr>
            <w:bCs/>
          </w:rPr>
          <w:t>; the process for i</w:t>
        </w:r>
      </w:ins>
      <w:ins w:id="188" w:author="Katie Lankowicz" w:date="2025-10-15T13:03:00Z" w16du:dateUtc="2025-10-15T16:03:00Z">
        <w:r w:rsidR="00317BE8">
          <w:rPr>
            <w:bCs/>
          </w:rPr>
          <w:t>nitially i</w:t>
        </w:r>
      </w:ins>
      <w:ins w:id="189" w:author="Katie Lankowicz" w:date="2025-10-15T12:43:00Z" w16du:dateUtc="2025-10-15T15:43:00Z">
        <w:r w:rsidR="00317BE8">
          <w:rPr>
            <w:bCs/>
          </w:rPr>
          <w:t>dentifying these individuals is detailed within the supplemental material.</w:t>
        </w:r>
      </w:ins>
      <w:ins w:id="190" w:author="Katie Lankowicz" w:date="2025-10-15T13:05:00Z" w16du:dateUtc="2025-10-15T16:05:00Z">
        <w:r w:rsidR="00317BE8">
          <w:rPr>
            <w:bCs/>
          </w:rPr>
          <w:t xml:space="preserve"> </w:t>
        </w:r>
      </w:ins>
    </w:p>
    <w:p w14:paraId="16B326B5" w14:textId="77777777" w:rsidR="00625EFB" w:rsidRDefault="00625EFB" w:rsidP="00317BE8">
      <w:pPr>
        <w:spacing w:after="0" w:line="240" w:lineRule="auto"/>
        <w:rPr>
          <w:ins w:id="191" w:author="Katie Lankowicz" w:date="2025-10-15T14:03:00Z" w16du:dateUtc="2025-10-15T17:03:00Z"/>
          <w:bCs/>
        </w:rPr>
      </w:pPr>
    </w:p>
    <w:p w14:paraId="2496B55B" w14:textId="3BD5DE05" w:rsidR="00813874" w:rsidRPr="00926F2C" w:rsidRDefault="00926BFF" w:rsidP="00317BE8">
      <w:pPr>
        <w:spacing w:after="0" w:line="240" w:lineRule="auto"/>
        <w:rPr>
          <w:bCs/>
        </w:rPr>
      </w:pPr>
      <w:r w:rsidRPr="00926F2C">
        <w:rPr>
          <w:bCs/>
        </w:rPr>
        <w:t xml:space="preserve">Bayesian inference through the R package </w:t>
      </w:r>
      <w:r w:rsidRPr="00926F2C">
        <w:rPr>
          <w:bCs/>
          <w:i/>
          <w:iCs/>
        </w:rPr>
        <w:t>LaplacesDemon</w:t>
      </w:r>
      <w:r w:rsidR="002D1769" w:rsidRPr="00926F2C">
        <w:rPr>
          <w:bCs/>
        </w:rPr>
        <w:t xml:space="preserve"> </w:t>
      </w:r>
      <w:r w:rsidRPr="00926F2C">
        <w:rPr>
          <w:bCs/>
        </w:rPr>
        <w:fldChar w:fldCharType="begin"/>
      </w:r>
      <w:r w:rsidRPr="00926F2C">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Pr="00926F2C">
        <w:rPr>
          <w:bCs/>
        </w:rPr>
        <w:fldChar w:fldCharType="separate"/>
      </w:r>
      <w:r w:rsidRPr="00926F2C">
        <w:rPr>
          <w:rFonts w:ascii="Aptos" w:hAnsi="Aptos"/>
        </w:rPr>
        <w:t>(Statisticat LLC 2021)</w:t>
      </w:r>
      <w:r w:rsidRPr="00926F2C">
        <w:rPr>
          <w:bCs/>
        </w:rPr>
        <w:fldChar w:fldCharType="end"/>
      </w:r>
      <w:r w:rsidRPr="00926F2C">
        <w:rPr>
          <w:bCs/>
        </w:rPr>
        <w:t xml:space="preserve"> was used to estimate the number of </w:t>
      </w:r>
      <w:ins w:id="192" w:author="Katie Lankowicz" w:date="2025-10-15T13:06:00Z" w16du:dateUtc="2025-10-15T16:06:00Z">
        <w:r w:rsidR="00317BE8">
          <w:rPr>
            <w:bCs/>
          </w:rPr>
          <w:t xml:space="preserve">discrete </w:t>
        </w:r>
      </w:ins>
      <w:r w:rsidR="00F10420" w:rsidRPr="00926F2C">
        <w:rPr>
          <w:bCs/>
        </w:rPr>
        <w:t>length distribution</w:t>
      </w:r>
      <w:ins w:id="193" w:author="Katie Lankowicz" w:date="2025-10-15T13:06:00Z" w16du:dateUtc="2025-10-15T16:06:00Z">
        <w:r w:rsidR="00317BE8">
          <w:rPr>
            <w:bCs/>
          </w:rPr>
          <w:t xml:space="preserve">s </w:t>
        </w:r>
      </w:ins>
      <w:del w:id="194" w:author="Katie Lankowicz" w:date="2025-10-15T13:06:00Z" w16du:dateUtc="2025-10-15T16:06:00Z">
        <w:r w:rsidR="00F10420" w:rsidRPr="00926F2C" w:rsidDel="00317BE8">
          <w:rPr>
            <w:bCs/>
          </w:rPr>
          <w:delText xml:space="preserve"> modes </w:delText>
        </w:r>
      </w:del>
      <w:r w:rsidR="00813874" w:rsidRPr="00926F2C">
        <w:rPr>
          <w:bCs/>
        </w:rPr>
        <w:t>within each week</w:t>
      </w:r>
      <w:r w:rsidRPr="00926F2C">
        <w:rPr>
          <w:bCs/>
        </w:rPr>
        <w:t xml:space="preserve">. </w:t>
      </w:r>
      <w:del w:id="195" w:author="Katie Lankowicz" w:date="2025-10-15T12:51:00Z" w16du:dateUtc="2025-10-15T15:51:00Z">
        <w:r w:rsidRPr="00926F2C" w:rsidDel="00317BE8">
          <w:rPr>
            <w:bCs/>
          </w:rPr>
          <w:delText xml:space="preserve">This was accomplished through the </w:delText>
        </w:r>
        <w:r w:rsidRPr="00926F2C" w:rsidDel="00317BE8">
          <w:rPr>
            <w:bCs/>
            <w:i/>
            <w:iCs/>
          </w:rPr>
          <w:delText>Modes</w:delText>
        </w:r>
        <w:r w:rsidRPr="00926F2C" w:rsidDel="00317BE8">
          <w:rPr>
            <w:bCs/>
          </w:rPr>
          <w:delText xml:space="preserve"> function, which is a deterministic function that differences </w:delText>
        </w:r>
        <w:r w:rsidR="00813874" w:rsidRPr="00926F2C" w:rsidDel="00317BE8">
          <w:rPr>
            <w:bCs/>
          </w:rPr>
          <w:delText xml:space="preserve">the kernel density of a continuous variable and reports </w:delText>
        </w:r>
        <w:r w:rsidR="0059204D" w:rsidRPr="00926F2C" w:rsidDel="00317BE8">
          <w:rPr>
            <w:bCs/>
            <w:i/>
            <w:iCs/>
          </w:rPr>
          <w:delText xml:space="preserve">n </w:delText>
        </w:r>
        <w:r w:rsidR="00813874" w:rsidRPr="00926F2C" w:rsidDel="00317BE8">
          <w:rPr>
            <w:bCs/>
          </w:rPr>
          <w:delText>modes equal to half the number of changes in direction</w:delText>
        </w:r>
        <w:r w:rsidR="00E142AE" w:rsidRPr="00926F2C" w:rsidDel="00317BE8">
          <w:rPr>
            <w:bCs/>
          </w:rPr>
          <w:delText xml:space="preserve">. This allows for the statistical determination of the number of </w:delText>
        </w:r>
        <w:r w:rsidR="0059204D" w:rsidRPr="00926F2C" w:rsidDel="00317BE8">
          <w:rPr>
            <w:bCs/>
          </w:rPr>
          <w:delText>age groups</w:delText>
        </w:r>
        <w:r w:rsidR="00E142AE" w:rsidRPr="00926F2C" w:rsidDel="00317BE8">
          <w:rPr>
            <w:bCs/>
          </w:rPr>
          <w:delText xml:space="preserve">, as opposed to traditional length frequency analysis methods that require either </w:delText>
        </w:r>
        <w:r w:rsidR="00E142AE" w:rsidRPr="00926F2C" w:rsidDel="00317BE8">
          <w:rPr>
            <w:bCs/>
            <w:i/>
            <w:iCs/>
          </w:rPr>
          <w:delText>a priori</w:delText>
        </w:r>
        <w:r w:rsidR="00E142AE" w:rsidRPr="00926F2C" w:rsidDel="00317BE8">
          <w:rPr>
            <w:bCs/>
          </w:rPr>
          <w:delText xml:space="preserve"> knowledge or graphical analysis to identify age </w:delText>
        </w:r>
        <w:r w:rsidR="0059204D" w:rsidRPr="00926F2C" w:rsidDel="00317BE8">
          <w:rPr>
            <w:bCs/>
          </w:rPr>
          <w:delText>structure</w:delText>
        </w:r>
        <w:r w:rsidR="00E142AE" w:rsidRPr="00926F2C" w:rsidDel="00317BE8">
          <w:rPr>
            <w:bCs/>
          </w:rPr>
          <w:delText xml:space="preserve"> </w:delText>
        </w:r>
        <w:r w:rsidR="007651E3" w:rsidRPr="00926F2C" w:rsidDel="00317BE8">
          <w:rPr>
            <w:bCs/>
          </w:rPr>
          <w:fldChar w:fldCharType="begin"/>
        </w:r>
        <w:r w:rsidR="00ED08C5" w:rsidDel="00317BE8">
          <w:rPr>
            <w:bCs/>
          </w:rPr>
          <w:del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gt;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delInstrText>
        </w:r>
        <w:r w:rsidR="007651E3" w:rsidRPr="00926F2C" w:rsidDel="00317BE8">
          <w:rPr>
            <w:bCs/>
          </w:rPr>
          <w:fldChar w:fldCharType="separate"/>
        </w:r>
        <w:r w:rsidR="007651E3" w:rsidRPr="00926F2C" w:rsidDel="00317BE8">
          <w:rPr>
            <w:rFonts w:ascii="Aptos" w:hAnsi="Aptos"/>
          </w:rPr>
          <w:delText>(Petersen 1891, Fournier et al. 1990, Zhou et al. 2022)</w:delText>
        </w:r>
        <w:r w:rsidR="007651E3" w:rsidRPr="00926F2C" w:rsidDel="00317BE8">
          <w:rPr>
            <w:bCs/>
          </w:rPr>
          <w:fldChar w:fldCharType="end"/>
        </w:r>
        <w:r w:rsidR="00E142AE" w:rsidRPr="00926F2C" w:rsidDel="00317BE8">
          <w:rPr>
            <w:bCs/>
          </w:rPr>
          <w:delText xml:space="preserve">. </w:delText>
        </w:r>
      </w:del>
      <w:ins w:id="196" w:author="Katie Lankowicz" w:date="2025-10-15T13:06:00Z" w16du:dateUtc="2025-10-15T16:06:00Z">
        <w:r w:rsidR="00317BE8">
          <w:rPr>
            <w:bCs/>
          </w:rPr>
          <w:t>A</w:t>
        </w:r>
      </w:ins>
      <w:del w:id="197" w:author="Katie Lankowicz" w:date="2025-10-15T12:52:00Z" w16du:dateUtc="2025-10-15T15:52:00Z">
        <w:r w:rsidR="00813874" w:rsidRPr="00926F2C" w:rsidDel="00317BE8">
          <w:rPr>
            <w:bCs/>
          </w:rPr>
          <w:delText>If the assumption that</w:delText>
        </w:r>
        <w:r w:rsidR="00BD6ED4" w:rsidRPr="00926F2C" w:rsidDel="00317BE8">
          <w:rPr>
            <w:bCs/>
          </w:rPr>
          <w:delText xml:space="preserve"> the</w:delText>
        </w:r>
        <w:r w:rsidR="00813874" w:rsidRPr="00926F2C" w:rsidDel="00317BE8">
          <w:rPr>
            <w:bCs/>
          </w:rPr>
          <w:delText xml:space="preserve"> </w:delText>
        </w:r>
        <w:r w:rsidR="00BD6ED4" w:rsidRPr="00926F2C" w:rsidDel="00317BE8">
          <w:rPr>
            <w:bCs/>
          </w:rPr>
          <w:delText xml:space="preserve">lengths of </w:delText>
        </w:r>
        <w:r w:rsidR="0059204D" w:rsidRPr="00926F2C" w:rsidDel="00317BE8">
          <w:rPr>
            <w:bCs/>
          </w:rPr>
          <w:delText xml:space="preserve">each age group </w:delText>
        </w:r>
        <w:r w:rsidR="00BD6ED4" w:rsidRPr="00926F2C" w:rsidDel="00317BE8">
          <w:rPr>
            <w:bCs/>
          </w:rPr>
          <w:delText>come from a normal distribution holds</w:delText>
        </w:r>
        <w:r w:rsidR="00813874" w:rsidRPr="00926F2C" w:rsidDel="00317BE8">
          <w:rPr>
            <w:bCs/>
          </w:rPr>
          <w:delText xml:space="preserve">, the </w:delText>
        </w:r>
      </w:del>
      <w:del w:id="198" w:author="Katie Lankowicz" w:date="2025-10-15T13:06:00Z" w16du:dateUtc="2025-10-15T16:06:00Z">
        <w:r w:rsidR="00813874" w:rsidRPr="00926F2C" w:rsidDel="00317BE8">
          <w:rPr>
            <w:bCs/>
          </w:rPr>
          <w:delText>location of each mode</w:delText>
        </w:r>
      </w:del>
      <w:del w:id="199" w:author="Katie Lankowicz" w:date="2025-10-15T12:57:00Z" w16du:dateUtc="2025-10-15T15:57:00Z">
        <w:r w:rsidR="00813874" w:rsidRPr="00926F2C" w:rsidDel="00317BE8">
          <w:rPr>
            <w:bCs/>
          </w:rPr>
          <w:delText xml:space="preserve"> would </w:delText>
        </w:r>
      </w:del>
      <w:del w:id="200" w:author="Katie Lankowicz" w:date="2025-10-15T13:06:00Z" w16du:dateUtc="2025-10-15T16:06:00Z">
        <w:r w:rsidR="00813874" w:rsidRPr="00926F2C" w:rsidDel="00317BE8">
          <w:rPr>
            <w:bCs/>
          </w:rPr>
          <w:delText xml:space="preserve">represent the mean length of fish belonging to that </w:delText>
        </w:r>
        <w:r w:rsidR="0059204D" w:rsidRPr="00926F2C" w:rsidDel="00317BE8">
          <w:rPr>
            <w:bCs/>
          </w:rPr>
          <w:delText>group</w:delText>
        </w:r>
        <w:r w:rsidR="00813874" w:rsidRPr="00926F2C" w:rsidDel="00317BE8">
          <w:rPr>
            <w:bCs/>
          </w:rPr>
          <w:delText xml:space="preserve">. </w:delText>
        </w:r>
      </w:del>
      <w:del w:id="201" w:author="Katie Lankowicz" w:date="2025-10-15T12:57:00Z" w16du:dateUtc="2025-10-15T15:57:00Z">
        <w:r w:rsidR="00813874" w:rsidRPr="00926F2C" w:rsidDel="00317BE8">
          <w:rPr>
            <w:bCs/>
          </w:rPr>
          <w:delText>The location of modes was</w:delText>
        </w:r>
      </w:del>
      <w:del w:id="202" w:author="Katie Lankowicz" w:date="2025-10-15T13:06:00Z" w16du:dateUtc="2025-10-15T16:06:00Z">
        <w:r w:rsidR="00813874" w:rsidRPr="00926F2C" w:rsidDel="00317BE8">
          <w:rPr>
            <w:bCs/>
          </w:rPr>
          <w:delText xml:space="preserve"> estimated using a</w:delText>
        </w:r>
      </w:del>
      <w:r w:rsidR="00813874" w:rsidRPr="00926F2C">
        <w:rPr>
          <w:bCs/>
        </w:rPr>
        <w:t xml:space="preserve"> mixed modeling approach</w:t>
      </w:r>
      <w:ins w:id="203" w:author="Katie Lankowicz" w:date="2025-10-15T13:06:00Z" w16du:dateUtc="2025-10-15T16:06:00Z">
        <w:r w:rsidR="00317BE8">
          <w:rPr>
            <w:bCs/>
          </w:rPr>
          <w:t xml:space="preserve"> using an expec</w:t>
        </w:r>
      </w:ins>
      <w:ins w:id="204" w:author="Katie Lankowicz" w:date="2025-10-15T13:07:00Z" w16du:dateUtc="2025-10-15T16:07:00Z">
        <w:r w:rsidR="00317BE8">
          <w:rPr>
            <w:bCs/>
          </w:rPr>
          <w:t xml:space="preserve">tation-maximization (EM) algorithm was then used to estimate the </w:t>
        </w:r>
      </w:ins>
      <w:ins w:id="205" w:author="Katie Lankowicz" w:date="2025-10-15T13:08:00Z" w16du:dateUtc="2025-10-15T16:08:00Z">
        <w:r w:rsidR="00317BE8">
          <w:rPr>
            <w:bCs/>
          </w:rPr>
          <w:t xml:space="preserve">mean length of each discrete group; </w:t>
        </w:r>
      </w:ins>
      <w:del w:id="206" w:author="Katie Lankowicz" w:date="2025-10-15T13:08:00Z" w16du:dateUtc="2025-10-15T16:08:00Z">
        <w:r w:rsidR="00813874" w:rsidRPr="00926F2C" w:rsidDel="00317BE8">
          <w:rPr>
            <w:bCs/>
          </w:rPr>
          <w:delText xml:space="preserve"> via </w:delText>
        </w:r>
      </w:del>
      <w:r w:rsidR="00813874" w:rsidRPr="00926F2C">
        <w:rPr>
          <w:bCs/>
        </w:rPr>
        <w:t xml:space="preserve">the </w:t>
      </w:r>
      <w:r w:rsidR="00813874" w:rsidRPr="00926F2C">
        <w:rPr>
          <w:bCs/>
          <w:i/>
          <w:iCs/>
        </w:rPr>
        <w:t>mixtools</w:t>
      </w:r>
      <w:r w:rsidR="00813874" w:rsidRPr="00926F2C">
        <w:rPr>
          <w:bCs/>
        </w:rPr>
        <w:t xml:space="preserve"> R package </w:t>
      </w:r>
      <w:r w:rsidR="00813874" w:rsidRPr="00926F2C">
        <w:rPr>
          <w:bCs/>
        </w:rPr>
        <w:fldChar w:fldCharType="begin"/>
      </w:r>
      <w:r w:rsidR="00813874" w:rsidRPr="00926F2C">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sidRPr="00926F2C">
        <w:rPr>
          <w:rFonts w:ascii="Arial" w:hAnsi="Arial" w:cs="Arial"/>
          <w:bCs/>
        </w:rPr>
        <w:instrText>ﬀ</w:instrText>
      </w:r>
      <w:r w:rsidR="00813874" w:rsidRPr="00926F2C">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sidRPr="00926F2C">
        <w:rPr>
          <w:rFonts w:ascii="Aptos" w:hAnsi="Aptos" w:cs="Aptos"/>
          <w:bCs/>
        </w:rPr>
        <w:instrText>ﬁ</w:instrText>
      </w:r>
      <w:r w:rsidR="00813874" w:rsidRPr="00926F2C">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sidRPr="00926F2C">
        <w:rPr>
          <w:bCs/>
        </w:rPr>
        <w:fldChar w:fldCharType="separate"/>
      </w:r>
      <w:r w:rsidR="00813874" w:rsidRPr="00926F2C">
        <w:rPr>
          <w:rFonts w:ascii="Aptos" w:hAnsi="Aptos"/>
        </w:rPr>
        <w:t>(Benaglia et al. 2009)</w:t>
      </w:r>
      <w:r w:rsidR="00813874" w:rsidRPr="00926F2C">
        <w:rPr>
          <w:bCs/>
        </w:rPr>
        <w:fldChar w:fldCharType="end"/>
      </w:r>
      <w:ins w:id="207" w:author="Katie Lankowicz" w:date="2025-10-15T13:06:00Z" w16du:dateUtc="2025-10-15T16:06:00Z">
        <w:r w:rsidR="00317BE8">
          <w:rPr>
            <w:bCs/>
          </w:rPr>
          <w:t xml:space="preserve"> was </w:t>
        </w:r>
      </w:ins>
      <w:ins w:id="208" w:author="Katie Lankowicz" w:date="2025-10-15T13:09:00Z" w16du:dateUtc="2025-10-15T16:09:00Z">
        <w:r w:rsidR="00317BE8">
          <w:rPr>
            <w:bCs/>
          </w:rPr>
          <w:t xml:space="preserve">used for this step. </w:t>
        </w:r>
      </w:ins>
      <w:del w:id="209" w:author="Katie Lankowicz" w:date="2025-10-15T13:09:00Z" w16du:dateUtc="2025-10-15T16:09:00Z">
        <w:r w:rsidR="00813874" w:rsidRPr="00926F2C" w:rsidDel="00317BE8">
          <w:rPr>
            <w:bCs/>
          </w:rPr>
          <w:delText xml:space="preserve">. An expectation-maximization (EM) algorithm for mixtures of univariate normals applied to the number of modes identified in the previous step was applied. </w:delText>
        </w:r>
      </w:del>
      <w:r w:rsidR="00813874" w:rsidRPr="00926F2C">
        <w:rPr>
          <w:bCs/>
        </w:rPr>
        <w:t>A 95% confidence interval was estimated as 2 standard deviations around each identified</w:t>
      </w:r>
      <w:ins w:id="210" w:author="Katie Lankowicz" w:date="2025-10-15T13:09:00Z" w16du:dateUtc="2025-10-15T16:09:00Z">
        <w:r w:rsidR="00317BE8">
          <w:rPr>
            <w:bCs/>
          </w:rPr>
          <w:t xml:space="preserve"> mean length</w:t>
        </w:r>
      </w:ins>
      <w:del w:id="211" w:author="Katie Lankowicz" w:date="2025-10-15T13:09:00Z" w16du:dateUtc="2025-10-15T16:09:00Z">
        <w:r w:rsidR="00813874" w:rsidRPr="00926F2C" w:rsidDel="00317BE8">
          <w:rPr>
            <w:bCs/>
          </w:rPr>
          <w:delText xml:space="preserve"> </w:delText>
        </w:r>
        <w:r w:rsidR="007651E3" w:rsidRPr="00926F2C" w:rsidDel="00317BE8">
          <w:rPr>
            <w:bCs/>
          </w:rPr>
          <w:delText>mode</w:delText>
        </w:r>
      </w:del>
      <w:r w:rsidR="007651E3" w:rsidRPr="00926F2C">
        <w:rPr>
          <w:bCs/>
        </w:rPr>
        <w:t xml:space="preserve"> and</w:t>
      </w:r>
      <w:r w:rsidR="00C34F02" w:rsidRPr="00926F2C">
        <w:rPr>
          <w:bCs/>
        </w:rPr>
        <w:t xml:space="preserve"> stood in for</w:t>
      </w:r>
      <w:r w:rsidR="0059204D" w:rsidRPr="00926F2C">
        <w:rPr>
          <w:bCs/>
        </w:rPr>
        <w:t xml:space="preserve"> the</w:t>
      </w:r>
      <w:r w:rsidR="00C34F02" w:rsidRPr="00926F2C">
        <w:rPr>
          <w:bCs/>
        </w:rPr>
        <w:t xml:space="preserve"> estimated size range of each </w:t>
      </w:r>
      <w:del w:id="212" w:author="Katie Lankowicz" w:date="2025-10-15T13:33:00Z" w16du:dateUtc="2025-10-15T16:33:00Z">
        <w:r w:rsidR="0059204D" w:rsidRPr="00926F2C" w:rsidDel="00317BE8">
          <w:rPr>
            <w:bCs/>
          </w:rPr>
          <w:delText xml:space="preserve">age </w:delText>
        </w:r>
      </w:del>
      <w:r w:rsidR="0059204D" w:rsidRPr="00926F2C">
        <w:rPr>
          <w:bCs/>
        </w:rPr>
        <w:t>group</w:t>
      </w:r>
      <w:r w:rsidR="00813874" w:rsidRPr="00926F2C">
        <w:rPr>
          <w:bCs/>
        </w:rPr>
        <w:t>.</w:t>
      </w:r>
    </w:p>
    <w:p w14:paraId="6AB59787" w14:textId="77777777" w:rsidR="00813874" w:rsidRPr="00926F2C" w:rsidRDefault="00813874" w:rsidP="001F1CA4">
      <w:pPr>
        <w:spacing w:after="0" w:line="240" w:lineRule="auto"/>
        <w:rPr>
          <w:bCs/>
        </w:rPr>
      </w:pPr>
    </w:p>
    <w:p w14:paraId="47A62D3A" w14:textId="7175EC21" w:rsidR="00625EFB" w:rsidRDefault="00075F98" w:rsidP="00625EFB">
      <w:pPr>
        <w:spacing w:after="0" w:line="240" w:lineRule="auto"/>
        <w:rPr>
          <w:ins w:id="213" w:author="Katie Lankowicz" w:date="2025-10-15T14:06:00Z" w16du:dateUtc="2025-10-15T17:06:00Z"/>
          <w:bCs/>
        </w:rPr>
      </w:pPr>
      <w:del w:id="214" w:author="Katie Lankowicz" w:date="2025-10-15T12:53:00Z" w16du:dateUtc="2025-10-15T15:53:00Z">
        <w:r w:rsidRPr="00926F2C" w:rsidDel="00317BE8">
          <w:rPr>
            <w:bCs/>
          </w:rPr>
          <w:delText>This approach to length-frequency analysis is similar to established software and methods</w:delText>
        </w:r>
        <w:r w:rsidR="00BD6ED4" w:rsidRPr="00926F2C" w:rsidDel="00317BE8">
          <w:rPr>
            <w:bCs/>
          </w:rPr>
          <w:delText xml:space="preserve"> </w:delText>
        </w:r>
        <w:r w:rsidR="00BD6ED4" w:rsidRPr="00926F2C" w:rsidDel="00317BE8">
          <w:rPr>
            <w:bCs/>
          </w:rPr>
          <w:fldChar w:fldCharType="begin"/>
        </w:r>
        <w:r w:rsidR="00BD6ED4" w:rsidRPr="00926F2C" w:rsidDel="00317BE8">
          <w:rPr>
            <w:bCs/>
          </w:rPr>
          <w:del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delInstrText>
        </w:r>
        <w:r w:rsidR="00BD6ED4" w:rsidRPr="00926F2C" w:rsidDel="00317BE8">
          <w:rPr>
            <w:bCs/>
          </w:rPr>
          <w:fldChar w:fldCharType="separate"/>
        </w:r>
        <w:r w:rsidR="00BD6ED4" w:rsidRPr="00926F2C" w:rsidDel="00317BE8">
          <w:rPr>
            <w:rFonts w:ascii="Aptos" w:hAnsi="Aptos"/>
          </w:rPr>
          <w:delText>(Gayanilo et al. 1996, Mildenberger et al. 2017, Zhou et al. 2022)</w:delText>
        </w:r>
        <w:r w:rsidR="00BD6ED4" w:rsidRPr="00926F2C" w:rsidDel="00317BE8">
          <w:rPr>
            <w:bCs/>
          </w:rPr>
          <w:fldChar w:fldCharType="end"/>
        </w:r>
        <w:r w:rsidR="00BD6ED4" w:rsidRPr="00926F2C" w:rsidDel="00317BE8">
          <w:rPr>
            <w:bCs/>
          </w:rPr>
          <w:delText xml:space="preserve">. </w:delText>
        </w:r>
        <w:r w:rsidRPr="00926F2C" w:rsidDel="00317BE8">
          <w:rPr>
            <w:bCs/>
          </w:rPr>
          <w:delText xml:space="preserve">Like these other approaches, an expert is required to </w:delText>
        </w:r>
        <w:r w:rsidR="00E142AE" w:rsidRPr="00926F2C" w:rsidDel="00317BE8">
          <w:rPr>
            <w:bCs/>
          </w:rPr>
          <w:delText xml:space="preserve">apply informative priors and </w:delText>
        </w:r>
        <w:r w:rsidRPr="00926F2C" w:rsidDel="00317BE8">
          <w:rPr>
            <w:bCs/>
          </w:rPr>
          <w:delText xml:space="preserve">make decisions about the validity of the identified </w:delText>
        </w:r>
        <w:r w:rsidR="0059204D" w:rsidRPr="00926F2C" w:rsidDel="00317BE8">
          <w:rPr>
            <w:bCs/>
          </w:rPr>
          <w:delText>age groups</w:delText>
        </w:r>
        <w:r w:rsidRPr="00926F2C" w:rsidDel="00317BE8">
          <w:rPr>
            <w:bCs/>
          </w:rPr>
          <w:delText xml:space="preserve">. </w:delText>
        </w:r>
      </w:del>
      <w:r w:rsidRPr="00926F2C">
        <w:rPr>
          <w:bCs/>
        </w:rPr>
        <w:t xml:space="preserve">We </w:t>
      </w:r>
      <w:ins w:id="215" w:author="Katie Lankowicz" w:date="2025-10-15T12:53:00Z" w16du:dateUtc="2025-10-15T15:53:00Z">
        <w:r w:rsidR="00317BE8">
          <w:rPr>
            <w:bCs/>
          </w:rPr>
          <w:t xml:space="preserve">then </w:t>
        </w:r>
      </w:ins>
      <w:r w:rsidRPr="00926F2C">
        <w:rPr>
          <w:bCs/>
        </w:rPr>
        <w:t xml:space="preserve">developed a set of rules to exclude biologically invalid or improbable estimates of </w:t>
      </w:r>
      <w:r w:rsidR="0059204D" w:rsidRPr="00926F2C">
        <w:rPr>
          <w:bCs/>
        </w:rPr>
        <w:t>age-</w:t>
      </w:r>
      <w:ins w:id="216" w:author="Katie Lankowicz" w:date="2025-10-15T13:10:00Z" w16du:dateUtc="2025-10-15T16:10:00Z">
        <w:r w:rsidR="00317BE8">
          <w:rPr>
            <w:bCs/>
          </w:rPr>
          <w:t xml:space="preserve">0 weekly </w:t>
        </w:r>
      </w:ins>
      <w:del w:id="217" w:author="Katie Lankowicz" w:date="2025-10-15T13:10:00Z" w16du:dateUtc="2025-10-15T16:10:00Z">
        <w:r w:rsidR="0059204D" w:rsidRPr="00926F2C" w:rsidDel="00317BE8">
          <w:rPr>
            <w:bCs/>
          </w:rPr>
          <w:delText>specific</w:delText>
        </w:r>
        <w:r w:rsidRPr="00926F2C" w:rsidDel="00317BE8">
          <w:rPr>
            <w:bCs/>
          </w:rPr>
          <w:delText xml:space="preserve"> </w:delText>
        </w:r>
      </w:del>
      <w:r w:rsidRPr="00926F2C">
        <w:rPr>
          <w:bCs/>
        </w:rPr>
        <w:t>size range</w:t>
      </w:r>
      <w:ins w:id="218" w:author="Katie Lankowicz" w:date="2025-10-15T13:10:00Z" w16du:dateUtc="2025-10-15T16:10:00Z">
        <w:r w:rsidR="00317BE8">
          <w:rPr>
            <w:bCs/>
          </w:rPr>
          <w:t>s</w:t>
        </w:r>
      </w:ins>
      <w:r w:rsidRPr="00926F2C">
        <w:rPr>
          <w:bCs/>
        </w:rPr>
        <w:t>. For the former, this included length estimates with minimum lengths below 0</w:t>
      </w:r>
      <w:ins w:id="219" w:author="Katie Lankowicz" w:date="2025-10-15T12:58:00Z" w16du:dateUtc="2025-10-15T15:58:00Z">
        <w:r w:rsidR="00317BE8">
          <w:rPr>
            <w:bCs/>
          </w:rPr>
          <w:t xml:space="preserve"> </w:t>
        </w:r>
      </w:ins>
      <w:r w:rsidRPr="00926F2C">
        <w:rPr>
          <w:bCs/>
        </w:rPr>
        <w:t xml:space="preserve">mm or maximum lengths above the literature-derived maximum asymptotic body length. For the latter, this included length estimates where the range of possible lengths exceeded 40% of the value of </w:t>
      </w:r>
      <w:r w:rsidR="0059204D" w:rsidRPr="00926F2C">
        <w:rPr>
          <w:bCs/>
        </w:rPr>
        <w:t xml:space="preserve">the </w:t>
      </w:r>
      <w:r w:rsidRPr="00926F2C">
        <w:rPr>
          <w:bCs/>
        </w:rPr>
        <w:t xml:space="preserve">maximum asymptotic body length. It is unlikely that fish of the same age and captured in the same location would have such extreme variation in achieved </w:t>
      </w:r>
      <w:r w:rsidR="0059204D" w:rsidRPr="00926F2C">
        <w:rPr>
          <w:bCs/>
        </w:rPr>
        <w:t>lengths</w:t>
      </w:r>
      <w:r w:rsidRPr="00926F2C">
        <w:rPr>
          <w:bCs/>
        </w:rPr>
        <w:t>. We also merged</w:t>
      </w:r>
      <w:r w:rsidR="0059204D" w:rsidRPr="00926F2C">
        <w:rPr>
          <w:bCs/>
        </w:rPr>
        <w:t xml:space="preserve"> groups</w:t>
      </w:r>
      <w:r w:rsidRPr="00926F2C">
        <w:rPr>
          <w:bCs/>
        </w:rPr>
        <w:t xml:space="preserve"> with more than </w:t>
      </w:r>
      <w:r w:rsidR="00DF6469" w:rsidRPr="00926F2C">
        <w:rPr>
          <w:bCs/>
        </w:rPr>
        <w:t>5</w:t>
      </w:r>
      <w:r w:rsidRPr="00926F2C">
        <w:rPr>
          <w:bCs/>
        </w:rPr>
        <w:t>0% overlap in estimated size confidence intervals, as this is not enough separation to identify distinct</w:t>
      </w:r>
      <w:r w:rsidR="0059204D" w:rsidRPr="00926F2C">
        <w:rPr>
          <w:bCs/>
        </w:rPr>
        <w:t xml:space="preserve"> age</w:t>
      </w:r>
      <w:r w:rsidRPr="00926F2C">
        <w:rPr>
          <w:bCs/>
        </w:rPr>
        <w:t xml:space="preserve"> groups. From the remaining data, we identified the first week each summer in which</w:t>
      </w:r>
      <w:r w:rsidR="004B3608" w:rsidRPr="00926F2C">
        <w:rPr>
          <w:bCs/>
        </w:rPr>
        <w:t xml:space="preserve"> probable</w:t>
      </w:r>
      <w:r w:rsidRPr="00926F2C">
        <w:rPr>
          <w:bCs/>
        </w:rPr>
        <w:t xml:space="preserve"> </w:t>
      </w:r>
      <w:r w:rsidR="00F10420" w:rsidRPr="00926F2C">
        <w:rPr>
          <w:bCs/>
        </w:rPr>
        <w:t>age-0 fish</w:t>
      </w:r>
      <w:r w:rsidRPr="00926F2C">
        <w:rPr>
          <w:bCs/>
        </w:rPr>
        <w:t xml:space="preserve"> </w:t>
      </w:r>
      <w:r w:rsidR="00C34F02" w:rsidRPr="00926F2C">
        <w:rPr>
          <w:bCs/>
        </w:rPr>
        <w:t>w</w:t>
      </w:r>
      <w:r w:rsidR="00F10420" w:rsidRPr="00926F2C">
        <w:rPr>
          <w:bCs/>
        </w:rPr>
        <w:t>ere</w:t>
      </w:r>
      <w:r w:rsidR="00C34F02" w:rsidRPr="00926F2C">
        <w:rPr>
          <w:bCs/>
        </w:rPr>
        <w:t xml:space="preserve"> identified, then tracked the growth of that cohort through the following weeks. </w:t>
      </w:r>
    </w:p>
    <w:p w14:paraId="1FF50985" w14:textId="77777777" w:rsidR="00625EFB" w:rsidRDefault="00625EFB" w:rsidP="00625EFB">
      <w:pPr>
        <w:spacing w:after="0" w:line="240" w:lineRule="auto"/>
        <w:rPr>
          <w:ins w:id="220" w:author="Katie Lankowicz" w:date="2025-10-15T14:06:00Z" w16du:dateUtc="2025-10-15T17:06:00Z"/>
          <w:bCs/>
        </w:rPr>
      </w:pPr>
    </w:p>
    <w:p w14:paraId="0B78A095" w14:textId="6D648567" w:rsidR="00625EFB" w:rsidRDefault="00625EFB" w:rsidP="00625EFB">
      <w:pPr>
        <w:spacing w:after="0" w:line="240" w:lineRule="auto"/>
        <w:rPr>
          <w:ins w:id="221" w:author="Katie Lankowicz" w:date="2025-10-15T14:08:00Z" w16du:dateUtc="2025-10-15T17:08:00Z"/>
          <w:bCs/>
        </w:rPr>
      </w:pPr>
      <w:ins w:id="222" w:author="Katie Lankowicz" w:date="2025-10-15T14:06:00Z" w16du:dateUtc="2025-10-15T17:06:00Z">
        <w:r>
          <w:rPr>
            <w:bCs/>
          </w:rPr>
          <w:t>In some years, infrequent herring obs</w:t>
        </w:r>
      </w:ins>
      <w:ins w:id="223" w:author="Katie Lankowicz" w:date="2025-10-15T14:07:00Z" w16du:dateUtc="2025-10-15T17:07:00Z">
        <w:r>
          <w:rPr>
            <w:bCs/>
          </w:rPr>
          <w:t xml:space="preserve">ervations resulted in only 2-5 weeks of data per year to estimate weekly growth rates. </w:t>
        </w:r>
      </w:ins>
      <w:ins w:id="224" w:author="Katie Lankowicz" w:date="2025-10-15T14:04:00Z" w16du:dateUtc="2025-10-15T17:04:00Z">
        <w:r w:rsidRPr="008749F6">
          <w:rPr>
            <w:bCs/>
            <w:highlight w:val="yellow"/>
          </w:rPr>
          <w:t xml:space="preserve">Herring were caught in only the first week of sampling in 2023, so growth rates could not be estimated for that year. </w:t>
        </w:r>
      </w:ins>
      <w:moveToRangeStart w:id="225" w:author="Katie Lankowicz" w:date="2025-10-15T14:08:00Z" w:name="move211429708"/>
      <w:moveTo w:id="226" w:author="Katie Lankowicz" w:date="2025-10-15T14:08:00Z" w16du:dateUtc="2025-10-15T17:08:00Z">
        <w:r w:rsidRPr="00926F2C">
          <w:rPr>
            <w:bCs/>
          </w:rPr>
          <w:t xml:space="preserve">Silversides were caught more consistently than herring, and between 2 and 8 weeks of length frequency data for age-0 individuals remained after data filtering. </w:t>
        </w:r>
      </w:moveTo>
      <w:ins w:id="227" w:author="Katie Lankowicz" w:date="2025-10-15T14:09:00Z" w16du:dateUtc="2025-10-15T17:09:00Z">
        <w:r>
          <w:rPr>
            <w:bCs/>
            <w:highlight w:val="yellow"/>
          </w:rPr>
          <w:t>G</w:t>
        </w:r>
      </w:ins>
      <w:ins w:id="228" w:author="Katie Lankowicz" w:date="2025-10-15T14:08:00Z" w16du:dateUtc="2025-10-15T17:08:00Z">
        <w:r w:rsidRPr="008749F6">
          <w:rPr>
            <w:bCs/>
            <w:highlight w:val="yellow"/>
          </w:rPr>
          <w:t xml:space="preserve">rowth rates </w:t>
        </w:r>
      </w:ins>
      <w:ins w:id="229" w:author="Katie Lankowicz" w:date="2025-10-15T14:09:00Z" w16du:dateUtc="2025-10-15T17:09:00Z">
        <w:r>
          <w:rPr>
            <w:bCs/>
            <w:highlight w:val="yellow"/>
          </w:rPr>
          <w:t xml:space="preserve">for both species </w:t>
        </w:r>
      </w:ins>
      <w:ins w:id="230" w:author="Katie Lankowicz" w:date="2025-10-15T14:08:00Z" w16du:dateUtc="2025-10-15T17:08:00Z">
        <w:r w:rsidRPr="008749F6">
          <w:rPr>
            <w:bCs/>
            <w:highlight w:val="yellow"/>
          </w:rPr>
          <w:t>in 2024 were estimated from data that had no sampling in weeks 32 to 38 because of vessel mechanical issues; we therefore had low confidence in the results for this year and did not include them in further analyses</w:t>
        </w:r>
      </w:ins>
      <w:ins w:id="231" w:author="Katie Lankowicz" w:date="2025-10-15T14:09:00Z" w16du:dateUtc="2025-10-15T17:09:00Z">
        <w:r>
          <w:rPr>
            <w:bCs/>
          </w:rPr>
          <w:t>.</w:t>
        </w:r>
      </w:ins>
    </w:p>
    <w:p w14:paraId="1A2F448D" w14:textId="7B7B6204" w:rsidR="00B10F9B" w:rsidRPr="00926F2C" w:rsidDel="00625EFB" w:rsidRDefault="00625EFB" w:rsidP="00625EFB">
      <w:pPr>
        <w:spacing w:after="0" w:line="240" w:lineRule="auto"/>
        <w:rPr>
          <w:del w:id="232" w:author="Katie Lankowicz" w:date="2025-10-15T14:09:00Z" w16du:dateUtc="2025-10-15T17:09:00Z"/>
          <w:bCs/>
        </w:rPr>
      </w:pPr>
      <w:moveTo w:id="233" w:author="Katie Lankowicz" w:date="2025-10-15T14:08:00Z" w16du:dateUtc="2025-10-15T17:08:00Z">
        <w:del w:id="234" w:author="Katie Lankowicz" w:date="2025-10-15T14:09:00Z" w16du:dateUtc="2025-10-15T17:09:00Z">
          <w:r w:rsidRPr="00926F2C" w:rsidDel="00625EFB">
            <w:rPr>
              <w:bCs/>
            </w:rPr>
            <w:delText xml:space="preserve">We excluded growth rates estimated for 2024 because of the gap in sampling data noted above. </w:delText>
          </w:r>
        </w:del>
      </w:moveTo>
      <w:moveToRangeEnd w:id="225"/>
    </w:p>
    <w:p w14:paraId="7AEA0EB0" w14:textId="77777777" w:rsidR="00C34F02" w:rsidRPr="00926F2C" w:rsidRDefault="00C34F02" w:rsidP="001F1CA4">
      <w:pPr>
        <w:spacing w:after="0" w:line="240" w:lineRule="auto"/>
        <w:rPr>
          <w:bCs/>
        </w:rPr>
      </w:pPr>
    </w:p>
    <w:p w14:paraId="173903B1" w14:textId="53CD98EF" w:rsidR="004E0283" w:rsidRPr="00926F2C" w:rsidDel="00317BE8" w:rsidRDefault="00ED01C5" w:rsidP="001F6AAD">
      <w:pPr>
        <w:spacing w:after="0" w:line="240" w:lineRule="auto"/>
        <w:rPr>
          <w:del w:id="235" w:author="Katie Lankowicz" w:date="2025-10-15T12:56:00Z" w16du:dateUtc="2025-10-15T15:56:00Z"/>
          <w:bCs/>
        </w:rPr>
      </w:pPr>
      <w:r w:rsidRPr="00926F2C">
        <w:rPr>
          <w:bCs/>
        </w:rPr>
        <w:t>Next,</w:t>
      </w:r>
      <w:ins w:id="236" w:author="Katie Lankowicz" w:date="2025-10-15T13:31:00Z" w16du:dateUtc="2025-10-15T16:31:00Z">
        <w:r w:rsidR="00317BE8">
          <w:rPr>
            <w:bCs/>
          </w:rPr>
          <w:t xml:space="preserve"> linear models were fit to the upper and lower limits of </w:t>
        </w:r>
      </w:ins>
      <w:ins w:id="237" w:author="Katie Lankowicz" w:date="2025-10-15T13:32:00Z" w16du:dateUtc="2025-10-15T16:32:00Z">
        <w:r w:rsidR="00317BE8">
          <w:rPr>
            <w:bCs/>
          </w:rPr>
          <w:t xml:space="preserve">age-0 cohort </w:t>
        </w:r>
      </w:ins>
      <w:ins w:id="238" w:author="Katie Lankowicz" w:date="2025-10-15T13:31:00Z" w16du:dateUtc="2025-10-15T16:31:00Z">
        <w:r w:rsidR="00317BE8">
          <w:rPr>
            <w:bCs/>
          </w:rPr>
          <w:t>length ran</w:t>
        </w:r>
      </w:ins>
      <w:ins w:id="239" w:author="Katie Lankowicz" w:date="2025-10-15T13:32:00Z" w16du:dateUtc="2025-10-15T16:32:00Z">
        <w:r w:rsidR="00317BE8">
          <w:rPr>
            <w:bCs/>
          </w:rPr>
          <w:t xml:space="preserve">ges </w:t>
        </w:r>
      </w:ins>
      <w:ins w:id="240" w:author="Katie Lankowicz" w:date="2025-10-15T14:09:00Z" w16du:dateUtc="2025-10-15T17:09:00Z">
        <w:r w:rsidR="00625EFB">
          <w:rPr>
            <w:bCs/>
          </w:rPr>
          <w:t>in each week</w:t>
        </w:r>
      </w:ins>
      <w:ins w:id="241" w:author="Katie Lankowicz" w:date="2025-10-15T13:32:00Z" w16du:dateUtc="2025-10-15T16:32:00Z">
        <w:r w:rsidR="00317BE8">
          <w:rPr>
            <w:bCs/>
          </w:rPr>
          <w:t xml:space="preserve">. </w:t>
        </w:r>
      </w:ins>
      <w:del w:id="242" w:author="Katie Lankowicz" w:date="2025-10-15T13:32:00Z" w16du:dateUtc="2025-10-15T16:32:00Z">
        <w:r w:rsidRPr="00926F2C" w:rsidDel="00317BE8">
          <w:rPr>
            <w:bCs/>
          </w:rPr>
          <w:delText xml:space="preserve"> the </w:delText>
        </w:r>
        <w:r w:rsidR="0019083E" w:rsidRPr="00926F2C" w:rsidDel="00317BE8">
          <w:rPr>
            <w:bCs/>
          </w:rPr>
          <w:delText xml:space="preserve">lower and upper limits of </w:delText>
        </w:r>
        <w:r w:rsidR="0059204D" w:rsidRPr="00926F2C" w:rsidDel="00317BE8">
          <w:rPr>
            <w:bCs/>
          </w:rPr>
          <w:delText xml:space="preserve">the </w:delText>
        </w:r>
        <w:r w:rsidR="0019083E" w:rsidRPr="00926F2C" w:rsidDel="00317BE8">
          <w:rPr>
            <w:bCs/>
          </w:rPr>
          <w:delText xml:space="preserve">length </w:delText>
        </w:r>
        <w:r w:rsidR="00C34F02" w:rsidRPr="00926F2C" w:rsidDel="00317BE8">
          <w:rPr>
            <w:bCs/>
          </w:rPr>
          <w:delText xml:space="preserve">range of </w:delText>
        </w:r>
        <w:r w:rsidRPr="00926F2C" w:rsidDel="00317BE8">
          <w:rPr>
            <w:bCs/>
          </w:rPr>
          <w:delText xml:space="preserve">the age-0 cohort </w:delText>
        </w:r>
        <w:r w:rsidR="00C34F02" w:rsidRPr="00926F2C" w:rsidDel="00317BE8">
          <w:rPr>
            <w:bCs/>
          </w:rPr>
          <w:delText>for every week in the sampling period</w:delText>
        </w:r>
        <w:r w:rsidRPr="00926F2C" w:rsidDel="00317BE8">
          <w:rPr>
            <w:bCs/>
          </w:rPr>
          <w:delText xml:space="preserve"> w</w:delText>
        </w:r>
        <w:r w:rsidR="0059204D" w:rsidRPr="00926F2C" w:rsidDel="00317BE8">
          <w:rPr>
            <w:bCs/>
          </w:rPr>
          <w:delText>ere</w:delText>
        </w:r>
        <w:r w:rsidRPr="00926F2C" w:rsidDel="00317BE8">
          <w:rPr>
            <w:bCs/>
          </w:rPr>
          <w:delText xml:space="preserve"> estimated</w:delText>
        </w:r>
        <w:r w:rsidR="00C34F02" w:rsidRPr="00926F2C" w:rsidDel="00317BE8">
          <w:rPr>
            <w:bCs/>
          </w:rPr>
          <w:delText xml:space="preserve">. </w:delText>
        </w:r>
      </w:del>
      <w:r w:rsidR="00B62476" w:rsidRPr="00926F2C">
        <w:rPr>
          <w:bCs/>
        </w:rPr>
        <w:t xml:space="preserve">This was necessary </w:t>
      </w:r>
      <w:r w:rsidR="004B3608" w:rsidRPr="00926F2C">
        <w:rPr>
          <w:bCs/>
        </w:rPr>
        <w:t>to create a continuous time series of estimated lengths;</w:t>
      </w:r>
      <w:r w:rsidR="00B62476" w:rsidRPr="00926F2C">
        <w:rPr>
          <w:bCs/>
        </w:rPr>
        <w:t xml:space="preserve"> </w:t>
      </w:r>
      <w:r w:rsidRPr="00926F2C">
        <w:rPr>
          <w:bCs/>
        </w:rPr>
        <w:t xml:space="preserve">data volume limitations prevented </w:t>
      </w:r>
      <w:r w:rsidR="00B62476" w:rsidRPr="00926F2C">
        <w:rPr>
          <w:bCs/>
        </w:rPr>
        <w:t xml:space="preserve">the Bayesian and mixed modeling approach </w:t>
      </w:r>
      <w:r w:rsidRPr="00926F2C">
        <w:rPr>
          <w:bCs/>
        </w:rPr>
        <w:t>from identifying an</w:t>
      </w:r>
      <w:r w:rsidR="00B62476" w:rsidRPr="00926F2C">
        <w:rPr>
          <w:bCs/>
        </w:rPr>
        <w:t xml:space="preserve"> </w:t>
      </w:r>
      <w:r w:rsidR="00F10420" w:rsidRPr="00926F2C">
        <w:rPr>
          <w:bCs/>
        </w:rPr>
        <w:t>age-0</w:t>
      </w:r>
      <w:r w:rsidR="00B62476" w:rsidRPr="00926F2C">
        <w:rPr>
          <w:bCs/>
        </w:rPr>
        <w:t xml:space="preserve"> cohort</w:t>
      </w:r>
      <w:r w:rsidR="004B3608" w:rsidRPr="00926F2C">
        <w:rPr>
          <w:bCs/>
        </w:rPr>
        <w:t xml:space="preserve"> in some weeks</w:t>
      </w:r>
      <w:ins w:id="243" w:author="Katie Lankowicz" w:date="2025-10-15T12:53:00Z" w16du:dateUtc="2025-10-15T15:53:00Z">
        <w:r w:rsidR="00317BE8">
          <w:rPr>
            <w:bCs/>
          </w:rPr>
          <w:t xml:space="preserve">. </w:t>
        </w:r>
      </w:ins>
      <w:del w:id="244" w:author="Katie Lankowicz" w:date="2025-10-15T12:53:00Z" w16du:dateUtc="2025-10-15T15:53:00Z">
        <w:r w:rsidR="00B62476" w:rsidRPr="00926F2C" w:rsidDel="00317BE8">
          <w:rPr>
            <w:bCs/>
          </w:rPr>
          <w:delText xml:space="preserve">. </w:delText>
        </w:r>
        <w:r w:rsidR="00DF6469" w:rsidRPr="00926F2C" w:rsidDel="00317BE8">
          <w:rPr>
            <w:bCs/>
          </w:rPr>
          <w:delText xml:space="preserve">Lifetime fish growth is usually modeled using </w:delText>
        </w:r>
        <w:r w:rsidR="00C94488" w:rsidRPr="00926F2C" w:rsidDel="00317BE8">
          <w:rPr>
            <w:bCs/>
          </w:rPr>
          <w:delText xml:space="preserve">the </w:delText>
        </w:r>
        <w:r w:rsidR="00DF6469" w:rsidRPr="00926F2C" w:rsidDel="00317BE8">
          <w:rPr>
            <w:bCs/>
          </w:rPr>
          <w:delText xml:space="preserve">von Bertalanffy </w:delText>
        </w:r>
        <w:r w:rsidR="00C94488" w:rsidRPr="00926F2C" w:rsidDel="00317BE8">
          <w:rPr>
            <w:bCs/>
          </w:rPr>
          <w:delText>equation</w:delText>
        </w:r>
        <w:r w:rsidR="00DF6469" w:rsidRPr="00926F2C" w:rsidDel="00317BE8">
          <w:rPr>
            <w:bCs/>
          </w:rPr>
          <w:delText xml:space="preserve">, which is a </w:delText>
        </w:r>
        <w:r w:rsidR="0019083E" w:rsidRPr="00926F2C" w:rsidDel="00317BE8">
          <w:rPr>
            <w:bCs/>
          </w:rPr>
          <w:delText>specialized case of logistic growth</w:delText>
        </w:r>
        <w:r w:rsidR="00DF6469" w:rsidRPr="00926F2C" w:rsidDel="00317BE8">
          <w:rPr>
            <w:bCs/>
          </w:rPr>
          <w:delText xml:space="preserve">. Beach seine operations took place over 15 weeks each </w:delText>
        </w:r>
        <w:r w:rsidR="002E045D" w:rsidRPr="00926F2C" w:rsidDel="00317BE8">
          <w:rPr>
            <w:bCs/>
          </w:rPr>
          <w:delText>summer</w:delText>
        </w:r>
        <w:r w:rsidR="00DF6469" w:rsidRPr="00926F2C" w:rsidDel="00317BE8">
          <w:rPr>
            <w:bCs/>
          </w:rPr>
          <w:delText>,</w:delText>
        </w:r>
        <w:r w:rsidR="00E142AE" w:rsidRPr="00926F2C" w:rsidDel="00317BE8">
          <w:rPr>
            <w:bCs/>
          </w:rPr>
          <w:delText xml:space="preserve"> with </w:delText>
        </w:r>
        <w:r w:rsidR="0059204D" w:rsidRPr="00926F2C" w:rsidDel="00317BE8">
          <w:rPr>
            <w:bCs/>
          </w:rPr>
          <w:delText xml:space="preserve">age-0 cohorts for both </w:delText>
        </w:r>
        <w:r w:rsidR="00E142AE" w:rsidRPr="00926F2C" w:rsidDel="00317BE8">
          <w:rPr>
            <w:bCs/>
          </w:rPr>
          <w:delText xml:space="preserve">focal species persisting in the area for </w:delText>
        </w:r>
        <w:r w:rsidR="0059204D" w:rsidRPr="00926F2C" w:rsidDel="00317BE8">
          <w:rPr>
            <w:bCs/>
          </w:rPr>
          <w:delText xml:space="preserve">only </w:delText>
        </w:r>
        <w:r w:rsidR="00E142AE" w:rsidRPr="00926F2C" w:rsidDel="00317BE8">
          <w:rPr>
            <w:bCs/>
          </w:rPr>
          <w:delText xml:space="preserve">a </w:delText>
        </w:r>
        <w:r w:rsidR="0059204D" w:rsidRPr="00926F2C" w:rsidDel="00317BE8">
          <w:rPr>
            <w:bCs/>
          </w:rPr>
          <w:delText>few weeks</w:delText>
        </w:r>
        <w:r w:rsidR="00E142AE" w:rsidRPr="00926F2C" w:rsidDel="00317BE8">
          <w:rPr>
            <w:bCs/>
          </w:rPr>
          <w:delText xml:space="preserve"> of that time. </w:delText>
        </w:r>
      </w:del>
      <w:ins w:id="245" w:author="Katie Lankowicz" w:date="2025-10-15T12:54:00Z" w16du:dateUtc="2025-10-15T15:54:00Z">
        <w:r w:rsidR="00317BE8">
          <w:rPr>
            <w:bCs/>
          </w:rPr>
          <w:t xml:space="preserve">The relatively short duration of the </w:t>
        </w:r>
      </w:ins>
      <w:ins w:id="246" w:author="Katie Lankowicz" w:date="2025-10-15T12:55:00Z" w16du:dateUtc="2025-10-15T15:55:00Z">
        <w:r w:rsidR="00317BE8">
          <w:rPr>
            <w:bCs/>
          </w:rPr>
          <w:t xml:space="preserve">observation window (typically 15 weeks a year) </w:t>
        </w:r>
      </w:ins>
      <w:del w:id="247" w:author="Katie Lankowicz" w:date="2025-10-15T12:54:00Z" w16du:dateUtc="2025-10-15T15:54:00Z">
        <w:r w:rsidR="00E142AE" w:rsidRPr="00926F2C" w:rsidDel="00317BE8">
          <w:rPr>
            <w:bCs/>
          </w:rPr>
          <w:delText>R</w:delText>
        </w:r>
        <w:r w:rsidR="002E045D" w:rsidRPr="00926F2C" w:rsidDel="00317BE8">
          <w:rPr>
            <w:bCs/>
          </w:rPr>
          <w:delText xml:space="preserve">apid growth over </w:delText>
        </w:r>
        <w:r w:rsidR="00C94488" w:rsidRPr="00926F2C" w:rsidDel="00317BE8">
          <w:rPr>
            <w:bCs/>
          </w:rPr>
          <w:delText>this</w:delText>
        </w:r>
        <w:r w:rsidR="002E045D" w:rsidRPr="00926F2C" w:rsidDel="00317BE8">
          <w:rPr>
            <w:bCs/>
          </w:rPr>
          <w:delText xml:space="preserve"> relatively short period </w:delText>
        </w:r>
      </w:del>
      <w:r w:rsidR="002E045D" w:rsidRPr="00926F2C">
        <w:rPr>
          <w:bCs/>
        </w:rPr>
        <w:t>support</w:t>
      </w:r>
      <w:ins w:id="248" w:author="Katie Lankowicz" w:date="2025-10-15T12:55:00Z" w16du:dateUtc="2025-10-15T15:55:00Z">
        <w:r w:rsidR="00317BE8">
          <w:rPr>
            <w:bCs/>
          </w:rPr>
          <w:t>ed</w:t>
        </w:r>
      </w:ins>
      <w:del w:id="249" w:author="Katie Lankowicz" w:date="2025-10-15T12:55:00Z" w16du:dateUtc="2025-10-15T15:55:00Z">
        <w:r w:rsidR="002E045D" w:rsidRPr="00926F2C" w:rsidDel="00317BE8">
          <w:rPr>
            <w:bCs/>
          </w:rPr>
          <w:delText>s</w:delText>
        </w:r>
      </w:del>
      <w:r w:rsidR="002E045D" w:rsidRPr="00926F2C">
        <w:rPr>
          <w:bCs/>
        </w:rPr>
        <w:t xml:space="preserve"> </w:t>
      </w:r>
      <w:r w:rsidR="0059204D" w:rsidRPr="00926F2C">
        <w:rPr>
          <w:bCs/>
        </w:rPr>
        <w:t>estimating</w:t>
      </w:r>
      <w:r w:rsidR="002E045D" w:rsidRPr="00926F2C">
        <w:rPr>
          <w:bCs/>
        </w:rPr>
        <w:t xml:space="preserve"> </w:t>
      </w:r>
      <w:r w:rsidR="00C94488" w:rsidRPr="00926F2C">
        <w:rPr>
          <w:bCs/>
        </w:rPr>
        <w:t xml:space="preserve">the observed </w:t>
      </w:r>
      <w:r w:rsidR="002E045D" w:rsidRPr="00926F2C">
        <w:rPr>
          <w:bCs/>
        </w:rPr>
        <w:t xml:space="preserve">growth rate as a linear </w:t>
      </w:r>
      <w:r w:rsidR="0059204D" w:rsidRPr="00926F2C">
        <w:rPr>
          <w:bCs/>
        </w:rPr>
        <w:t>relationship</w:t>
      </w:r>
      <w:del w:id="250" w:author="Katie Lankowicz" w:date="2025-10-15T13:32:00Z" w16du:dateUtc="2025-10-15T16:32:00Z">
        <w:r w:rsidR="00DF6469" w:rsidRPr="00926F2C" w:rsidDel="00317BE8">
          <w:rPr>
            <w:bCs/>
          </w:rPr>
          <w:delText xml:space="preserve">. </w:delText>
        </w:r>
        <w:r w:rsidR="0019083E" w:rsidRPr="00926F2C" w:rsidDel="00317BE8">
          <w:rPr>
            <w:bCs/>
          </w:rPr>
          <w:delText>Therefore, linear models were fit to the weekly upper and lower limits of length range</w:delText>
        </w:r>
        <w:r w:rsidR="0059204D" w:rsidRPr="00926F2C" w:rsidDel="00317BE8">
          <w:rPr>
            <w:bCs/>
          </w:rPr>
          <w:delText>s</w:delText>
        </w:r>
        <w:r w:rsidR="0019083E" w:rsidRPr="00926F2C" w:rsidDel="00317BE8">
          <w:rPr>
            <w:bCs/>
          </w:rPr>
          <w:delText xml:space="preserve"> as estimated in the previous step</w:delText>
        </w:r>
      </w:del>
      <w:r w:rsidR="0019083E" w:rsidRPr="00926F2C">
        <w:rPr>
          <w:bCs/>
        </w:rPr>
        <w:t xml:space="preserve">. Fish with lengths </w:t>
      </w:r>
      <w:del w:id="251" w:author="Katie Lankowicz" w:date="2025-10-15T12:55:00Z" w16du:dateUtc="2025-10-15T15:55:00Z">
        <w:r w:rsidR="0019083E" w:rsidRPr="00926F2C" w:rsidDel="00317BE8">
          <w:rPr>
            <w:bCs/>
          </w:rPr>
          <w:delText xml:space="preserve">within </w:delText>
        </w:r>
      </w:del>
      <w:ins w:id="252" w:author="Katie Lankowicz" w:date="2025-10-15T12:55:00Z" w16du:dateUtc="2025-10-15T15:55:00Z">
        <w:r w:rsidR="00317BE8">
          <w:rPr>
            <w:bCs/>
          </w:rPr>
          <w:t>outside</w:t>
        </w:r>
        <w:r w:rsidR="00317BE8" w:rsidRPr="00926F2C">
          <w:rPr>
            <w:bCs/>
          </w:rPr>
          <w:t xml:space="preserve"> </w:t>
        </w:r>
      </w:ins>
      <w:r w:rsidR="0019083E" w:rsidRPr="00926F2C">
        <w:rPr>
          <w:bCs/>
        </w:rPr>
        <w:t xml:space="preserve">the modeled </w:t>
      </w:r>
      <w:ins w:id="253" w:author="Katie Lankowicz" w:date="2025-10-15T12:56:00Z" w16du:dateUtc="2025-10-15T15:56:00Z">
        <w:r w:rsidR="00317BE8">
          <w:rPr>
            <w:bCs/>
          </w:rPr>
          <w:t>age-0 limits of each week were removed from further growth analyses.</w:t>
        </w:r>
      </w:ins>
      <w:ins w:id="254" w:author="Katie Lankowicz" w:date="2025-10-15T13:11:00Z" w16du:dateUtc="2025-10-15T16:11:00Z">
        <w:r w:rsidR="00317BE8">
          <w:rPr>
            <w:bCs/>
          </w:rPr>
          <w:t xml:space="preserve"> </w:t>
        </w:r>
      </w:ins>
      <w:ins w:id="255" w:author="Katie Lankowicz" w:date="2025-10-15T13:32:00Z" w16du:dateUtc="2025-10-15T16:32:00Z">
        <w:r w:rsidR="00317BE8">
          <w:rPr>
            <w:bCs/>
          </w:rPr>
          <w:t>Finally, w</w:t>
        </w:r>
      </w:ins>
      <w:ins w:id="256" w:author="Katie Lankowicz" w:date="2025-10-15T13:11:00Z" w16du:dateUtc="2025-10-15T16:11:00Z">
        <w:r w:rsidR="00317BE8" w:rsidRPr="00926F2C">
          <w:rPr>
            <w:bCs/>
          </w:rPr>
          <w:t xml:space="preserve">eighted least squares regressions were used to </w:t>
        </w:r>
        <w:r w:rsidR="00317BE8">
          <w:rPr>
            <w:bCs/>
          </w:rPr>
          <w:t xml:space="preserve">control for heteroskedasticity and estimate average weekly growth rates in each year. </w:t>
        </w:r>
      </w:ins>
      <w:del w:id="257" w:author="Katie Lankowicz" w:date="2025-10-15T12:56:00Z" w16du:dateUtc="2025-10-15T15:56:00Z">
        <w:r w:rsidR="0019083E" w:rsidRPr="00926F2C" w:rsidDel="00317BE8">
          <w:rPr>
            <w:bCs/>
          </w:rPr>
          <w:delText xml:space="preserve">limits of each week were </w:delText>
        </w:r>
        <w:r w:rsidR="00984539" w:rsidRPr="00926F2C" w:rsidDel="00317BE8">
          <w:rPr>
            <w:bCs/>
          </w:rPr>
          <w:delText xml:space="preserve">assigned to the </w:delText>
        </w:r>
        <w:r w:rsidR="00F10420" w:rsidRPr="00926F2C" w:rsidDel="00317BE8">
          <w:rPr>
            <w:bCs/>
          </w:rPr>
          <w:delText>age-0 cohort.</w:delText>
        </w:r>
        <w:r w:rsidR="00F16509" w:rsidRPr="00926F2C" w:rsidDel="00317BE8">
          <w:rPr>
            <w:bCs/>
          </w:rPr>
          <w:delText xml:space="preserve"> </w:delText>
        </w:r>
        <w:r w:rsidRPr="00926F2C" w:rsidDel="00317BE8">
          <w:rPr>
            <w:bCs/>
          </w:rPr>
          <w:delText xml:space="preserve">Fish not </w:delText>
        </w:r>
        <w:r w:rsidR="00E142AE" w:rsidRPr="00926F2C" w:rsidDel="00317BE8">
          <w:rPr>
            <w:bCs/>
          </w:rPr>
          <w:delText>assigned to</w:delText>
        </w:r>
        <w:r w:rsidRPr="00926F2C" w:rsidDel="00317BE8">
          <w:rPr>
            <w:bCs/>
          </w:rPr>
          <w:delText xml:space="preserve"> the age-0 cohort were removed from further growth analyses.</w:delText>
        </w:r>
      </w:del>
    </w:p>
    <w:p w14:paraId="5C4D8348" w14:textId="33B9E29D" w:rsidR="004E0283" w:rsidRPr="00926F2C" w:rsidDel="00317BE8" w:rsidRDefault="004E0283" w:rsidP="001F6AAD">
      <w:pPr>
        <w:spacing w:after="0" w:line="240" w:lineRule="auto"/>
        <w:rPr>
          <w:del w:id="258" w:author="Katie Lankowicz" w:date="2025-10-15T13:11:00Z" w16du:dateUtc="2025-10-15T16:11:00Z"/>
          <w:bCs/>
        </w:rPr>
      </w:pPr>
    </w:p>
    <w:p w14:paraId="7F5656CC" w14:textId="1839C410" w:rsidR="00ED01C5" w:rsidDel="00317BE8" w:rsidRDefault="00ED01C5" w:rsidP="001F6AAD">
      <w:pPr>
        <w:spacing w:after="0" w:line="240" w:lineRule="auto"/>
        <w:rPr>
          <w:del w:id="259" w:author="Katie Lankowicz" w:date="2025-10-15T13:02:00Z" w16du:dateUtc="2025-10-15T16:02:00Z"/>
          <w:bCs/>
        </w:rPr>
      </w:pPr>
      <w:del w:id="260" w:author="Katie Lankowicz" w:date="2025-10-15T13:11:00Z" w16du:dateUtc="2025-10-15T16:11:00Z">
        <w:r w:rsidRPr="00926F2C" w:rsidDel="00317BE8">
          <w:rPr>
            <w:bCs/>
          </w:rPr>
          <w:delText>The weekly length distribution</w:delText>
        </w:r>
        <w:r w:rsidR="00926F2C" w:rsidRPr="00926F2C" w:rsidDel="00317BE8">
          <w:rPr>
            <w:bCs/>
          </w:rPr>
          <w:delText>s</w:delText>
        </w:r>
        <w:r w:rsidRPr="00926F2C" w:rsidDel="00317BE8">
          <w:rPr>
            <w:bCs/>
          </w:rPr>
          <w:delText xml:space="preserve"> of both age-0 silverside</w:delText>
        </w:r>
        <w:r w:rsidR="0059204D" w:rsidRPr="00926F2C" w:rsidDel="00317BE8">
          <w:rPr>
            <w:bCs/>
          </w:rPr>
          <w:delText>s</w:delText>
        </w:r>
        <w:r w:rsidRPr="00926F2C" w:rsidDel="00317BE8">
          <w:rPr>
            <w:bCs/>
          </w:rPr>
          <w:delText xml:space="preserve"> and age-0 herring in each year often exhibited higher variance in later weeks </w:delText>
        </w:r>
      </w:del>
      <w:del w:id="261" w:author="Katie Lankowicz" w:date="2025-10-14T14:17:00Z" w16du:dateUtc="2025-10-14T17:17:00Z">
        <w:r w:rsidRPr="00926F2C" w:rsidDel="008749F6">
          <w:rPr>
            <w:bCs/>
          </w:rPr>
          <w:delText>as compared to</w:delText>
        </w:r>
      </w:del>
      <w:del w:id="262" w:author="Katie Lankowicz" w:date="2025-10-15T13:11:00Z" w16du:dateUtc="2025-10-15T16:11:00Z">
        <w:r w:rsidRPr="00926F2C" w:rsidDel="00317BE8">
          <w:rPr>
            <w:bCs/>
          </w:rPr>
          <w:delText xml:space="preserve"> earlier weeks. Weighted least squares regressions were used to </w:delText>
        </w:r>
        <w:r w:rsidR="00E142AE" w:rsidRPr="00926F2C" w:rsidDel="00317BE8">
          <w:rPr>
            <w:bCs/>
          </w:rPr>
          <w:delText>control</w:delText>
        </w:r>
        <w:r w:rsidRPr="00926F2C" w:rsidDel="00317BE8">
          <w:rPr>
            <w:bCs/>
          </w:rPr>
          <w:delText xml:space="preserve"> </w:delText>
        </w:r>
        <w:r w:rsidR="00E142AE" w:rsidRPr="00926F2C" w:rsidDel="00317BE8">
          <w:rPr>
            <w:bCs/>
          </w:rPr>
          <w:delText xml:space="preserve">for </w:delText>
        </w:r>
        <w:r w:rsidRPr="00926F2C" w:rsidDel="00317BE8">
          <w:rPr>
            <w:bCs/>
          </w:rPr>
          <w:delText>this heteroskedasticity</w:delText>
        </w:r>
      </w:del>
      <w:ins w:id="263" w:author="Katie Lankowicz" w:date="2025-10-15T13:34:00Z" w16du:dateUtc="2025-10-15T16:34:00Z">
        <w:r w:rsidR="00317BE8">
          <w:rPr>
            <w:bCs/>
          </w:rPr>
          <w:t>T</w:t>
        </w:r>
      </w:ins>
      <w:del w:id="264" w:author="Katie Lankowicz" w:date="2025-10-15T13:00:00Z" w16du:dateUtc="2025-10-15T16:00:00Z">
        <w:r w:rsidRPr="00926F2C" w:rsidDel="00317BE8">
          <w:rPr>
            <w:bCs/>
          </w:rPr>
          <w:delText>.</w:delText>
        </w:r>
      </w:del>
      <w:del w:id="265" w:author="Katie Lankowicz" w:date="2025-10-15T13:01:00Z" w16du:dateUtc="2025-10-15T16:01:00Z">
        <w:r w:rsidRPr="00926F2C" w:rsidDel="00317BE8">
          <w:rPr>
            <w:bCs/>
          </w:rPr>
          <w:delText xml:space="preserve"> In these models, </w:delText>
        </w:r>
        <w:r w:rsidR="0059204D" w:rsidRPr="00926F2C" w:rsidDel="00317BE8">
          <w:rPr>
            <w:bCs/>
          </w:rPr>
          <w:delText xml:space="preserve">the </w:delText>
        </w:r>
        <w:r w:rsidRPr="00926F2C" w:rsidDel="00317BE8">
          <w:rPr>
            <w:bCs/>
          </w:rPr>
          <w:delText>length</w:delText>
        </w:r>
        <w:r w:rsidR="00E142AE" w:rsidRPr="00926F2C" w:rsidDel="00317BE8">
          <w:rPr>
            <w:bCs/>
          </w:rPr>
          <w:delText>s</w:delText>
        </w:r>
        <w:r w:rsidRPr="00926F2C" w:rsidDel="00317BE8">
          <w:rPr>
            <w:bCs/>
          </w:rPr>
          <w:delText xml:space="preserve"> of the selected fishes </w:delText>
        </w:r>
        <w:r w:rsidR="00E142AE" w:rsidRPr="00926F2C" w:rsidDel="00317BE8">
          <w:rPr>
            <w:bCs/>
          </w:rPr>
          <w:delText>were</w:delText>
        </w:r>
        <w:r w:rsidRPr="00926F2C" w:rsidDel="00317BE8">
          <w:rPr>
            <w:bCs/>
          </w:rPr>
          <w:delText xml:space="preserve"> the response variable and </w:delText>
        </w:r>
        <w:r w:rsidR="0059204D" w:rsidRPr="00926F2C" w:rsidDel="00317BE8">
          <w:rPr>
            <w:bCs/>
          </w:rPr>
          <w:delText xml:space="preserve">the numeric </w:delText>
        </w:r>
        <w:r w:rsidRPr="00926F2C" w:rsidDel="00317BE8">
          <w:rPr>
            <w:bCs/>
          </w:rPr>
          <w:delText xml:space="preserve">week of </w:delText>
        </w:r>
        <w:r w:rsidR="0059204D" w:rsidRPr="00926F2C" w:rsidDel="00317BE8">
          <w:rPr>
            <w:bCs/>
          </w:rPr>
          <w:delText xml:space="preserve">the </w:delText>
        </w:r>
        <w:r w:rsidRPr="00926F2C" w:rsidDel="00317BE8">
          <w:rPr>
            <w:bCs/>
          </w:rPr>
          <w:delText xml:space="preserve">year was the </w:delText>
        </w:r>
        <w:r w:rsidR="00E142AE" w:rsidRPr="00926F2C" w:rsidDel="00317BE8">
          <w:rPr>
            <w:bCs/>
          </w:rPr>
          <w:delText>explanatory</w:delText>
        </w:r>
        <w:r w:rsidRPr="00926F2C" w:rsidDel="00317BE8">
          <w:rPr>
            <w:bCs/>
          </w:rPr>
          <w:delText xml:space="preserve"> variable. The weekly growth rate of the age-0 cohort of each species in each year was therefore defined as the slope of the regression fit to the weekly </w:delText>
        </w:r>
        <w:r w:rsidR="00E142AE" w:rsidRPr="00926F2C" w:rsidDel="00317BE8">
          <w:rPr>
            <w:bCs/>
          </w:rPr>
          <w:delText xml:space="preserve">age-0 cohort </w:delText>
        </w:r>
        <w:r w:rsidRPr="00926F2C" w:rsidDel="00317BE8">
          <w:rPr>
            <w:bCs/>
          </w:rPr>
          <w:delText xml:space="preserve">length frequency distribution data. </w:delText>
        </w:r>
      </w:del>
      <w:del w:id="266" w:author="Katie Lankowicz" w:date="2025-10-15T13:02:00Z" w16du:dateUtc="2025-10-15T16:02:00Z">
        <w:r w:rsidR="004D46E9" w:rsidRPr="00926F2C" w:rsidDel="00317BE8">
          <w:rPr>
            <w:bCs/>
          </w:rPr>
          <w:delText>T</w:delText>
        </w:r>
      </w:del>
      <w:r w:rsidR="004D46E9" w:rsidRPr="00926F2C">
        <w:rPr>
          <w:bCs/>
        </w:rPr>
        <w:t xml:space="preserve">wo-sided </w:t>
      </w:r>
      <w:r w:rsidRPr="00926F2C">
        <w:rPr>
          <w:bCs/>
        </w:rPr>
        <w:t>Welch’s t-tests were</w:t>
      </w:r>
      <w:ins w:id="267" w:author="Katie Lankowicz" w:date="2025-10-15T13:34:00Z" w16du:dateUtc="2025-10-15T16:34:00Z">
        <w:r w:rsidR="00317BE8">
          <w:rPr>
            <w:bCs/>
          </w:rPr>
          <w:t xml:space="preserve"> then</w:t>
        </w:r>
      </w:ins>
      <w:r w:rsidRPr="00926F2C">
        <w:rPr>
          <w:bCs/>
        </w:rPr>
        <w:t xml:space="preserve"> used to compare weekly growth rates </w:t>
      </w:r>
      <w:ins w:id="268" w:author="Katie Lankowicz" w:date="2025-10-15T13:02:00Z" w16du:dateUtc="2025-10-15T16:02:00Z">
        <w:r w:rsidR="00317BE8">
          <w:rPr>
            <w:bCs/>
          </w:rPr>
          <w:t>in “warmer” years (annual temperature above CRP average) and “cooler” years (annual temperature below CRP average).</w:t>
        </w:r>
      </w:ins>
      <w:del w:id="269" w:author="Katie Lankowicz" w:date="2025-10-15T13:02:00Z" w16du:dateUtc="2025-10-15T16:02:00Z">
        <w:r w:rsidRPr="00926F2C" w:rsidDel="00317BE8">
          <w:rPr>
            <w:bCs/>
          </w:rPr>
          <w:delText>within each species between years with an annual temperature above the CRP average (“warmer” years) and those with an annual average temperature below the CRP average (“cooler” years).</w:delText>
        </w:r>
      </w:del>
    </w:p>
    <w:p w14:paraId="0E7733D1" w14:textId="77777777" w:rsidR="00317BE8" w:rsidRPr="00926F2C" w:rsidRDefault="00317BE8" w:rsidP="00317BE8">
      <w:pPr>
        <w:spacing w:after="0" w:line="240" w:lineRule="auto"/>
        <w:rPr>
          <w:ins w:id="270" w:author="Katie Lankowicz" w:date="2025-10-15T13:02:00Z" w16du:dateUtc="2025-10-15T16:02:00Z"/>
          <w:bCs/>
        </w:rPr>
      </w:pPr>
    </w:p>
    <w:p w14:paraId="2389BE32" w14:textId="77777777" w:rsidR="001F1CA4" w:rsidRPr="00926F2C" w:rsidRDefault="001F1CA4" w:rsidP="00317BE8">
      <w:pPr>
        <w:spacing w:after="0" w:line="240" w:lineRule="auto"/>
        <w:rPr>
          <w:bCs/>
          <w:color w:val="4472C4"/>
        </w:rPr>
      </w:pPr>
    </w:p>
    <w:p w14:paraId="25B1B6B4" w14:textId="2B5C99E4" w:rsidR="00562A5F" w:rsidRPr="00926F2C" w:rsidRDefault="00625EFB" w:rsidP="0005676A">
      <w:pPr>
        <w:spacing w:after="0" w:line="240" w:lineRule="auto"/>
        <w:rPr>
          <w:bCs/>
          <w:color w:val="4472C4"/>
        </w:rPr>
      </w:pPr>
      <w:ins w:id="271" w:author="Katie Lankowicz" w:date="2025-10-15T14:31:00Z" w16du:dateUtc="2025-10-15T17:31:00Z">
        <w:r>
          <w:rPr>
            <w:bCs/>
            <w:color w:val="4472C4"/>
          </w:rPr>
          <w:t>2</w:t>
        </w:r>
      </w:ins>
      <w:del w:id="272" w:author="Katie Lankowicz" w:date="2025-10-15T14:31:00Z" w16du:dateUtc="2025-10-15T17:31:00Z">
        <w:r w:rsidR="00562A5F" w:rsidRPr="00926F2C" w:rsidDel="00625EFB">
          <w:rPr>
            <w:bCs/>
            <w:color w:val="4472C4"/>
          </w:rPr>
          <w:delText>3</w:delText>
        </w:r>
      </w:del>
      <w:r w:rsidR="00562A5F" w:rsidRPr="00926F2C">
        <w:rPr>
          <w:bCs/>
          <w:color w:val="4472C4"/>
        </w:rPr>
        <w:t>.3.2</w:t>
      </w:r>
      <w:r w:rsidR="00562A5F" w:rsidRPr="00926F2C">
        <w:rPr>
          <w:bCs/>
          <w:color w:val="4472C4"/>
        </w:rPr>
        <w:tab/>
      </w:r>
      <w:r w:rsidR="001579FC" w:rsidRPr="00926F2C">
        <w:rPr>
          <w:bCs/>
          <w:color w:val="4472C4"/>
        </w:rPr>
        <w:t>Effects on catch</w:t>
      </w:r>
    </w:p>
    <w:p w14:paraId="6CB1FC89" w14:textId="6EA705F5" w:rsidR="00ED01C5" w:rsidRPr="00926F2C" w:rsidRDefault="00E142AE" w:rsidP="0005676A">
      <w:pPr>
        <w:spacing w:after="0" w:line="240" w:lineRule="auto"/>
        <w:rPr>
          <w:bCs/>
        </w:rPr>
      </w:pPr>
      <w:r w:rsidRPr="00926F2C">
        <w:rPr>
          <w:bCs/>
        </w:rPr>
        <w:t>Generalized</w:t>
      </w:r>
      <w:r w:rsidR="00ED01C5" w:rsidRPr="00926F2C">
        <w:rPr>
          <w:bCs/>
        </w:rPr>
        <w:t xml:space="preserve"> additive models were used to model changes in herring and silverside catch along environmental gradients and through time. Catch data for herring and silverside </w:t>
      </w:r>
      <w:del w:id="273" w:author="Katie Lankowicz" w:date="2025-10-15T13:34:00Z" w16du:dateUtc="2025-10-15T16:34:00Z">
        <w:r w:rsidR="00ED01C5" w:rsidRPr="00926F2C" w:rsidDel="00317BE8">
          <w:rPr>
            <w:bCs/>
          </w:rPr>
          <w:delText xml:space="preserve">was </w:delText>
        </w:r>
      </w:del>
      <w:ins w:id="274" w:author="Katie Lankowicz" w:date="2025-10-15T13:34:00Z" w16du:dateUtc="2025-10-15T16:34:00Z">
        <w:r w:rsidR="00317BE8" w:rsidRPr="00926F2C">
          <w:rPr>
            <w:bCs/>
          </w:rPr>
          <w:t>w</w:t>
        </w:r>
        <w:r w:rsidR="00317BE8">
          <w:rPr>
            <w:bCs/>
          </w:rPr>
          <w:t>ere</w:t>
        </w:r>
        <w:r w:rsidR="00317BE8" w:rsidRPr="00926F2C">
          <w:rPr>
            <w:bCs/>
          </w:rPr>
          <w:t xml:space="preserve"> </w:t>
        </w:r>
      </w:ins>
      <w:r w:rsidR="00ED01C5" w:rsidRPr="00926F2C">
        <w:rPr>
          <w:bCs/>
        </w:rPr>
        <w:t>filtered to only include observations where the time of the observation and the surface temperature were recorded. It is important to note that</w:t>
      </w:r>
      <w:r w:rsidR="0059204D" w:rsidRPr="00926F2C">
        <w:rPr>
          <w:bCs/>
        </w:rPr>
        <w:t>,</w:t>
      </w:r>
      <w:r w:rsidR="00ED01C5" w:rsidRPr="00926F2C">
        <w:rPr>
          <w:bCs/>
        </w:rPr>
        <w:t xml:space="preserve"> unlike the growth analysis, these GAMs</w:t>
      </w:r>
      <w:r w:rsidR="0059204D" w:rsidRPr="00926F2C">
        <w:rPr>
          <w:bCs/>
        </w:rPr>
        <w:t xml:space="preserve"> use all catch data and do not</w:t>
      </w:r>
      <w:r w:rsidR="00ED01C5" w:rsidRPr="00926F2C">
        <w:rPr>
          <w:bCs/>
        </w:rPr>
        <w:t xml:space="preserve"> focus on </w:t>
      </w:r>
      <w:r w:rsidR="0059204D" w:rsidRPr="00926F2C">
        <w:rPr>
          <w:bCs/>
        </w:rPr>
        <w:t xml:space="preserve">only age-0 </w:t>
      </w:r>
      <w:del w:id="275" w:author="Katie Lankowicz" w:date="2025-10-15T13:34:00Z" w16du:dateUtc="2025-10-15T16:34:00Z">
        <w:r w:rsidR="0059204D" w:rsidRPr="00926F2C" w:rsidDel="00317BE8">
          <w:rPr>
            <w:bCs/>
          </w:rPr>
          <w:delText>fishes</w:delText>
        </w:r>
      </w:del>
      <w:ins w:id="276" w:author="Katie Lankowicz" w:date="2025-10-15T13:34:00Z" w16du:dateUtc="2025-10-15T16:34:00Z">
        <w:r w:rsidR="00317BE8">
          <w:rPr>
            <w:bCs/>
          </w:rPr>
          <w:t>individuals</w:t>
        </w:r>
      </w:ins>
      <w:r w:rsidR="00ED01C5" w:rsidRPr="00926F2C">
        <w:rPr>
          <w:bCs/>
        </w:rPr>
        <w:t xml:space="preserve">. </w:t>
      </w:r>
      <w:r w:rsidR="001579FC" w:rsidRPr="00926F2C">
        <w:rPr>
          <w:bCs/>
        </w:rPr>
        <w:t xml:space="preserve">GAMs were fit with a negative </w:t>
      </w:r>
      <w:r w:rsidRPr="00926F2C">
        <w:rPr>
          <w:bCs/>
        </w:rPr>
        <w:t>binomial</w:t>
      </w:r>
      <w:r w:rsidR="001579FC" w:rsidRPr="00926F2C">
        <w:rPr>
          <w:bCs/>
        </w:rPr>
        <w:t xml:space="preserve"> error distribution </w:t>
      </w:r>
      <w:r w:rsidR="001579FC" w:rsidRPr="00926F2C">
        <w:rPr>
          <w:bCs/>
        </w:rPr>
        <w:lastRenderedPageBreak/>
        <w:t>family and a log-link function due to the zero-inflated and overdispersed nature of the catch data. Thin-plate regression splines were fit to all continuous numeric variables and interaction terms.</w:t>
      </w:r>
    </w:p>
    <w:p w14:paraId="3135603A" w14:textId="77777777" w:rsidR="00ED01C5" w:rsidRPr="00926F2C" w:rsidRDefault="00ED01C5" w:rsidP="0005676A">
      <w:pPr>
        <w:spacing w:after="0" w:line="240" w:lineRule="auto"/>
        <w:rPr>
          <w:bCs/>
        </w:rPr>
      </w:pPr>
    </w:p>
    <w:p w14:paraId="1CEDDC30" w14:textId="416D4A06" w:rsidR="001F1CA4" w:rsidRPr="00926F2C" w:rsidRDefault="00ED01C5" w:rsidP="0005676A">
      <w:pPr>
        <w:spacing w:after="0" w:line="240" w:lineRule="auto"/>
        <w:rPr>
          <w:bCs/>
        </w:rPr>
      </w:pPr>
      <w:del w:id="277" w:author="Katie Lankowicz" w:date="2025-10-15T13:12:00Z" w16du:dateUtc="2025-10-15T16:12:00Z">
        <w:r w:rsidRPr="00926F2C" w:rsidDel="00317BE8">
          <w:rPr>
            <w:bCs/>
          </w:rPr>
          <w:delText>Environmental variables tested as explanatory</w:delText>
        </w:r>
      </w:del>
      <w:ins w:id="278" w:author="Katie Lankowicz" w:date="2025-10-15T13:12:00Z" w16du:dateUtc="2025-10-15T16:12:00Z">
        <w:r w:rsidR="00317BE8">
          <w:rPr>
            <w:bCs/>
          </w:rPr>
          <w:t>Potential explanatory</w:t>
        </w:r>
      </w:ins>
      <w:ins w:id="279" w:author="Katie Lankowicz" w:date="2025-10-15T13:22:00Z" w16du:dateUtc="2025-10-15T16:22:00Z">
        <w:r w:rsidR="00317BE8">
          <w:rPr>
            <w:bCs/>
          </w:rPr>
          <w:t xml:space="preserve"> environmental</w:t>
        </w:r>
      </w:ins>
      <w:r w:rsidRPr="00926F2C">
        <w:rPr>
          <w:bCs/>
        </w:rPr>
        <w:t xml:space="preserve"> variables included </w:t>
      </w:r>
      <w:del w:id="280" w:author="Katie Lankowicz" w:date="2025-10-15T13:24:00Z" w16du:dateUtc="2025-10-15T16:24:00Z">
        <w:r w:rsidRPr="00926F2C" w:rsidDel="00317BE8">
          <w:rPr>
            <w:bCs/>
          </w:rPr>
          <w:delText xml:space="preserve">surface temperature </w:delText>
        </w:r>
        <w:r w:rsidDel="00317BE8">
          <w:rPr>
            <w:bCs/>
          </w:rPr>
          <w:delText>(</w:delText>
        </w:r>
        <w:r w:rsidR="005B3CE9" w:rsidDel="00317BE8">
          <w:rPr>
            <w:bCs/>
          </w:rPr>
          <w:delText>°</w:delText>
        </w:r>
        <w:r w:rsidRPr="00926F2C" w:rsidDel="00317BE8">
          <w:rPr>
            <w:bCs/>
          </w:rPr>
          <w:delText xml:space="preserve">C), </w:delText>
        </w:r>
      </w:del>
      <w:r w:rsidRPr="00926F2C">
        <w:rPr>
          <w:bCs/>
        </w:rPr>
        <w:t xml:space="preserve">substrate type, weather conditions, tidal state (rising or falling), </w:t>
      </w:r>
      <w:del w:id="281" w:author="Katie Lankowicz" w:date="2025-10-15T13:24:00Z" w16du:dateUtc="2025-10-15T16:24:00Z">
        <w:r w:rsidRPr="00926F2C" w:rsidDel="00317BE8">
          <w:rPr>
            <w:bCs/>
          </w:rPr>
          <w:delText xml:space="preserve">and </w:delText>
        </w:r>
      </w:del>
      <w:r w:rsidRPr="00926F2C">
        <w:rPr>
          <w:bCs/>
        </w:rPr>
        <w:t>water level</w:t>
      </w:r>
      <w:r w:rsidR="00792C70" w:rsidRPr="00926F2C">
        <w:rPr>
          <w:bCs/>
        </w:rPr>
        <w:t xml:space="preserve"> (m) </w:t>
      </w:r>
      <w:del w:id="282" w:author="Katie Lankowicz" w:date="2025-10-14T14:17:00Z" w16du:dateUtc="2025-10-14T17:17:00Z">
        <w:r w:rsidR="00792C70" w:rsidRPr="00926F2C" w:rsidDel="008749F6">
          <w:rPr>
            <w:bCs/>
          </w:rPr>
          <w:delText>as compared to</w:delText>
        </w:r>
      </w:del>
      <w:ins w:id="283" w:author="Katie Lankowicz" w:date="2025-10-14T14:17:00Z" w16du:dateUtc="2025-10-14T17:17:00Z">
        <w:r w:rsidR="008749F6">
          <w:rPr>
            <w:bCs/>
          </w:rPr>
          <w:t>compared to</w:t>
        </w:r>
      </w:ins>
      <w:r w:rsidR="00792C70" w:rsidRPr="00926F2C">
        <w:rPr>
          <w:bCs/>
        </w:rPr>
        <w:t xml:space="preserve"> the Mean Low</w:t>
      </w:r>
      <w:r w:rsidR="00926F2C" w:rsidRPr="00926F2C">
        <w:rPr>
          <w:bCs/>
        </w:rPr>
        <w:t>er</w:t>
      </w:r>
      <w:r w:rsidR="00792C70" w:rsidRPr="00926F2C">
        <w:rPr>
          <w:bCs/>
        </w:rPr>
        <w:t xml:space="preserve"> Low Water (MLLW) datum</w:t>
      </w:r>
      <w:ins w:id="284" w:author="Katie Lankowicz" w:date="2025-10-15T13:24:00Z" w16du:dateUtc="2025-10-15T16:24:00Z">
        <w:r w:rsidR="00317BE8">
          <w:rPr>
            <w:bCs/>
          </w:rPr>
          <w:t xml:space="preserve">, and </w:t>
        </w:r>
        <w:r w:rsidR="00317BE8" w:rsidRPr="00926F2C">
          <w:rPr>
            <w:bCs/>
          </w:rPr>
          <w:t xml:space="preserve">surface temperature </w:t>
        </w:r>
        <w:r w:rsidR="00317BE8">
          <w:rPr>
            <w:bCs/>
          </w:rPr>
          <w:t>(°</w:t>
        </w:r>
        <w:r w:rsidR="00317BE8" w:rsidRPr="00926F2C">
          <w:rPr>
            <w:bCs/>
          </w:rPr>
          <w:t>C)</w:t>
        </w:r>
      </w:ins>
      <w:del w:id="285" w:author="Katie Lankowicz" w:date="2025-10-15T13:18:00Z" w16du:dateUtc="2025-10-15T16:18:00Z">
        <w:r w:rsidR="00792C70" w:rsidRPr="00926F2C" w:rsidDel="00317BE8">
          <w:rPr>
            <w:bCs/>
          </w:rPr>
          <w:delText xml:space="preserve"> at the time and location of each seine haul</w:delText>
        </w:r>
      </w:del>
      <w:r w:rsidRPr="00926F2C">
        <w:rPr>
          <w:bCs/>
        </w:rPr>
        <w:t xml:space="preserve">. </w:t>
      </w:r>
      <w:ins w:id="286" w:author="Katie Lankowicz" w:date="2025-10-15T13:26:00Z" w16du:dateUtc="2025-10-15T16:26:00Z">
        <w:r w:rsidR="00317BE8">
          <w:rPr>
            <w:bCs/>
          </w:rPr>
          <w:t>S</w:t>
        </w:r>
        <w:r w:rsidR="00317BE8" w:rsidRPr="00926F2C">
          <w:rPr>
            <w:bCs/>
          </w:rPr>
          <w:t>ubstrate type</w:t>
        </w:r>
        <w:r w:rsidR="00317BE8">
          <w:rPr>
            <w:bCs/>
          </w:rPr>
          <w:t xml:space="preserve">, </w:t>
        </w:r>
        <w:r w:rsidR="00317BE8" w:rsidRPr="00926F2C">
          <w:rPr>
            <w:bCs/>
          </w:rPr>
          <w:t>weather conditions</w:t>
        </w:r>
        <w:r w:rsidR="00317BE8">
          <w:rPr>
            <w:bCs/>
          </w:rPr>
          <w:t xml:space="preserve">, and tidal state </w:t>
        </w:r>
        <w:r w:rsidR="00317BE8" w:rsidRPr="00926F2C">
          <w:rPr>
            <w:bCs/>
          </w:rPr>
          <w:t xml:space="preserve">were included as fixed-effect factor variables. </w:t>
        </w:r>
      </w:ins>
      <w:del w:id="287" w:author="Katie Lankowicz" w:date="2025-10-15T13:18:00Z" w16du:dateUtc="2025-10-15T16:18:00Z">
        <w:r w:rsidR="001579FC" w:rsidRPr="00926F2C" w:rsidDel="00317BE8">
          <w:rPr>
            <w:bCs/>
          </w:rPr>
          <w:delText xml:space="preserve">Surface temperature data were collected immediately after each seine. </w:delText>
        </w:r>
      </w:del>
      <w:del w:id="288" w:author="Katie Lankowicz" w:date="2025-10-15T13:04:00Z" w16du:dateUtc="2025-10-15T16:04:00Z">
        <w:r w:rsidR="001579FC" w:rsidRPr="00926F2C" w:rsidDel="00317BE8">
          <w:rPr>
            <w:bCs/>
          </w:rPr>
          <w:delText xml:space="preserve">Though salinity data were also collected, there were several long gaps in data availability from sensor failures. Thus, salinity could not be included as an environmental variable. </w:delText>
        </w:r>
      </w:del>
      <w:del w:id="289" w:author="Katie Lankowicz" w:date="2025-10-15T13:18:00Z" w16du:dateUtc="2025-10-15T16:18:00Z">
        <w:r w:rsidR="004B3608" w:rsidRPr="00926F2C" w:rsidDel="00317BE8">
          <w:rPr>
            <w:bCs/>
          </w:rPr>
          <w:delText>The s</w:delText>
        </w:r>
        <w:r w:rsidRPr="00926F2C" w:rsidDel="00317BE8">
          <w:rPr>
            <w:bCs/>
          </w:rPr>
          <w:delText xml:space="preserve">ubstrate </w:delText>
        </w:r>
        <w:r w:rsidR="00792C70" w:rsidRPr="00926F2C" w:rsidDel="00317BE8">
          <w:rPr>
            <w:bCs/>
          </w:rPr>
          <w:delText xml:space="preserve">at each sampling site </w:delText>
        </w:r>
        <w:r w:rsidRPr="00926F2C" w:rsidDel="00317BE8">
          <w:rPr>
            <w:bCs/>
          </w:rPr>
          <w:delText xml:space="preserve">was categorized as mud, sand, or sand/gravel mixture </w:delText>
        </w:r>
        <w:r w:rsidR="001579FC" w:rsidRPr="00926F2C" w:rsidDel="00317BE8">
          <w:rPr>
            <w:bCs/>
          </w:rPr>
          <w:delText>according to</w:delText>
        </w:r>
        <w:r w:rsidRPr="00926F2C" w:rsidDel="00317BE8">
          <w:rPr>
            <w:bCs/>
          </w:rPr>
          <w:delText xml:space="preserve"> an estimate of average grain size within the </w:delText>
        </w:r>
        <w:r w:rsidR="0059204D" w:rsidRPr="00926F2C" w:rsidDel="00317BE8">
          <w:rPr>
            <w:bCs/>
          </w:rPr>
          <w:delText>sampled</w:delText>
        </w:r>
        <w:r w:rsidRPr="00926F2C" w:rsidDel="00317BE8">
          <w:rPr>
            <w:bCs/>
          </w:rPr>
          <w:delText xml:space="preserve"> area. Weather conditions were categorized into sunny, partly cloudy, overcast, or rainy. </w:delText>
        </w:r>
      </w:del>
      <w:del w:id="290" w:author="Katie Lankowicz" w:date="2025-10-15T13:25:00Z" w16du:dateUtc="2025-10-15T16:25:00Z">
        <w:r w:rsidR="004808FE" w:rsidRPr="00926F2C" w:rsidDel="00317BE8">
          <w:rPr>
            <w:bCs/>
          </w:rPr>
          <w:delText>Both s</w:delText>
        </w:r>
      </w:del>
      <w:del w:id="291" w:author="Katie Lankowicz" w:date="2025-10-15T13:26:00Z" w16du:dateUtc="2025-10-15T16:26:00Z">
        <w:r w:rsidR="004808FE" w:rsidRPr="00926F2C" w:rsidDel="00317BE8">
          <w:rPr>
            <w:bCs/>
          </w:rPr>
          <w:delText xml:space="preserve">ubstrate type and weather conditions were included as fixed-effect factor variables. </w:delText>
        </w:r>
      </w:del>
      <w:del w:id="292" w:author="Katie Lankowicz" w:date="2025-10-15T13:18:00Z" w16du:dateUtc="2025-10-15T16:18:00Z">
        <w:r w:rsidRPr="00926F2C" w:rsidDel="00317BE8">
          <w:rPr>
            <w:bCs/>
          </w:rPr>
          <w:delText xml:space="preserve">Tidal </w:delText>
        </w:r>
        <w:r w:rsidR="001579FC" w:rsidRPr="00926F2C" w:rsidDel="00317BE8">
          <w:rPr>
            <w:bCs/>
          </w:rPr>
          <w:delText>data were</w:delText>
        </w:r>
        <w:r w:rsidRPr="00926F2C" w:rsidDel="00317BE8">
          <w:rPr>
            <w:bCs/>
          </w:rPr>
          <w:delText xml:space="preserve"> extracted from the nearby Portland Harbor tide gauge. </w:delText>
        </w:r>
      </w:del>
      <w:r w:rsidRPr="00926F2C">
        <w:rPr>
          <w:bCs/>
        </w:rPr>
        <w:t xml:space="preserve">Water level </w:t>
      </w:r>
      <w:r w:rsidR="00E142AE" w:rsidRPr="00926F2C">
        <w:rPr>
          <w:bCs/>
        </w:rPr>
        <w:t xml:space="preserve">data </w:t>
      </w:r>
      <w:ins w:id="293" w:author="Katie Lankowicz" w:date="2025-10-15T13:18:00Z" w16du:dateUtc="2025-10-15T16:18:00Z">
        <w:r w:rsidR="00317BE8">
          <w:rPr>
            <w:bCs/>
          </w:rPr>
          <w:t>from the</w:t>
        </w:r>
      </w:ins>
      <w:ins w:id="294" w:author="Katie Lankowicz" w:date="2025-10-15T13:19:00Z" w16du:dateUtc="2025-10-15T16:19:00Z">
        <w:r w:rsidR="00317BE8">
          <w:rPr>
            <w:bCs/>
          </w:rPr>
          <w:t xml:space="preserve"> Portland Harbor tide gauge </w:t>
        </w:r>
      </w:ins>
      <w:r w:rsidRPr="00926F2C">
        <w:rPr>
          <w:bCs/>
        </w:rPr>
        <w:t>w</w:t>
      </w:r>
      <w:r w:rsidR="00E142AE" w:rsidRPr="00926F2C">
        <w:rPr>
          <w:bCs/>
        </w:rPr>
        <w:t>ere</w:t>
      </w:r>
      <w:r w:rsidRPr="00926F2C">
        <w:rPr>
          <w:bCs/>
        </w:rPr>
        <w:t xml:space="preserve"> </w:t>
      </w:r>
      <w:del w:id="295" w:author="Katie Lankowicz" w:date="2025-10-15T13:23:00Z" w16du:dateUtc="2025-10-15T16:23:00Z">
        <w:r w:rsidRPr="00926F2C" w:rsidDel="00317BE8">
          <w:rPr>
            <w:bCs/>
          </w:rPr>
          <w:delText xml:space="preserve">extracted at </w:delText>
        </w:r>
        <w:r w:rsidR="0059204D" w:rsidRPr="00926F2C" w:rsidDel="00317BE8">
          <w:rPr>
            <w:bCs/>
          </w:rPr>
          <w:delText xml:space="preserve">the </w:delText>
        </w:r>
        <w:r w:rsidRPr="00926F2C" w:rsidDel="00317BE8">
          <w:rPr>
            <w:bCs/>
          </w:rPr>
          <w:delText>native 6-minute frequency, then interpolated and smoothed to a 1-minute frequenc</w:delText>
        </w:r>
      </w:del>
      <w:del w:id="296" w:author="Katie Lankowicz" w:date="2025-10-15T13:13:00Z" w16du:dateUtc="2025-10-15T16:13:00Z">
        <w:r w:rsidRPr="00926F2C" w:rsidDel="00317BE8">
          <w:rPr>
            <w:bCs/>
          </w:rPr>
          <w:delText>y</w:delText>
        </w:r>
        <w:r w:rsidR="0059204D" w:rsidRPr="00926F2C" w:rsidDel="00317BE8">
          <w:rPr>
            <w:bCs/>
          </w:rPr>
          <w:delText xml:space="preserve"> for</w:delText>
        </w:r>
        <w:r w:rsidRPr="00926F2C" w:rsidDel="00317BE8">
          <w:rPr>
            <w:bCs/>
          </w:rPr>
          <w:delText xml:space="preserve"> every summer </w:delText>
        </w:r>
        <w:r w:rsidR="001579FC" w:rsidRPr="00926F2C" w:rsidDel="00317BE8">
          <w:rPr>
            <w:bCs/>
          </w:rPr>
          <w:delText>when</w:delText>
        </w:r>
        <w:r w:rsidRPr="00926F2C" w:rsidDel="00317BE8">
          <w:rPr>
            <w:bCs/>
          </w:rPr>
          <w:delText xml:space="preserve"> sampling occurred</w:delText>
        </w:r>
      </w:del>
      <w:del w:id="297" w:author="Katie Lankowicz" w:date="2025-10-15T13:23:00Z" w16du:dateUtc="2025-10-15T16:23:00Z">
        <w:r w:rsidRPr="00926F2C" w:rsidDel="00317BE8">
          <w:rPr>
            <w:bCs/>
          </w:rPr>
          <w:delText xml:space="preserve">. The timestamp of each seine </w:delText>
        </w:r>
      </w:del>
      <w:del w:id="298" w:author="Katie Lankowicz" w:date="2025-10-15T13:21:00Z" w16du:dateUtc="2025-10-15T16:21:00Z">
        <w:r w:rsidRPr="00926F2C" w:rsidDel="00317BE8">
          <w:rPr>
            <w:bCs/>
          </w:rPr>
          <w:delText xml:space="preserve">set </w:delText>
        </w:r>
      </w:del>
      <w:del w:id="299" w:author="Katie Lankowicz" w:date="2025-10-15T13:23:00Z" w16du:dateUtc="2025-10-15T16:23:00Z">
        <w:r w:rsidRPr="00926F2C" w:rsidDel="00317BE8">
          <w:rPr>
            <w:bCs/>
          </w:rPr>
          <w:delText xml:space="preserve">was then </w:delText>
        </w:r>
      </w:del>
      <w:r w:rsidRPr="00926F2C">
        <w:rPr>
          <w:bCs/>
        </w:rPr>
        <w:t xml:space="preserve">used to determine </w:t>
      </w:r>
      <w:r w:rsidR="0059204D" w:rsidRPr="00926F2C">
        <w:rPr>
          <w:bCs/>
        </w:rPr>
        <w:t xml:space="preserve">the </w:t>
      </w:r>
      <w:r w:rsidRPr="00926F2C">
        <w:rPr>
          <w:bCs/>
        </w:rPr>
        <w:t>tidal state</w:t>
      </w:r>
      <w:ins w:id="300" w:author="Katie Lankowicz" w:date="2025-10-15T13:26:00Z" w16du:dateUtc="2025-10-15T16:26:00Z">
        <w:r w:rsidR="00317BE8">
          <w:rPr>
            <w:bCs/>
          </w:rPr>
          <w:t xml:space="preserve"> </w:t>
        </w:r>
      </w:ins>
      <w:del w:id="301" w:author="Katie Lankowicz" w:date="2025-10-15T13:26:00Z" w16du:dateUtc="2025-10-15T16:26:00Z">
        <w:r w:rsidRPr="00926F2C" w:rsidDel="00317BE8">
          <w:rPr>
            <w:bCs/>
          </w:rPr>
          <w:delText xml:space="preserve"> (rising or falling</w:delText>
        </w:r>
        <w:r w:rsidR="009212C7" w:rsidRPr="00926F2C" w:rsidDel="00317BE8">
          <w:rPr>
            <w:bCs/>
          </w:rPr>
          <w:delText>; fixed-effect factor variable</w:delText>
        </w:r>
        <w:r w:rsidRPr="00926F2C" w:rsidDel="00317BE8">
          <w:rPr>
            <w:bCs/>
          </w:rPr>
          <w:delText xml:space="preserve">) </w:delText>
        </w:r>
      </w:del>
      <w:r w:rsidRPr="00926F2C">
        <w:rPr>
          <w:bCs/>
        </w:rPr>
        <w:t xml:space="preserve">and approximate water level </w:t>
      </w:r>
      <w:del w:id="302" w:author="Katie Lankowicz" w:date="2025-10-14T14:17:00Z" w16du:dateUtc="2025-10-14T17:17:00Z">
        <w:r w:rsidRPr="00926F2C" w:rsidDel="008749F6">
          <w:rPr>
            <w:bCs/>
          </w:rPr>
          <w:delText>as compared to</w:delText>
        </w:r>
      </w:del>
      <w:ins w:id="303" w:author="Katie Lankowicz" w:date="2025-10-15T13:23:00Z" w16du:dateUtc="2025-10-15T16:23:00Z">
        <w:r w:rsidR="00317BE8">
          <w:rPr>
            <w:bCs/>
          </w:rPr>
          <w:t>at the time of each seine haul</w:t>
        </w:r>
      </w:ins>
      <w:del w:id="304" w:author="Katie Lankowicz" w:date="2025-10-15T13:23:00Z" w16du:dateUtc="2025-10-15T16:23:00Z">
        <w:r w:rsidRPr="00926F2C" w:rsidDel="00317BE8">
          <w:rPr>
            <w:bCs/>
          </w:rPr>
          <w:delText xml:space="preserve"> the </w:delText>
        </w:r>
        <w:r w:rsidR="00792C70" w:rsidRPr="00926F2C" w:rsidDel="00317BE8">
          <w:rPr>
            <w:bCs/>
          </w:rPr>
          <w:delText xml:space="preserve">MLLW </w:delText>
        </w:r>
        <w:r w:rsidRPr="00926F2C" w:rsidDel="00317BE8">
          <w:rPr>
            <w:bCs/>
          </w:rPr>
          <w:delText>datum</w:delText>
        </w:r>
      </w:del>
      <w:r w:rsidRPr="00926F2C">
        <w:rPr>
          <w:bCs/>
        </w:rPr>
        <w:t xml:space="preserve">. Though the gauge measurements are specific to Portland Harbor, the time </w:t>
      </w:r>
      <w:r w:rsidR="00E142AE" w:rsidRPr="00926F2C">
        <w:rPr>
          <w:bCs/>
        </w:rPr>
        <w:t>offsets</w:t>
      </w:r>
      <w:r w:rsidRPr="00926F2C">
        <w:rPr>
          <w:bCs/>
        </w:rPr>
        <w:t xml:space="preserve"> for high and low tides at subordinate NOAA tidal prediction stations </w:t>
      </w:r>
      <w:r w:rsidR="001579FC" w:rsidRPr="00926F2C">
        <w:rPr>
          <w:bCs/>
        </w:rPr>
        <w:t xml:space="preserve">near </w:t>
      </w:r>
      <w:r w:rsidRPr="00926F2C">
        <w:rPr>
          <w:bCs/>
        </w:rPr>
        <w:t>the edges of Casco Bay are between 1 and 2 minutes</w:t>
      </w:r>
      <w:ins w:id="305" w:author="Katie Lankowicz" w:date="2025-10-15T13:35:00Z" w16du:dateUtc="2025-10-15T16:35:00Z">
        <w:r w:rsidR="00317BE8">
          <w:rPr>
            <w:bCs/>
          </w:rPr>
          <w:t>,</w:t>
        </w:r>
      </w:ins>
      <w:r w:rsidRPr="00926F2C">
        <w:rPr>
          <w:bCs/>
        </w:rPr>
        <w:t xml:space="preserve"> and tidal height </w:t>
      </w:r>
      <w:r w:rsidR="00E142AE" w:rsidRPr="00926F2C">
        <w:rPr>
          <w:bCs/>
        </w:rPr>
        <w:t>offsets</w:t>
      </w:r>
      <w:r w:rsidRPr="00926F2C">
        <w:rPr>
          <w:bCs/>
        </w:rPr>
        <w:t xml:space="preserve"> are between 0 and 0.3 m. </w:t>
      </w:r>
      <w:r w:rsidR="001579FC" w:rsidRPr="00926F2C">
        <w:rPr>
          <w:bCs/>
        </w:rPr>
        <w:t xml:space="preserve">All our sampled sites are relatively close to Portland Harbor and would likely have temporal and tidal height </w:t>
      </w:r>
      <w:r w:rsidR="00E142AE" w:rsidRPr="00926F2C">
        <w:rPr>
          <w:bCs/>
        </w:rPr>
        <w:t>offsets</w:t>
      </w:r>
      <w:r w:rsidR="001579FC" w:rsidRPr="00926F2C">
        <w:rPr>
          <w:bCs/>
        </w:rPr>
        <w:t xml:space="preserve"> within this range</w:t>
      </w:r>
      <w:r w:rsidR="0059204D" w:rsidRPr="00926F2C">
        <w:rPr>
          <w:bCs/>
        </w:rPr>
        <w:t>, which is small enough that we would not likely be able to detect any ecological effects.</w:t>
      </w:r>
    </w:p>
    <w:p w14:paraId="32F1FFD8" w14:textId="77777777" w:rsidR="00ED01C5" w:rsidRPr="00926F2C" w:rsidRDefault="00ED01C5" w:rsidP="0005676A">
      <w:pPr>
        <w:spacing w:after="0" w:line="240" w:lineRule="auto"/>
        <w:rPr>
          <w:bCs/>
        </w:rPr>
      </w:pPr>
    </w:p>
    <w:p w14:paraId="6FEB25D4" w14:textId="4D7544E3" w:rsidR="00E64C2E" w:rsidRPr="00926F2C" w:rsidRDefault="00ED01C5" w:rsidP="001579FC">
      <w:pPr>
        <w:spacing w:after="0" w:line="240" w:lineRule="auto"/>
        <w:rPr>
          <w:bCs/>
        </w:rPr>
      </w:pPr>
      <w:r w:rsidRPr="00926F2C">
        <w:rPr>
          <w:bCs/>
        </w:rPr>
        <w:t>Temporal variables included</w:t>
      </w:r>
      <w:r w:rsidR="0059204D" w:rsidRPr="00926F2C">
        <w:rPr>
          <w:bCs/>
        </w:rPr>
        <w:t xml:space="preserve"> </w:t>
      </w:r>
      <w:r w:rsidR="004B3608" w:rsidRPr="00926F2C">
        <w:rPr>
          <w:bCs/>
        </w:rPr>
        <w:t xml:space="preserve">year and </w:t>
      </w:r>
      <w:r w:rsidR="0059204D" w:rsidRPr="00926F2C">
        <w:rPr>
          <w:bCs/>
        </w:rPr>
        <w:t>numeric</w:t>
      </w:r>
      <w:r w:rsidRPr="00926F2C">
        <w:rPr>
          <w:bCs/>
        </w:rPr>
        <w:t xml:space="preserve"> week of year. Year was treated as a </w:t>
      </w:r>
      <w:r w:rsidR="004808FE" w:rsidRPr="00926F2C">
        <w:rPr>
          <w:bCs/>
        </w:rPr>
        <w:t xml:space="preserve">fixed-effect </w:t>
      </w:r>
      <w:r w:rsidRPr="00926F2C">
        <w:rPr>
          <w:bCs/>
        </w:rPr>
        <w:t>factor variable so that the effect of each year on catch could be estimated independently</w:t>
      </w:r>
      <w:r w:rsidR="004B3608" w:rsidRPr="00926F2C">
        <w:rPr>
          <w:bCs/>
        </w:rPr>
        <w:t>, as is most appropriate for generating indices of relative abundance</w:t>
      </w:r>
      <w:r w:rsidRPr="00926F2C">
        <w:rPr>
          <w:bCs/>
        </w:rPr>
        <w:t xml:space="preserve">. Week was incorporated as an interaction term with surface temperature. This was done to </w:t>
      </w:r>
      <w:r w:rsidR="004B3608" w:rsidRPr="00926F2C">
        <w:rPr>
          <w:bCs/>
        </w:rPr>
        <w:t>account for the effect of seasonal warming on the phenology of the focal species</w:t>
      </w:r>
      <w:ins w:id="306" w:author="Katie Lankowicz" w:date="2025-10-15T13:16:00Z" w16du:dateUtc="2025-10-15T16:16:00Z">
        <w:r w:rsidR="00317BE8">
          <w:rPr>
            <w:bCs/>
          </w:rPr>
          <w:t xml:space="preserve">. </w:t>
        </w:r>
      </w:ins>
      <w:moveToRangeStart w:id="307" w:author="Katie Lankowicz" w:date="2025-10-15T13:16:00Z" w:name="move211426627"/>
      <w:moveTo w:id="308" w:author="Katie Lankowicz" w:date="2025-10-15T13:16:00Z" w16du:dateUtc="2025-10-15T16:16:00Z">
        <w:r w:rsidR="00317BE8" w:rsidRPr="00926F2C">
          <w:rPr>
            <w:bCs/>
          </w:rPr>
          <w:t>The interaction between week of year and surface temperature could also highlight age-specific temperature preferences</w:t>
        </w:r>
        <w:del w:id="309" w:author="Katie Lankowicz" w:date="2025-10-15T13:16:00Z" w16du:dateUtc="2025-10-15T16:16:00Z">
          <w:r w:rsidR="00317BE8" w:rsidRPr="00926F2C" w:rsidDel="00317BE8">
            <w:rPr>
              <w:bCs/>
            </w:rPr>
            <w:delText>, particularly for silversides</w:delText>
          </w:r>
        </w:del>
        <w:r w:rsidR="00317BE8" w:rsidRPr="00926F2C">
          <w:rPr>
            <w:bCs/>
          </w:rPr>
          <w:t xml:space="preserve">. </w:t>
        </w:r>
      </w:moveTo>
      <w:moveToRangeEnd w:id="307"/>
      <w:del w:id="310" w:author="Katie Lankowicz" w:date="2025-10-15T13:16:00Z" w16du:dateUtc="2025-10-15T16:16:00Z">
        <w:r w:rsidR="004B3608" w:rsidRPr="00926F2C" w:rsidDel="00317BE8">
          <w:rPr>
            <w:bCs/>
          </w:rPr>
          <w:delText>, particularly herring.</w:delText>
        </w:r>
        <w:r w:rsidRPr="00926F2C" w:rsidDel="00317BE8">
          <w:rPr>
            <w:bCs/>
          </w:rPr>
          <w:delText xml:space="preserve"> If warming signals and temperature maxima are earlier each year, herring use of the nearshore area </w:delText>
        </w:r>
        <w:r w:rsidR="004B3608" w:rsidRPr="00926F2C" w:rsidDel="00317BE8">
          <w:rPr>
            <w:bCs/>
          </w:rPr>
          <w:delText>may</w:delText>
        </w:r>
        <w:r w:rsidRPr="00926F2C" w:rsidDel="00317BE8">
          <w:rPr>
            <w:bCs/>
          </w:rPr>
          <w:delText xml:space="preserve"> end </w:delText>
        </w:r>
        <w:r w:rsidR="007651E3" w:rsidRPr="00926F2C" w:rsidDel="00317BE8">
          <w:rPr>
            <w:bCs/>
          </w:rPr>
          <w:delText>earlier,</w:delText>
        </w:r>
        <w:r w:rsidRPr="00926F2C" w:rsidDel="00317BE8">
          <w:rPr>
            <w:bCs/>
          </w:rPr>
          <w:delText xml:space="preserve"> and herring catch may decrease. </w:delText>
        </w:r>
      </w:del>
      <w:moveFromRangeStart w:id="311" w:author="Katie Lankowicz" w:date="2025-10-15T13:16:00Z" w:name="move211426627"/>
      <w:moveFrom w:id="312" w:author="Katie Lankowicz" w:date="2025-10-15T13:16:00Z" w16du:dateUtc="2025-10-15T16:16:00Z">
        <w:r w:rsidRPr="00926F2C" w:rsidDel="00317BE8">
          <w:rPr>
            <w:bCs/>
          </w:rPr>
          <w:t>The interaction between week of year and surface temperature could also highlight age-specific temperature preferences</w:t>
        </w:r>
        <w:r w:rsidR="00792C70" w:rsidRPr="00926F2C" w:rsidDel="00317BE8">
          <w:rPr>
            <w:bCs/>
          </w:rPr>
          <w:t>, particularly</w:t>
        </w:r>
        <w:r w:rsidRPr="00926F2C" w:rsidDel="00317BE8">
          <w:rPr>
            <w:bCs/>
          </w:rPr>
          <w:t xml:space="preserve"> </w:t>
        </w:r>
        <w:r w:rsidR="00792C70" w:rsidRPr="00926F2C" w:rsidDel="00317BE8">
          <w:rPr>
            <w:bCs/>
          </w:rPr>
          <w:t>for</w:t>
        </w:r>
        <w:r w:rsidRPr="00926F2C" w:rsidDel="00317BE8">
          <w:rPr>
            <w:bCs/>
          </w:rPr>
          <w:t xml:space="preserve"> silverside</w:t>
        </w:r>
        <w:r w:rsidR="00792C70" w:rsidRPr="00926F2C" w:rsidDel="00317BE8">
          <w:rPr>
            <w:bCs/>
          </w:rPr>
          <w:t>s</w:t>
        </w:r>
        <w:r w:rsidRPr="00926F2C" w:rsidDel="00317BE8">
          <w:rPr>
            <w:bCs/>
          </w:rPr>
          <w:t xml:space="preserve">. </w:t>
        </w:r>
      </w:moveFrom>
      <w:moveFromRangeEnd w:id="311"/>
    </w:p>
    <w:p w14:paraId="738DA727" w14:textId="77777777" w:rsidR="00E64C2E" w:rsidRPr="00926F2C" w:rsidRDefault="00E64C2E" w:rsidP="001579FC">
      <w:pPr>
        <w:spacing w:after="0" w:line="240" w:lineRule="auto"/>
        <w:rPr>
          <w:bCs/>
        </w:rPr>
      </w:pPr>
    </w:p>
    <w:p w14:paraId="3DECC9BA" w14:textId="3445220C" w:rsidR="00ED01C5" w:rsidRPr="00926F2C" w:rsidRDefault="0059204D" w:rsidP="0005676A">
      <w:pPr>
        <w:spacing w:after="0" w:line="240" w:lineRule="auto"/>
        <w:rPr>
          <w:bCs/>
        </w:rPr>
      </w:pPr>
      <w:r w:rsidRPr="00926F2C">
        <w:rPr>
          <w:bCs/>
        </w:rPr>
        <w:t>A</w:t>
      </w:r>
      <w:r w:rsidR="00ED01C5" w:rsidRPr="00926F2C">
        <w:rPr>
          <w:bCs/>
        </w:rPr>
        <w:t xml:space="preserve"> random effect for each site</w:t>
      </w:r>
      <w:r w:rsidRPr="00926F2C">
        <w:rPr>
          <w:bCs/>
        </w:rPr>
        <w:t xml:space="preserve"> was also included as a model term</w:t>
      </w:r>
      <w:r w:rsidR="00ED01C5" w:rsidRPr="00926F2C">
        <w:rPr>
          <w:bCs/>
        </w:rPr>
        <w:t xml:space="preserve">. </w:t>
      </w:r>
      <w:r w:rsidRPr="00926F2C">
        <w:rPr>
          <w:bCs/>
        </w:rPr>
        <w:t>Though we</w:t>
      </w:r>
      <w:r w:rsidR="00E64C2E" w:rsidRPr="00926F2C">
        <w:rPr>
          <w:bCs/>
        </w:rPr>
        <w:t xml:space="preserve"> were not interested in characterizing the difference in catch between sites, </w:t>
      </w:r>
      <w:r w:rsidRPr="00926F2C">
        <w:rPr>
          <w:bCs/>
        </w:rPr>
        <w:t>including this term was</w:t>
      </w:r>
      <w:r w:rsidR="008B7A5F" w:rsidRPr="00926F2C">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e.g</w:t>
      </w:r>
      <w:r w:rsidR="00686FE7">
        <w:rPr>
          <w:bCs/>
        </w:rPr>
        <w:t>.</w:t>
      </w:r>
      <w:r w:rsidR="008B7A5F">
        <w:rPr>
          <w:bCs/>
        </w:rPr>
        <w:t>,</w:t>
      </w:r>
      <w:r w:rsidR="008B7A5F" w:rsidRPr="00926F2C">
        <w:rPr>
          <w:bCs/>
        </w:rPr>
        <w:t xml:space="preserve"> bathymetric features or shoreline shapes that influence currents, concentration of </w:t>
      </w:r>
      <w:r w:rsidR="004B3608" w:rsidRPr="00926F2C">
        <w:rPr>
          <w:bCs/>
        </w:rPr>
        <w:t>planktonic prey items</w:t>
      </w:r>
      <w:r w:rsidR="008B7A5F" w:rsidRPr="00926F2C">
        <w:rPr>
          <w:bCs/>
        </w:rPr>
        <w:t xml:space="preserve">, salinity). </w:t>
      </w:r>
      <w:del w:id="313" w:author="Katie Lankowicz" w:date="2025-10-15T13:17:00Z" w16du:dateUtc="2025-10-15T16:17:00Z">
        <w:r w:rsidR="008B7A5F" w:rsidRPr="00926F2C" w:rsidDel="00317BE8">
          <w:rPr>
            <w:bCs/>
          </w:rPr>
          <w:delText>The sites in our study design can be thought of as random samples along the gradients of those unmeasured environmental conditions.</w:delText>
        </w:r>
        <w:r w:rsidR="004B3608" w:rsidRPr="00926F2C" w:rsidDel="00317BE8">
          <w:rPr>
            <w:bCs/>
          </w:rPr>
          <w:delText xml:space="preserve"> </w:delText>
        </w:r>
      </w:del>
      <w:r w:rsidR="001579FC" w:rsidRPr="00926F2C">
        <w:rPr>
          <w:bCs/>
        </w:rPr>
        <w:t xml:space="preserve">Term selection was conducted according to the “double penalty,” or “null space penalization,” approach </w:t>
      </w:r>
      <w:r w:rsidR="001579FC" w:rsidRPr="00926F2C">
        <w:rPr>
          <w:bCs/>
        </w:rPr>
        <w:fldChar w:fldCharType="begin"/>
      </w:r>
      <w:r w:rsidR="001579FC" w:rsidRPr="00926F2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sidRPr="00926F2C">
        <w:rPr>
          <w:bCs/>
        </w:rPr>
        <w:fldChar w:fldCharType="separate"/>
      </w:r>
      <w:r w:rsidR="001579FC" w:rsidRPr="00926F2C">
        <w:rPr>
          <w:rFonts w:ascii="Aptos" w:hAnsi="Aptos"/>
        </w:rPr>
        <w:t>(Marra &amp; Wood 2011)</w:t>
      </w:r>
      <w:r w:rsidR="001579FC" w:rsidRPr="00926F2C">
        <w:rPr>
          <w:bCs/>
        </w:rPr>
        <w:fldChar w:fldCharType="end"/>
      </w:r>
      <w:r w:rsidR="001579FC" w:rsidRPr="00926F2C">
        <w:rPr>
          <w:bCs/>
        </w:rPr>
        <w:t>.</w:t>
      </w:r>
      <w:del w:id="314" w:author="Katie Lankowicz" w:date="2025-10-15T13:17:00Z" w16du:dateUtc="2025-10-15T16:17:00Z">
        <w:r w:rsidR="001579FC" w:rsidRPr="00926F2C" w:rsidDel="00317BE8">
          <w:rPr>
            <w:bCs/>
          </w:rPr>
          <w:delText xml:space="preserve"> This enables shrinkage for all smoothed </w:delText>
        </w:r>
        <w:r w:rsidR="007651E3" w:rsidRPr="00926F2C" w:rsidDel="00317BE8">
          <w:rPr>
            <w:bCs/>
          </w:rPr>
          <w:delText>terms and</w:delText>
        </w:r>
        <w:r w:rsidR="001579FC" w:rsidRPr="00926F2C" w:rsidDel="00317BE8">
          <w:rPr>
            <w:bCs/>
          </w:rPr>
          <w:delText xml:space="preserve"> essentially penalizes </w:delText>
        </w:r>
        <w:r w:rsidR="00E142AE" w:rsidRPr="00926F2C" w:rsidDel="00317BE8">
          <w:rPr>
            <w:bCs/>
          </w:rPr>
          <w:delText>insignificant</w:delText>
        </w:r>
        <w:r w:rsidR="001579FC" w:rsidRPr="00926F2C" w:rsidDel="00317BE8">
          <w:rPr>
            <w:bCs/>
          </w:rPr>
          <w:delText xml:space="preserve"> terms to 0 through shrinking function components both in the range space and in the null space.</w:delText>
        </w:r>
      </w:del>
    </w:p>
    <w:p w14:paraId="69FF97B2" w14:textId="77777777" w:rsidR="00ED01C5" w:rsidRPr="00926F2C" w:rsidRDefault="00ED01C5" w:rsidP="0005676A">
      <w:pPr>
        <w:spacing w:after="0" w:line="240" w:lineRule="auto"/>
        <w:rPr>
          <w:bCs/>
          <w:color w:val="4472C4"/>
        </w:rPr>
      </w:pPr>
    </w:p>
    <w:p w14:paraId="404CC5EB" w14:textId="628F19DD" w:rsidR="001F1CA4" w:rsidRPr="00926F2C" w:rsidRDefault="00625EFB" w:rsidP="001F1CA4">
      <w:pPr>
        <w:spacing w:after="0" w:line="240" w:lineRule="auto"/>
        <w:rPr>
          <w:bCs/>
          <w:color w:val="4472C4"/>
        </w:rPr>
      </w:pPr>
      <w:ins w:id="315" w:author="Katie Lankowicz" w:date="2025-10-15T14:31:00Z" w16du:dateUtc="2025-10-15T17:31:00Z">
        <w:r>
          <w:rPr>
            <w:bCs/>
            <w:color w:val="4472C4"/>
          </w:rPr>
          <w:t>2</w:t>
        </w:r>
      </w:ins>
      <w:del w:id="316" w:author="Katie Lankowicz" w:date="2025-10-15T14:31:00Z" w16du:dateUtc="2025-10-15T17:31:00Z">
        <w:r w:rsidR="00562A5F" w:rsidRPr="00926F2C" w:rsidDel="00625EFB">
          <w:rPr>
            <w:bCs/>
            <w:color w:val="4472C4"/>
          </w:rPr>
          <w:delText>3</w:delText>
        </w:r>
      </w:del>
      <w:r w:rsidR="00562A5F" w:rsidRPr="00926F2C">
        <w:rPr>
          <w:bCs/>
          <w:color w:val="4472C4"/>
        </w:rPr>
        <w:t>.3.3</w:t>
      </w:r>
      <w:r w:rsidR="00562A5F" w:rsidRPr="00926F2C">
        <w:rPr>
          <w:bCs/>
          <w:color w:val="4472C4"/>
        </w:rPr>
        <w:tab/>
        <w:t xml:space="preserve">Spatiotemporal </w:t>
      </w:r>
      <w:r w:rsidR="009F7462" w:rsidRPr="00926F2C">
        <w:rPr>
          <w:bCs/>
          <w:color w:val="4472C4"/>
        </w:rPr>
        <w:t>community structure</w:t>
      </w:r>
      <w:r w:rsidR="00562A5F" w:rsidRPr="00926F2C">
        <w:rPr>
          <w:bCs/>
          <w:color w:val="4472C4"/>
        </w:rPr>
        <w:t xml:space="preserve"> </w:t>
      </w:r>
    </w:p>
    <w:p w14:paraId="29712B67" w14:textId="122DD657" w:rsidR="00792C70" w:rsidRPr="00926F2C" w:rsidRDefault="0059204D" w:rsidP="0005676A">
      <w:pPr>
        <w:spacing w:after="0" w:line="240" w:lineRule="auto"/>
        <w:rPr>
          <w:bCs/>
        </w:rPr>
      </w:pPr>
      <w:r w:rsidRPr="00926F2C">
        <w:rPr>
          <w:bCs/>
        </w:rPr>
        <w:t>The</w:t>
      </w:r>
      <w:r w:rsidR="009F7462" w:rsidRPr="00926F2C">
        <w:rPr>
          <w:bCs/>
        </w:rPr>
        <w:t xml:space="preserve"> relative proportion of </w:t>
      </w:r>
      <w:r w:rsidRPr="00926F2C">
        <w:rPr>
          <w:bCs/>
        </w:rPr>
        <w:t xml:space="preserve">observed </w:t>
      </w:r>
      <w:r w:rsidR="009F7462" w:rsidRPr="00926F2C">
        <w:rPr>
          <w:bCs/>
        </w:rPr>
        <w:t xml:space="preserve">species is variable across the different sampling sites within Casco Bay, as each site has a unique set of </w:t>
      </w:r>
      <w:del w:id="317" w:author="Katie Lankowicz" w:date="2025-10-15T13:37:00Z" w16du:dateUtc="2025-10-15T16:37:00Z">
        <w:r w:rsidR="009F7462" w:rsidRPr="00926F2C" w:rsidDel="00317BE8">
          <w:rPr>
            <w:bCs/>
          </w:rPr>
          <w:delText xml:space="preserve">static and </w:delText>
        </w:r>
      </w:del>
      <w:r w:rsidR="009F7462" w:rsidRPr="00926F2C">
        <w:rPr>
          <w:bCs/>
        </w:rPr>
        <w:t>dynamic environmental characteristics</w:t>
      </w:r>
      <w:r w:rsidRPr="00926F2C">
        <w:rPr>
          <w:bCs/>
        </w:rPr>
        <w:t xml:space="preserve"> that can influence species-specific habitat selection patterns</w:t>
      </w:r>
      <w:r w:rsidR="009F7462" w:rsidRPr="00926F2C">
        <w:rPr>
          <w:bCs/>
        </w:rPr>
        <w:t xml:space="preserve">. </w:t>
      </w:r>
      <w:del w:id="318" w:author="Katie Lankowicz" w:date="2025-10-15T13:37:00Z" w16du:dateUtc="2025-10-15T16:37:00Z">
        <w:r w:rsidR="009F7462" w:rsidRPr="00926F2C" w:rsidDel="00317BE8">
          <w:rPr>
            <w:bCs/>
          </w:rPr>
          <w:delText xml:space="preserve">Seasonal warming </w:delText>
        </w:r>
        <w:r w:rsidRPr="00926F2C" w:rsidDel="00317BE8">
          <w:rPr>
            <w:bCs/>
          </w:rPr>
          <w:delText>can</w:delText>
        </w:r>
        <w:r w:rsidR="009F7462" w:rsidRPr="00926F2C" w:rsidDel="00317BE8">
          <w:rPr>
            <w:bCs/>
          </w:rPr>
          <w:delText xml:space="preserve"> trigger shifts in habitat use patterns, especially for </w:delText>
        </w:r>
        <w:r w:rsidRPr="00926F2C" w:rsidDel="00317BE8">
          <w:rPr>
            <w:bCs/>
          </w:rPr>
          <w:delText>migratory</w:delText>
        </w:r>
        <w:r w:rsidR="009F7462" w:rsidRPr="00926F2C" w:rsidDel="00317BE8">
          <w:rPr>
            <w:bCs/>
          </w:rPr>
          <w:delText xml:space="preserve"> fishes</w:delText>
        </w:r>
        <w:r w:rsidRPr="00926F2C" w:rsidDel="00317BE8">
          <w:rPr>
            <w:bCs/>
          </w:rPr>
          <w:delText xml:space="preserve"> seeking a preferred thermal range</w:delText>
        </w:r>
        <w:r w:rsidR="009F7462" w:rsidRPr="00926F2C" w:rsidDel="00317BE8">
          <w:rPr>
            <w:bCs/>
          </w:rPr>
          <w:delText xml:space="preserve">. </w:delText>
        </w:r>
      </w:del>
      <w:r w:rsidR="00792C70" w:rsidRPr="00926F2C">
        <w:rPr>
          <w:bCs/>
        </w:rPr>
        <w:t>To get a fine-scale assessment of nearshore community structure, the catch per unit effort (CPUE) of every encountered species was calculated at each site within three seasonal periods</w:t>
      </w:r>
      <w:del w:id="319" w:author="Katie Lankowicz" w:date="2025-10-15T13:37:00Z" w16du:dateUtc="2025-10-15T16:37:00Z">
        <w:r w:rsidR="00792C70" w:rsidRPr="00926F2C" w:rsidDel="00317BE8">
          <w:rPr>
            <w:bCs/>
          </w:rPr>
          <w:delText xml:space="preserve">. Interannual variability was not considered at this stage, so results were </w:delText>
        </w:r>
      </w:del>
      <w:ins w:id="320" w:author="Katie Lankowicz" w:date="2025-10-15T13:37:00Z" w16du:dateUtc="2025-10-15T16:37:00Z">
        <w:r w:rsidR="00317BE8">
          <w:rPr>
            <w:bCs/>
          </w:rPr>
          <w:t xml:space="preserve">, </w:t>
        </w:r>
      </w:ins>
      <w:r w:rsidR="00792C70" w:rsidRPr="00926F2C">
        <w:rPr>
          <w:bCs/>
        </w:rPr>
        <w:t xml:space="preserve">pooled across all years. The seasonal periods were </w:t>
      </w:r>
      <w:r w:rsidRPr="00926F2C">
        <w:rPr>
          <w:bCs/>
        </w:rPr>
        <w:t>defined as</w:t>
      </w:r>
      <w:r w:rsidR="00792C70" w:rsidRPr="00926F2C">
        <w:rPr>
          <w:bCs/>
        </w:rPr>
        <w:t xml:space="preserve"> </w:t>
      </w:r>
      <w:r w:rsidRPr="00926F2C">
        <w:rPr>
          <w:bCs/>
        </w:rPr>
        <w:t>e</w:t>
      </w:r>
      <w:r w:rsidR="00792C70" w:rsidRPr="00926F2C">
        <w:rPr>
          <w:bCs/>
        </w:rPr>
        <w:t xml:space="preserve">arly </w:t>
      </w:r>
      <w:r w:rsidRPr="00926F2C">
        <w:rPr>
          <w:bCs/>
        </w:rPr>
        <w:t>s</w:t>
      </w:r>
      <w:r w:rsidR="00792C70" w:rsidRPr="00926F2C">
        <w:rPr>
          <w:bCs/>
        </w:rPr>
        <w:t xml:space="preserve">ummer (weeks 24-28 of each year), </w:t>
      </w:r>
      <w:r w:rsidRPr="00926F2C">
        <w:rPr>
          <w:bCs/>
        </w:rPr>
        <w:t>mid summer</w:t>
      </w:r>
      <w:r w:rsidR="00792C70" w:rsidRPr="00926F2C">
        <w:rPr>
          <w:bCs/>
        </w:rPr>
        <w:t xml:space="preserve"> (weeks </w:t>
      </w:r>
      <w:r w:rsidRPr="00926F2C">
        <w:rPr>
          <w:bCs/>
        </w:rPr>
        <w:t>2</w:t>
      </w:r>
      <w:r w:rsidR="00792C70" w:rsidRPr="00926F2C">
        <w:rPr>
          <w:bCs/>
        </w:rPr>
        <w:t xml:space="preserve">9-33), and </w:t>
      </w:r>
      <w:r w:rsidRPr="00926F2C">
        <w:rPr>
          <w:bCs/>
        </w:rPr>
        <w:t>late summer</w:t>
      </w:r>
      <w:r w:rsidR="004B3608" w:rsidRPr="00926F2C">
        <w:rPr>
          <w:bCs/>
        </w:rPr>
        <w:t xml:space="preserve"> </w:t>
      </w:r>
      <w:r w:rsidR="00792C70" w:rsidRPr="00926F2C">
        <w:rPr>
          <w:bCs/>
        </w:rPr>
        <w:t xml:space="preserve">(weeks 34-39). CPUE </w:t>
      </w:r>
      <w:r w:rsidRPr="00926F2C">
        <w:rPr>
          <w:bCs/>
        </w:rPr>
        <w:t xml:space="preserve">per seasonal period </w:t>
      </w:r>
      <w:r w:rsidR="00792C70" w:rsidRPr="00926F2C">
        <w:rPr>
          <w:bCs/>
        </w:rPr>
        <w:t xml:space="preserve">for each species was calculated as the number of </w:t>
      </w:r>
      <w:r w:rsidRPr="00926F2C">
        <w:rPr>
          <w:bCs/>
        </w:rPr>
        <w:t>individuals</w:t>
      </w:r>
      <w:r w:rsidR="00792C70" w:rsidRPr="00926F2C">
        <w:rPr>
          <w:bCs/>
        </w:rPr>
        <w:t xml:space="preserve"> caught divided by the number of seine hauls. </w:t>
      </w:r>
      <w:r w:rsidRPr="00926F2C">
        <w:rPr>
          <w:bCs/>
        </w:rPr>
        <w:t>The data were filtered</w:t>
      </w:r>
      <w:r w:rsidR="00792C70" w:rsidRPr="00926F2C">
        <w:rPr>
          <w:bCs/>
        </w:rPr>
        <w:t xml:space="preserve"> so that only species that were caught in more than 1% of all seine hauls and across 8 of 10 sampling years remained. This approach was used to limit the influence of uncommon</w:t>
      </w:r>
      <w:r w:rsidR="007651E3" w:rsidRPr="00926F2C">
        <w:rPr>
          <w:bCs/>
        </w:rPr>
        <w:t xml:space="preserve"> and</w:t>
      </w:r>
      <w:r w:rsidR="00792C70" w:rsidRPr="00926F2C">
        <w:rPr>
          <w:bCs/>
        </w:rPr>
        <w:t xml:space="preserve"> possibly misidentified species. </w:t>
      </w:r>
      <w:r w:rsidRPr="00926F2C">
        <w:rPr>
          <w:bCs/>
        </w:rPr>
        <w:t>Encounter</w:t>
      </w:r>
      <w:r w:rsidR="00792C70" w:rsidRPr="00926F2C">
        <w:rPr>
          <w:bCs/>
        </w:rPr>
        <w:t xml:space="preserve"> rates </w:t>
      </w:r>
      <w:r w:rsidRPr="00926F2C">
        <w:rPr>
          <w:bCs/>
        </w:rPr>
        <w:t xml:space="preserve">were used as thresholds </w:t>
      </w:r>
      <w:r w:rsidR="00792C70" w:rsidRPr="00926F2C">
        <w:rPr>
          <w:bCs/>
        </w:rPr>
        <w:t xml:space="preserve">rather than total abundance to avoid bias towards schooling or shoaling </w:t>
      </w:r>
      <w:r w:rsidRPr="00926F2C">
        <w:rPr>
          <w:bCs/>
        </w:rPr>
        <w:t>species</w:t>
      </w:r>
      <w:r w:rsidR="00792C70" w:rsidRPr="00926F2C">
        <w:rPr>
          <w:bCs/>
        </w:rPr>
        <w:t>. After this process, 10 species</w:t>
      </w:r>
      <w:r w:rsidR="007651E3" w:rsidRPr="00926F2C">
        <w:rPr>
          <w:bCs/>
        </w:rPr>
        <w:t xml:space="preserve"> remained</w:t>
      </w:r>
      <w:r w:rsidR="00792C70" w:rsidRPr="00926F2C">
        <w:rPr>
          <w:bCs/>
        </w:rPr>
        <w:t xml:space="preserve"> of 42 </w:t>
      </w:r>
      <w:r w:rsidR="007651E3" w:rsidRPr="00926F2C">
        <w:rPr>
          <w:bCs/>
        </w:rPr>
        <w:t xml:space="preserve">total </w:t>
      </w:r>
      <w:r w:rsidR="00792C70" w:rsidRPr="00926F2C">
        <w:rPr>
          <w:bCs/>
        </w:rPr>
        <w:t xml:space="preserve">species encountered. </w:t>
      </w:r>
    </w:p>
    <w:p w14:paraId="73067C5D" w14:textId="77777777" w:rsidR="00792C70" w:rsidRPr="00926F2C" w:rsidRDefault="00792C70" w:rsidP="0005676A">
      <w:pPr>
        <w:spacing w:after="0" w:line="240" w:lineRule="auto"/>
        <w:rPr>
          <w:bCs/>
        </w:rPr>
      </w:pPr>
    </w:p>
    <w:p w14:paraId="28E349F3" w14:textId="26D5628D" w:rsidR="00792C70" w:rsidRPr="00926F2C" w:rsidRDefault="00792C70" w:rsidP="0005676A">
      <w:pPr>
        <w:spacing w:after="0" w:line="240" w:lineRule="auto"/>
        <w:rPr>
          <w:bCs/>
        </w:rPr>
      </w:pPr>
      <w:r w:rsidRPr="00926F2C">
        <w:rPr>
          <w:bCs/>
        </w:rPr>
        <w:t>Community composition analysis was conducted using nonmetric multidimensional scaling (NMDS)</w:t>
      </w:r>
      <w:ins w:id="321" w:author="Katie Lankowicz" w:date="2025-10-15T13:38:00Z" w16du:dateUtc="2025-10-15T16:38:00Z">
        <w:r w:rsidR="00317BE8">
          <w:rPr>
            <w:bCs/>
          </w:rPr>
          <w:t xml:space="preserve"> </w:t>
        </w:r>
      </w:ins>
      <w:del w:id="322" w:author="Katie Lankowicz" w:date="2025-10-15T13:38:00Z" w16du:dateUtc="2025-10-15T16:38:00Z">
        <w:r w:rsidRPr="00926F2C" w:rsidDel="00317BE8">
          <w:rPr>
            <w:bCs/>
          </w:rPr>
          <w:delText xml:space="preserve">, which ordinates data without assuming linear relationships or distance metric properties </w:delText>
        </w:r>
      </w:del>
      <w:r w:rsidRPr="00926F2C">
        <w:rPr>
          <w:bCs/>
        </w:rPr>
        <w:fldChar w:fldCharType="begin"/>
      </w:r>
      <w:r w:rsidRPr="00926F2C">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 xml:space="preserve">. This approach was applied to Bray-Curtis similarity matrices. Because catch </w:t>
      </w:r>
      <w:r w:rsidR="0059204D" w:rsidRPr="00926F2C">
        <w:rPr>
          <w:bCs/>
        </w:rPr>
        <w:t xml:space="preserve">was standardized </w:t>
      </w:r>
      <w:r w:rsidRPr="00926F2C">
        <w:rPr>
          <w:bCs/>
        </w:rPr>
        <w:t xml:space="preserve">by effort in the previous step, no transformation was applied. The goodness of fit </w:t>
      </w:r>
      <w:r w:rsidRPr="00926F2C">
        <w:rPr>
          <w:bCs/>
        </w:rPr>
        <w:lastRenderedPageBreak/>
        <w:t>of the data across the ordination axes was indexed by the stress coefficient</w:t>
      </w:r>
      <w:del w:id="323" w:author="Katie Lankowicz" w:date="2025-10-15T13:38:00Z" w16du:dateUtc="2025-10-15T16:38:00Z">
        <w:r w:rsidRPr="00926F2C" w:rsidDel="00317BE8">
          <w:rPr>
            <w:bCs/>
          </w:rPr>
          <w:delText>, which represents</w:delText>
        </w:r>
        <w:r w:rsidR="004B3608" w:rsidRPr="00926F2C" w:rsidDel="00317BE8">
          <w:rPr>
            <w:bCs/>
          </w:rPr>
          <w:delText xml:space="preserve"> </w:delText>
        </w:r>
        <w:r w:rsidRPr="00926F2C" w:rsidDel="00317BE8">
          <w:rPr>
            <w:bCs/>
          </w:rPr>
          <w:delText xml:space="preserve">distortion </w:delText>
        </w:r>
        <w:r w:rsidR="004B3608" w:rsidRPr="00926F2C" w:rsidDel="00317BE8">
          <w:rPr>
            <w:bCs/>
          </w:rPr>
          <w:delText>from</w:delText>
        </w:r>
        <w:r w:rsidRPr="00926F2C" w:rsidDel="00317BE8">
          <w:rPr>
            <w:bCs/>
          </w:rPr>
          <w:delText xml:space="preserve"> reducing multidimensional data to </w:delText>
        </w:r>
        <w:r w:rsidR="007651E3" w:rsidRPr="00926F2C" w:rsidDel="00317BE8">
          <w:rPr>
            <w:bCs/>
          </w:rPr>
          <w:delText>fewer</w:delText>
        </w:r>
        <w:r w:rsidRPr="00926F2C" w:rsidDel="00317BE8">
          <w:rPr>
            <w:bCs/>
          </w:rPr>
          <w:delText xml:space="preserve"> dimensions</w:delText>
        </w:r>
      </w:del>
      <w:r w:rsidRPr="00926F2C">
        <w:rPr>
          <w:bCs/>
        </w:rPr>
        <w:t xml:space="preserve">. If the </w:t>
      </w:r>
      <w:r w:rsidR="004B3608" w:rsidRPr="00926F2C">
        <w:rPr>
          <w:bCs/>
        </w:rPr>
        <w:t xml:space="preserve">calculated </w:t>
      </w:r>
      <w:r w:rsidRPr="00926F2C">
        <w:rPr>
          <w:bCs/>
        </w:rPr>
        <w:t xml:space="preserve">stress coefficient was less than 0.2, the NMDS plot was deemed an acceptable representation of the data </w:t>
      </w:r>
      <w:r w:rsidRPr="00926F2C">
        <w:rPr>
          <w:bCs/>
        </w:rPr>
        <w:fldChar w:fldCharType="begin"/>
      </w:r>
      <w:r w:rsidRPr="00926F2C">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Field et al. 1982, Clarke 1993)</w:t>
      </w:r>
      <w:r w:rsidRPr="00926F2C">
        <w:rPr>
          <w:bCs/>
        </w:rPr>
        <w:fldChar w:fldCharType="end"/>
      </w:r>
      <w:r w:rsidRPr="00926F2C">
        <w:rPr>
          <w:bCs/>
        </w:rPr>
        <w:t>.</w:t>
      </w:r>
    </w:p>
    <w:p w14:paraId="7751F9FD" w14:textId="77777777" w:rsidR="00792C70" w:rsidRPr="00926F2C" w:rsidRDefault="00792C70" w:rsidP="0005676A">
      <w:pPr>
        <w:spacing w:after="0" w:line="240" w:lineRule="auto"/>
        <w:rPr>
          <w:bCs/>
        </w:rPr>
      </w:pPr>
    </w:p>
    <w:p w14:paraId="3C4632EC" w14:textId="5F5BA526" w:rsidR="00767559" w:rsidRPr="00926F2C" w:rsidRDefault="00792C70" w:rsidP="0005676A">
      <w:pPr>
        <w:spacing w:after="0" w:line="240" w:lineRule="auto"/>
        <w:rPr>
          <w:bCs/>
        </w:rPr>
      </w:pPr>
      <w:r w:rsidRPr="00926F2C">
        <w:rPr>
          <w:bCs/>
        </w:rPr>
        <w:t>After NMDS, k-means clustering was used to identify groups with similar community structures.</w:t>
      </w:r>
      <w:r w:rsidR="000337C8" w:rsidRPr="00926F2C">
        <w:rPr>
          <w:bCs/>
        </w:rPr>
        <w:t xml:space="preserve"> </w:t>
      </w:r>
      <w:del w:id="324" w:author="Katie Lankowicz" w:date="2025-10-15T13:39:00Z" w16du:dateUtc="2025-10-15T16:39:00Z">
        <w:r w:rsidR="000337C8" w:rsidRPr="00926F2C" w:rsidDel="00317BE8">
          <w:rPr>
            <w:bCs/>
          </w:rPr>
          <w:delText xml:space="preserve">This is a non-hierarchical method used to minimize the distance between data points and the center of an assigned cluster. </w:delText>
        </w:r>
      </w:del>
      <w:r w:rsidR="000337C8" w:rsidRPr="00926F2C">
        <w:rPr>
          <w:bCs/>
        </w:rPr>
        <w:t>The silhouette and total within sum of squares (WSS) methods were used to identify the most appropriate number of clusters. We did not assign data points</w:t>
      </w:r>
      <w:r w:rsidR="000337C8">
        <w:rPr>
          <w:bCs/>
        </w:rPr>
        <w:t xml:space="preserve"> </w:t>
      </w:r>
      <w:r w:rsidR="008055D9" w:rsidRPr="008055D9">
        <w:rPr>
          <w:bCs/>
          <w:i/>
          <w:iCs/>
        </w:rPr>
        <w:t>a priori</w:t>
      </w:r>
      <w:r w:rsidR="000337C8" w:rsidRPr="00261818">
        <w:rPr>
          <w:i/>
        </w:rPr>
        <w:t xml:space="preserve"> </w:t>
      </w:r>
      <w:r w:rsidR="000337C8" w:rsidRPr="00926F2C">
        <w:rPr>
          <w:bCs/>
        </w:rPr>
        <w:t xml:space="preserve">to clusters by seasonal period or location within the study area, as we expected both spatial location and seasonal </w:t>
      </w:r>
      <w:r w:rsidR="0059204D" w:rsidRPr="00926F2C">
        <w:rPr>
          <w:bCs/>
        </w:rPr>
        <w:t>warming</w:t>
      </w:r>
      <w:r w:rsidR="000337C8" w:rsidRPr="00926F2C">
        <w:rPr>
          <w:bCs/>
        </w:rPr>
        <w:t xml:space="preserve"> to affect community composition and did not want to assume the nature of that interaction. </w:t>
      </w:r>
      <w:r w:rsidRPr="00926F2C">
        <w:rPr>
          <w:bCs/>
        </w:rPr>
        <w:t>A</w:t>
      </w:r>
      <w:r w:rsidR="000337C8" w:rsidRPr="00926F2C">
        <w:rPr>
          <w:bCs/>
        </w:rPr>
        <w:t xml:space="preserve"> permutation-based, one-way</w:t>
      </w:r>
      <w:r w:rsidRPr="00926F2C">
        <w:rPr>
          <w:bCs/>
        </w:rPr>
        <w:t xml:space="preserve"> Analysis of Similarities (ANOSIM) test was used to identify whether community composition</w:t>
      </w:r>
      <w:r w:rsidR="000337C8" w:rsidRPr="00926F2C">
        <w:rPr>
          <w:bCs/>
        </w:rPr>
        <w:t xml:space="preserve"> </w:t>
      </w:r>
      <w:r w:rsidRPr="00926F2C">
        <w:rPr>
          <w:bCs/>
        </w:rPr>
        <w:t>w</w:t>
      </w:r>
      <w:r w:rsidR="000337C8" w:rsidRPr="00926F2C">
        <w:rPr>
          <w:bCs/>
        </w:rPr>
        <w:t>as</w:t>
      </w:r>
      <w:r w:rsidRPr="00926F2C">
        <w:rPr>
          <w:bCs/>
        </w:rPr>
        <w:t xml:space="preserve"> statistically significantly different between clusters</w:t>
      </w:r>
      <w:r w:rsidR="000337C8" w:rsidRPr="00926F2C">
        <w:rPr>
          <w:bCs/>
        </w:rPr>
        <w:t xml:space="preserve"> </w:t>
      </w:r>
      <w:r w:rsidR="000337C8" w:rsidRPr="00926F2C">
        <w:rPr>
          <w:bCs/>
        </w:rPr>
        <w:fldChar w:fldCharType="begin"/>
      </w:r>
      <w:r w:rsidR="000337C8" w:rsidRPr="00926F2C">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sidRPr="00926F2C">
        <w:rPr>
          <w:rFonts w:ascii="Cambria Math" w:hAnsi="Cambria Math" w:cs="Cambria Math"/>
          <w:bCs/>
        </w:rPr>
        <w:instrText>‐</w:instrText>
      </w:r>
      <w:r w:rsidR="000337C8" w:rsidRPr="00926F2C">
        <w:rPr>
          <w:bCs/>
        </w:rPr>
        <w:instrText>species) abundance data was introduced into marine ecology by, among others, Field,\n              et al.\n              (1982). A decade on, it is instructive to: (i) identify which elements of this often</w:instrText>
      </w:r>
      <w:r w:rsidR="000337C8" w:rsidRPr="00926F2C">
        <w:rPr>
          <w:rFonts w:ascii="Cambria Math" w:hAnsi="Cambria Math" w:cs="Cambria Math"/>
          <w:bCs/>
        </w:rPr>
        <w:instrText>‐</w:instrText>
      </w:r>
      <w:r w:rsidR="000337C8" w:rsidRPr="00926F2C">
        <w:rPr>
          <w:bCs/>
        </w:rPr>
        <w:instrText>quoted strategy have proved most useful in practical assessment of community change resulting from pollution impact; and (ii) ask to what extent evolution of techniques in the intervening years has added self</w:instrText>
      </w:r>
      <w:r w:rsidR="000337C8" w:rsidRPr="00926F2C">
        <w:rPr>
          <w:rFonts w:ascii="Cambria Math" w:hAnsi="Cambria Math" w:cs="Cambria Math"/>
          <w:bCs/>
        </w:rPr>
        <w:instrText>‐</w:instrText>
      </w:r>
      <w:r w:rsidR="000337C8" w:rsidRPr="00926F2C">
        <w:rPr>
          <w:bCs/>
        </w:rPr>
        <w:instrText>consistency and comprehensiveness to the approach. The pivotal concept has proved to be that of a biologically</w:instrText>
      </w:r>
      <w:r w:rsidR="000337C8" w:rsidRPr="00926F2C">
        <w:rPr>
          <w:rFonts w:ascii="Cambria Math" w:hAnsi="Cambria Math" w:cs="Cambria Math"/>
          <w:bCs/>
        </w:rPr>
        <w:instrText>‐</w:instrText>
      </w:r>
      <w:r w:rsidR="000337C8"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sidRPr="00926F2C">
        <w:rPr>
          <w:rFonts w:ascii="Cambria Math" w:hAnsi="Cambria Math" w:cs="Cambria Math"/>
          <w:bCs/>
        </w:rPr>
        <w:instrText>‐</w:instrText>
      </w:r>
      <w:r w:rsidR="000337C8"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sidRPr="00926F2C">
        <w:rPr>
          <w:rFonts w:ascii="Cambria Math" w:hAnsi="Cambria Math" w:cs="Cambria Math"/>
          <w:bCs/>
        </w:rPr>
        <w:instrText>‐</w:instrText>
      </w:r>
      <w:r w:rsidR="000337C8" w:rsidRPr="00926F2C">
        <w:rPr>
          <w:bCs/>
        </w:rPr>
        <w:instrText xml:space="preserve">parametric multivariate analyses of changes in community structure","volume":"18","author":[{"family":"Clarke","given":"K. R."}],"issued":{"date-parts":[["1993",3]]}}}],"schema":"https://github.com/citation-style-language/schema/raw/master/csl-citation.json"} </w:instrText>
      </w:r>
      <w:r w:rsidR="000337C8" w:rsidRPr="00926F2C">
        <w:rPr>
          <w:bCs/>
        </w:rPr>
        <w:fldChar w:fldCharType="separate"/>
      </w:r>
      <w:r w:rsidR="000337C8" w:rsidRPr="00926F2C">
        <w:rPr>
          <w:rFonts w:ascii="Aptos" w:hAnsi="Aptos"/>
        </w:rPr>
        <w:t>(Clarke 1993)</w:t>
      </w:r>
      <w:r w:rsidR="000337C8" w:rsidRPr="00926F2C">
        <w:rPr>
          <w:bCs/>
        </w:rPr>
        <w:fldChar w:fldCharType="end"/>
      </w:r>
      <w:r w:rsidR="000337C8" w:rsidRPr="00926F2C">
        <w:rPr>
          <w:bCs/>
        </w:rPr>
        <w:t xml:space="preserve">. This was followed by </w:t>
      </w:r>
      <w:r w:rsidRPr="00926F2C">
        <w:rPr>
          <w:bCs/>
        </w:rPr>
        <w:t>a Similarity Percentages (SIMPER) test</w:t>
      </w:r>
      <w:r w:rsidR="000337C8" w:rsidRPr="00926F2C">
        <w:rPr>
          <w:bCs/>
        </w:rPr>
        <w:t>, which</w:t>
      </w:r>
      <w:r w:rsidRPr="00926F2C">
        <w:rPr>
          <w:bCs/>
        </w:rPr>
        <w:t xml:space="preserve"> was used to identify </w:t>
      </w:r>
      <w:r w:rsidR="000337C8" w:rsidRPr="00926F2C">
        <w:rPr>
          <w:bCs/>
        </w:rPr>
        <w:t>the</w:t>
      </w:r>
      <w:r w:rsidRPr="00926F2C">
        <w:rPr>
          <w:bCs/>
        </w:rPr>
        <w:t xml:space="preserve"> species</w:t>
      </w:r>
      <w:r w:rsidR="000337C8" w:rsidRPr="00926F2C">
        <w:rPr>
          <w:bCs/>
        </w:rPr>
        <w:t xml:space="preserve"> that</w:t>
      </w:r>
      <w:r w:rsidRPr="00926F2C">
        <w:rPr>
          <w:bCs/>
        </w:rPr>
        <w:t xml:space="preserve"> </w:t>
      </w:r>
      <w:r w:rsidR="000337C8" w:rsidRPr="00926F2C">
        <w:rPr>
          <w:bCs/>
        </w:rPr>
        <w:t xml:space="preserve">contributed the most to </w:t>
      </w:r>
      <w:r w:rsidR="0059204D" w:rsidRPr="00926F2C">
        <w:rPr>
          <w:bCs/>
        </w:rPr>
        <w:t xml:space="preserve">the </w:t>
      </w:r>
      <w:r w:rsidR="000337C8" w:rsidRPr="00926F2C">
        <w:rPr>
          <w:bCs/>
        </w:rPr>
        <w:t>dissimilarity between identified clusters’ community composition</w:t>
      </w:r>
      <w:r w:rsidRPr="00926F2C">
        <w:rPr>
          <w:bCs/>
        </w:rPr>
        <w:t xml:space="preserve"> </w:t>
      </w:r>
      <w:r w:rsidRPr="00926F2C">
        <w:rPr>
          <w:bCs/>
        </w:rPr>
        <w:fldChar w:fldCharType="begin"/>
      </w:r>
      <w:r w:rsidRPr="00926F2C">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w:t>
      </w:r>
      <w:r w:rsidR="000337C8" w:rsidRPr="00926F2C">
        <w:rPr>
          <w:bCs/>
        </w:rPr>
        <w:t xml:space="preserve"> </w:t>
      </w:r>
      <w:r w:rsidRPr="00926F2C">
        <w:rPr>
          <w:bCs/>
        </w:rPr>
        <w:t xml:space="preserve">All statistical tests except k-means clustering were performed using the </w:t>
      </w:r>
      <w:r w:rsidRPr="00926F2C">
        <w:rPr>
          <w:bCs/>
          <w:i/>
          <w:iCs/>
        </w:rPr>
        <w:t>vegan</w:t>
      </w:r>
      <w:r w:rsidRPr="00926F2C">
        <w:rPr>
          <w:bCs/>
        </w:rPr>
        <w:t xml:space="preserve"> R package, version 2.6-8 </w:t>
      </w:r>
      <w:r w:rsidRPr="00926F2C">
        <w:rPr>
          <w:bCs/>
        </w:rPr>
        <w:fldChar w:fldCharType="begin"/>
      </w:r>
      <w:r w:rsidRPr="00926F2C">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sidRPr="00926F2C">
        <w:rPr>
          <w:bCs/>
        </w:rPr>
        <w:fldChar w:fldCharType="separate"/>
      </w:r>
      <w:r w:rsidRPr="00926F2C">
        <w:rPr>
          <w:rFonts w:ascii="Aptos" w:hAnsi="Aptos"/>
        </w:rPr>
        <w:t>(Oksanen et al. 2024)</w:t>
      </w:r>
      <w:r w:rsidRPr="00926F2C">
        <w:rPr>
          <w:bCs/>
        </w:rPr>
        <w:fldChar w:fldCharType="end"/>
      </w:r>
      <w:r w:rsidRPr="00926F2C">
        <w:rPr>
          <w:bCs/>
        </w:rPr>
        <w:t>.</w:t>
      </w:r>
    </w:p>
    <w:p w14:paraId="20E2C623" w14:textId="77777777" w:rsidR="00767559" w:rsidRPr="00926F2C" w:rsidRDefault="00767559" w:rsidP="0005676A">
      <w:pPr>
        <w:spacing w:after="0" w:line="240" w:lineRule="auto"/>
        <w:rPr>
          <w:bCs/>
        </w:rPr>
      </w:pPr>
    </w:p>
    <w:p w14:paraId="7A2DFF77" w14:textId="2E8FF818" w:rsidR="00562A5F" w:rsidRPr="00926F2C" w:rsidRDefault="00792C70" w:rsidP="0005676A">
      <w:pPr>
        <w:spacing w:after="0" w:line="240" w:lineRule="auto"/>
        <w:rPr>
          <w:bCs/>
        </w:rPr>
      </w:pPr>
      <w:r w:rsidRPr="00926F2C">
        <w:rPr>
          <w:bCs/>
        </w:rPr>
        <w:t xml:space="preserve">Interannual differences in community structure, driven by larger-scale </w:t>
      </w:r>
      <w:r w:rsidR="0059204D" w:rsidRPr="00926F2C">
        <w:rPr>
          <w:bCs/>
        </w:rPr>
        <w:t xml:space="preserve">and longer-term </w:t>
      </w:r>
      <w:r w:rsidRPr="00926F2C">
        <w:rPr>
          <w:bCs/>
        </w:rPr>
        <w:t>processes than those encompassed by the previous analysis, were also of interest. We applied the same sequence of tests—NMDS, k-means clustering, ANOSIM, and SIMPER—on species CPUE when pooled across all sampling sites and seasonal periods per year.</w:t>
      </w:r>
    </w:p>
    <w:p w14:paraId="3120223A" w14:textId="77777777" w:rsidR="00C92709" w:rsidRPr="00926F2C" w:rsidRDefault="00C92709" w:rsidP="0005676A">
      <w:pPr>
        <w:spacing w:after="0" w:line="240" w:lineRule="auto"/>
        <w:rPr>
          <w:bCs/>
          <w:color w:val="4472C4"/>
        </w:rPr>
      </w:pPr>
    </w:p>
    <w:p w14:paraId="1C507AF0" w14:textId="53EBC907" w:rsidR="00C92709" w:rsidRPr="00926F2C" w:rsidRDefault="00625EFB" w:rsidP="0005676A">
      <w:pPr>
        <w:spacing w:after="0" w:line="240" w:lineRule="auto"/>
        <w:rPr>
          <w:b/>
          <w:color w:val="4472C4"/>
        </w:rPr>
      </w:pPr>
      <w:ins w:id="325" w:author="Katie Lankowicz" w:date="2025-10-15T14:31:00Z" w16du:dateUtc="2025-10-15T17:31:00Z">
        <w:r>
          <w:rPr>
            <w:b/>
            <w:color w:val="4472C4"/>
          </w:rPr>
          <w:t>3</w:t>
        </w:r>
      </w:ins>
      <w:del w:id="326" w:author="Katie Lankowicz" w:date="2025-10-15T14:31:00Z" w16du:dateUtc="2025-10-15T17:31:00Z">
        <w:r w:rsidR="00C92709" w:rsidRPr="00926F2C" w:rsidDel="00625EFB">
          <w:rPr>
            <w:b/>
            <w:color w:val="4472C4"/>
          </w:rPr>
          <w:delText>4</w:delText>
        </w:r>
      </w:del>
      <w:r w:rsidR="00C92709" w:rsidRPr="00926F2C">
        <w:rPr>
          <w:b/>
          <w:color w:val="4472C4"/>
        </w:rPr>
        <w:tab/>
        <w:t>Results</w:t>
      </w:r>
    </w:p>
    <w:p w14:paraId="2AFFB9AA" w14:textId="74F1EBCC" w:rsidR="00562A5F" w:rsidRPr="00926F2C" w:rsidRDefault="00625EFB" w:rsidP="0005676A">
      <w:pPr>
        <w:spacing w:after="0" w:line="240" w:lineRule="auto"/>
        <w:rPr>
          <w:bCs/>
          <w:color w:val="4472C4"/>
        </w:rPr>
      </w:pPr>
      <w:ins w:id="327" w:author="Katie Lankowicz" w:date="2025-10-15T14:31:00Z" w16du:dateUtc="2025-10-15T17:31:00Z">
        <w:r>
          <w:rPr>
            <w:bCs/>
            <w:color w:val="4472C4"/>
          </w:rPr>
          <w:t>3</w:t>
        </w:r>
      </w:ins>
      <w:del w:id="328" w:author="Katie Lankowicz" w:date="2025-10-15T14:31:00Z" w16du:dateUtc="2025-10-15T17:31:00Z">
        <w:r w:rsidR="00562A5F" w:rsidRPr="00926F2C" w:rsidDel="00625EFB">
          <w:rPr>
            <w:bCs/>
            <w:color w:val="4472C4"/>
          </w:rPr>
          <w:delText>4</w:delText>
        </w:r>
      </w:del>
      <w:r w:rsidR="00562A5F" w:rsidRPr="00926F2C">
        <w:rPr>
          <w:bCs/>
          <w:color w:val="4472C4"/>
        </w:rPr>
        <w:t>.1</w:t>
      </w:r>
      <w:r w:rsidR="00562A5F" w:rsidRPr="00926F2C">
        <w:rPr>
          <w:bCs/>
          <w:color w:val="4472C4"/>
        </w:rPr>
        <w:tab/>
        <w:t>Species caught</w:t>
      </w:r>
    </w:p>
    <w:p w14:paraId="7777D647" w14:textId="1D05062C" w:rsidR="00792C70" w:rsidRPr="00926F2C" w:rsidRDefault="00792C70" w:rsidP="0005676A">
      <w:pPr>
        <w:spacing w:after="0" w:line="240" w:lineRule="auto"/>
        <w:rPr>
          <w:bCs/>
        </w:rPr>
      </w:pPr>
      <w:r w:rsidRPr="008749F6">
        <w:rPr>
          <w:bCs/>
          <w:highlight w:val="yellow"/>
        </w:rPr>
        <w:t xml:space="preserve">In total, 659 seine hauls across 132 </w:t>
      </w:r>
      <w:del w:id="329" w:author="Katie Lankowicz" w:date="2025-10-15T13:42:00Z" w16du:dateUtc="2025-10-15T16:42:00Z">
        <w:r w:rsidRPr="008749F6" w:rsidDel="00317BE8">
          <w:rPr>
            <w:bCs/>
            <w:highlight w:val="yellow"/>
          </w:rPr>
          <w:delText xml:space="preserve">unique </w:delText>
        </w:r>
      </w:del>
      <w:r w:rsidRPr="008749F6">
        <w:rPr>
          <w:bCs/>
          <w:highlight w:val="yellow"/>
        </w:rPr>
        <w:t>sampling days met data collection standards and were included in our analyses</w:t>
      </w:r>
      <w:r w:rsidR="00C17D53" w:rsidRPr="008749F6">
        <w:rPr>
          <w:bCs/>
          <w:highlight w:val="yellow"/>
        </w:rPr>
        <w:t xml:space="preserve"> (Table 1)</w:t>
      </w:r>
      <w:r w:rsidRPr="008749F6">
        <w:rPr>
          <w:bCs/>
          <w:highlight w:val="yellow"/>
        </w:rPr>
        <w:t>. T</w:t>
      </w:r>
      <w:r w:rsidR="0059204D" w:rsidRPr="008749F6">
        <w:rPr>
          <w:bCs/>
          <w:highlight w:val="yellow"/>
        </w:rPr>
        <w:t>he t</w:t>
      </w:r>
      <w:r w:rsidRPr="008749F6">
        <w:rPr>
          <w:bCs/>
          <w:highlight w:val="yellow"/>
        </w:rPr>
        <w:t>otal catch was 159,590 individuals across 42 species. The 10 species that met encounter thresholds to be included in community composition analyses were</w:t>
      </w:r>
      <w:r w:rsidR="002171B2" w:rsidRPr="008749F6">
        <w:rPr>
          <w:bCs/>
          <w:highlight w:val="yellow"/>
        </w:rPr>
        <w:t xml:space="preserve">, in order of increasing encounter percentage, </w:t>
      </w:r>
      <w:r w:rsidR="008E1E8C" w:rsidRPr="008749F6">
        <w:rPr>
          <w:bCs/>
          <w:highlight w:val="yellow"/>
        </w:rPr>
        <w:t>b</w:t>
      </w:r>
      <w:r w:rsidR="002171B2" w:rsidRPr="008749F6">
        <w:rPr>
          <w:bCs/>
          <w:highlight w:val="yellow"/>
        </w:rPr>
        <w:t>luefish (</w:t>
      </w:r>
      <w:r w:rsidR="002171B2" w:rsidRPr="008749F6">
        <w:rPr>
          <w:bCs/>
          <w:i/>
          <w:iCs/>
          <w:highlight w:val="yellow"/>
        </w:rPr>
        <w:t>Pomatomus</w:t>
      </w:r>
      <w:r w:rsidR="002171B2" w:rsidRPr="008749F6">
        <w:rPr>
          <w:bCs/>
          <w:highlight w:val="yellow"/>
        </w:rPr>
        <w:t xml:space="preserve"> </w:t>
      </w:r>
      <w:r w:rsidR="002171B2" w:rsidRPr="008749F6">
        <w:rPr>
          <w:bCs/>
          <w:i/>
          <w:iCs/>
          <w:highlight w:val="yellow"/>
        </w:rPr>
        <w:t>saltatrix</w:t>
      </w:r>
      <w:r w:rsidR="002171B2" w:rsidRPr="008749F6">
        <w:rPr>
          <w:bCs/>
          <w:highlight w:val="yellow"/>
        </w:rPr>
        <w:t xml:space="preserve">), </w:t>
      </w:r>
      <w:r w:rsidR="008E1E8C" w:rsidRPr="008749F6">
        <w:rPr>
          <w:bCs/>
          <w:highlight w:val="yellow"/>
        </w:rPr>
        <w:t>n</w:t>
      </w:r>
      <w:r w:rsidR="002171B2" w:rsidRPr="008749F6">
        <w:rPr>
          <w:bCs/>
          <w:highlight w:val="yellow"/>
        </w:rPr>
        <w:t xml:space="preserve">orthern </w:t>
      </w:r>
      <w:r w:rsidR="008E1E8C" w:rsidRPr="008749F6">
        <w:rPr>
          <w:bCs/>
          <w:highlight w:val="yellow"/>
        </w:rPr>
        <w:t>p</w:t>
      </w:r>
      <w:r w:rsidR="002171B2" w:rsidRPr="008749F6">
        <w:rPr>
          <w:bCs/>
          <w:highlight w:val="yellow"/>
        </w:rPr>
        <w:t>ipefish (</w:t>
      </w:r>
      <w:r w:rsidR="002171B2" w:rsidRPr="008749F6">
        <w:rPr>
          <w:bCs/>
          <w:i/>
          <w:iCs/>
          <w:highlight w:val="yellow"/>
        </w:rPr>
        <w:t>Syngnathus</w:t>
      </w:r>
      <w:r w:rsidR="002171B2" w:rsidRPr="008749F6">
        <w:rPr>
          <w:bCs/>
          <w:highlight w:val="yellow"/>
        </w:rPr>
        <w:t xml:space="preserve"> </w:t>
      </w:r>
      <w:r w:rsidR="002171B2" w:rsidRPr="008749F6">
        <w:rPr>
          <w:bCs/>
          <w:i/>
          <w:iCs/>
          <w:highlight w:val="yellow"/>
        </w:rPr>
        <w:t>fuscus</w:t>
      </w:r>
      <w:r w:rsidR="002171B2" w:rsidRPr="008749F6">
        <w:rPr>
          <w:bCs/>
          <w:highlight w:val="yellow"/>
        </w:rPr>
        <w:t xml:space="preserve">), American </w:t>
      </w:r>
      <w:r w:rsidR="008E1E8C" w:rsidRPr="008749F6">
        <w:rPr>
          <w:bCs/>
          <w:highlight w:val="yellow"/>
        </w:rPr>
        <w:t>s</w:t>
      </w:r>
      <w:r w:rsidR="002171B2" w:rsidRPr="008749F6">
        <w:rPr>
          <w:bCs/>
          <w:highlight w:val="yellow"/>
        </w:rPr>
        <w:t>and</w:t>
      </w:r>
      <w:r w:rsidR="0059204D" w:rsidRPr="008749F6">
        <w:rPr>
          <w:bCs/>
          <w:highlight w:val="yellow"/>
        </w:rPr>
        <w:t xml:space="preserve"> </w:t>
      </w:r>
      <w:r w:rsidR="002171B2" w:rsidRPr="008749F6">
        <w:rPr>
          <w:bCs/>
          <w:highlight w:val="yellow"/>
        </w:rPr>
        <w:t>lance (</w:t>
      </w:r>
      <w:r w:rsidR="002171B2" w:rsidRPr="008749F6">
        <w:rPr>
          <w:bCs/>
          <w:i/>
          <w:iCs/>
          <w:highlight w:val="yellow"/>
        </w:rPr>
        <w:t>Ammodytes</w:t>
      </w:r>
      <w:r w:rsidR="002171B2" w:rsidRPr="008749F6">
        <w:rPr>
          <w:bCs/>
          <w:highlight w:val="yellow"/>
        </w:rPr>
        <w:t xml:space="preserve"> </w:t>
      </w:r>
      <w:r w:rsidR="002171B2" w:rsidRPr="008749F6">
        <w:rPr>
          <w:bCs/>
          <w:i/>
          <w:iCs/>
          <w:highlight w:val="yellow"/>
        </w:rPr>
        <w:t>americanus</w:t>
      </w:r>
      <w:r w:rsidR="002171B2" w:rsidRPr="008749F6">
        <w:rPr>
          <w:bCs/>
          <w:highlight w:val="yellow"/>
        </w:rPr>
        <w:t xml:space="preserve">), Atlantic </w:t>
      </w:r>
      <w:r w:rsidR="008E1E8C" w:rsidRPr="008749F6">
        <w:rPr>
          <w:bCs/>
          <w:highlight w:val="yellow"/>
        </w:rPr>
        <w:t>t</w:t>
      </w:r>
      <w:r w:rsidR="002171B2" w:rsidRPr="008749F6">
        <w:rPr>
          <w:bCs/>
          <w:highlight w:val="yellow"/>
        </w:rPr>
        <w:t>omcod (</w:t>
      </w:r>
      <w:r w:rsidR="002171B2" w:rsidRPr="008749F6">
        <w:rPr>
          <w:bCs/>
          <w:i/>
          <w:iCs/>
          <w:highlight w:val="yellow"/>
        </w:rPr>
        <w:t>Microgadus</w:t>
      </w:r>
      <w:r w:rsidR="002171B2" w:rsidRPr="008749F6">
        <w:rPr>
          <w:bCs/>
          <w:highlight w:val="yellow"/>
        </w:rPr>
        <w:t xml:space="preserve"> </w:t>
      </w:r>
      <w:r w:rsidR="002171B2" w:rsidRPr="008749F6">
        <w:rPr>
          <w:bCs/>
          <w:i/>
          <w:iCs/>
          <w:highlight w:val="yellow"/>
        </w:rPr>
        <w:t>tomcod</w:t>
      </w:r>
      <w:r w:rsidR="002171B2" w:rsidRPr="008749F6">
        <w:rPr>
          <w:bCs/>
          <w:highlight w:val="yellow"/>
        </w:rPr>
        <w:t xml:space="preserve">), Atlantic </w:t>
      </w:r>
      <w:r w:rsidR="008E1E8C" w:rsidRPr="008749F6">
        <w:rPr>
          <w:bCs/>
          <w:highlight w:val="yellow"/>
        </w:rPr>
        <w:t>h</w:t>
      </w:r>
      <w:r w:rsidR="002171B2" w:rsidRPr="008749F6">
        <w:rPr>
          <w:bCs/>
          <w:highlight w:val="yellow"/>
        </w:rPr>
        <w:t>erring (</w:t>
      </w:r>
      <w:r w:rsidR="00ED08C5" w:rsidRPr="008749F6">
        <w:rPr>
          <w:bCs/>
          <w:i/>
          <w:iCs/>
          <w:highlight w:val="yellow"/>
        </w:rPr>
        <w:t xml:space="preserve">C. </w:t>
      </w:r>
      <w:r w:rsidR="002171B2" w:rsidRPr="008749F6">
        <w:rPr>
          <w:bCs/>
          <w:i/>
          <w:iCs/>
          <w:highlight w:val="yellow"/>
        </w:rPr>
        <w:t>harengus</w:t>
      </w:r>
      <w:r w:rsidR="002171B2" w:rsidRPr="008749F6">
        <w:rPr>
          <w:bCs/>
          <w:highlight w:val="yellow"/>
        </w:rPr>
        <w:t xml:space="preserve">), </w:t>
      </w:r>
      <w:r w:rsidR="007604EB" w:rsidRPr="008749F6">
        <w:rPr>
          <w:bCs/>
          <w:highlight w:val="yellow"/>
        </w:rPr>
        <w:t>river herring</w:t>
      </w:r>
      <w:r w:rsidR="002171B2" w:rsidRPr="008749F6">
        <w:rPr>
          <w:bCs/>
          <w:highlight w:val="yellow"/>
        </w:rPr>
        <w:t xml:space="preserve"> (</w:t>
      </w:r>
      <w:r w:rsidR="002171B2" w:rsidRPr="008749F6">
        <w:rPr>
          <w:bCs/>
          <w:i/>
          <w:iCs/>
          <w:highlight w:val="yellow"/>
        </w:rPr>
        <w:t>Alosa</w:t>
      </w:r>
      <w:r w:rsidR="002171B2" w:rsidRPr="008749F6">
        <w:rPr>
          <w:bCs/>
          <w:highlight w:val="yellow"/>
        </w:rPr>
        <w:t xml:space="preserve"> </w:t>
      </w:r>
      <w:r w:rsidR="007604EB" w:rsidRPr="008749F6">
        <w:rPr>
          <w:bCs/>
          <w:highlight w:val="yellow"/>
        </w:rPr>
        <w:t>spp.</w:t>
      </w:r>
      <w:r w:rsidR="002171B2" w:rsidRPr="008749F6">
        <w:rPr>
          <w:bCs/>
          <w:highlight w:val="yellow"/>
        </w:rPr>
        <w:t xml:space="preserve">), </w:t>
      </w:r>
      <w:r w:rsidR="008E1E8C" w:rsidRPr="008749F6">
        <w:rPr>
          <w:bCs/>
          <w:highlight w:val="yellow"/>
        </w:rPr>
        <w:t>m</w:t>
      </w:r>
      <w:r w:rsidR="002171B2" w:rsidRPr="008749F6">
        <w:rPr>
          <w:bCs/>
          <w:highlight w:val="yellow"/>
        </w:rPr>
        <w:t>ummichog (</w:t>
      </w:r>
      <w:r w:rsidR="002171B2" w:rsidRPr="008749F6">
        <w:rPr>
          <w:bCs/>
          <w:i/>
          <w:iCs/>
          <w:highlight w:val="yellow"/>
        </w:rPr>
        <w:t>Fundulus</w:t>
      </w:r>
      <w:r w:rsidR="002171B2" w:rsidRPr="008749F6">
        <w:rPr>
          <w:bCs/>
          <w:highlight w:val="yellow"/>
        </w:rPr>
        <w:t xml:space="preserve"> </w:t>
      </w:r>
      <w:r w:rsidR="002171B2" w:rsidRPr="008749F6">
        <w:rPr>
          <w:bCs/>
          <w:i/>
          <w:iCs/>
          <w:highlight w:val="yellow"/>
        </w:rPr>
        <w:t>heteroclitus</w:t>
      </w:r>
      <w:r w:rsidR="002171B2" w:rsidRPr="008749F6">
        <w:rPr>
          <w:bCs/>
          <w:highlight w:val="yellow"/>
        </w:rPr>
        <w:t xml:space="preserve">), </w:t>
      </w:r>
      <w:r w:rsidR="008E1E8C" w:rsidRPr="008749F6">
        <w:rPr>
          <w:bCs/>
          <w:highlight w:val="yellow"/>
        </w:rPr>
        <w:t>w</w:t>
      </w:r>
      <w:r w:rsidR="002171B2" w:rsidRPr="008749F6">
        <w:rPr>
          <w:bCs/>
          <w:highlight w:val="yellow"/>
        </w:rPr>
        <w:t xml:space="preserve">inter </w:t>
      </w:r>
      <w:r w:rsidR="008E1E8C" w:rsidRPr="008749F6">
        <w:rPr>
          <w:bCs/>
          <w:highlight w:val="yellow"/>
        </w:rPr>
        <w:t>f</w:t>
      </w:r>
      <w:r w:rsidR="002171B2" w:rsidRPr="008749F6">
        <w:rPr>
          <w:bCs/>
          <w:highlight w:val="yellow"/>
        </w:rPr>
        <w:t>lounder (</w:t>
      </w:r>
      <w:r w:rsidR="002171B2" w:rsidRPr="008749F6">
        <w:rPr>
          <w:bCs/>
          <w:i/>
          <w:iCs/>
          <w:highlight w:val="yellow"/>
        </w:rPr>
        <w:t>Pseudopleuronectes</w:t>
      </w:r>
      <w:r w:rsidR="002171B2" w:rsidRPr="008749F6">
        <w:rPr>
          <w:bCs/>
          <w:highlight w:val="yellow"/>
        </w:rPr>
        <w:t xml:space="preserve"> </w:t>
      </w:r>
      <w:r w:rsidR="002171B2" w:rsidRPr="008749F6">
        <w:rPr>
          <w:bCs/>
          <w:i/>
          <w:iCs/>
          <w:highlight w:val="yellow"/>
        </w:rPr>
        <w:t>americanus</w:t>
      </w:r>
      <w:r w:rsidR="002171B2" w:rsidRPr="008749F6">
        <w:rPr>
          <w:bCs/>
          <w:highlight w:val="yellow"/>
        </w:rPr>
        <w:t xml:space="preserve">), Atlantic </w:t>
      </w:r>
      <w:r w:rsidR="008E1E8C" w:rsidRPr="008749F6">
        <w:rPr>
          <w:bCs/>
          <w:highlight w:val="yellow"/>
        </w:rPr>
        <w:t>s</w:t>
      </w:r>
      <w:r w:rsidR="002171B2" w:rsidRPr="008749F6">
        <w:rPr>
          <w:bCs/>
          <w:highlight w:val="yellow"/>
        </w:rPr>
        <w:t>ilverside (</w:t>
      </w:r>
      <w:r w:rsidR="00ED08C5" w:rsidRPr="008749F6">
        <w:rPr>
          <w:bCs/>
          <w:i/>
          <w:iCs/>
          <w:highlight w:val="yellow"/>
        </w:rPr>
        <w:t>M.</w:t>
      </w:r>
      <w:r w:rsidR="002171B2" w:rsidRPr="008749F6">
        <w:rPr>
          <w:bCs/>
          <w:highlight w:val="yellow"/>
        </w:rPr>
        <w:t xml:space="preserve"> </w:t>
      </w:r>
      <w:r w:rsidR="002171B2" w:rsidRPr="008749F6">
        <w:rPr>
          <w:bCs/>
          <w:i/>
          <w:iCs/>
          <w:highlight w:val="yellow"/>
        </w:rPr>
        <w:t>menidia</w:t>
      </w:r>
      <w:r w:rsidR="002171B2" w:rsidRPr="008749F6">
        <w:rPr>
          <w:bCs/>
          <w:highlight w:val="yellow"/>
        </w:rPr>
        <w:t>), and</w:t>
      </w:r>
      <w:r w:rsidRPr="008749F6">
        <w:rPr>
          <w:bCs/>
          <w:highlight w:val="yellow"/>
        </w:rPr>
        <w:t xml:space="preserve"> </w:t>
      </w:r>
      <w:r w:rsidR="008E1E8C" w:rsidRPr="008749F6">
        <w:rPr>
          <w:bCs/>
          <w:highlight w:val="yellow"/>
        </w:rPr>
        <w:t>g</w:t>
      </w:r>
      <w:r w:rsidRPr="008749F6">
        <w:rPr>
          <w:bCs/>
          <w:highlight w:val="yellow"/>
        </w:rPr>
        <w:t xml:space="preserve">reen </w:t>
      </w:r>
      <w:r w:rsidR="008E1E8C" w:rsidRPr="008749F6">
        <w:rPr>
          <w:bCs/>
          <w:highlight w:val="yellow"/>
        </w:rPr>
        <w:t>c</w:t>
      </w:r>
      <w:r w:rsidRPr="008749F6">
        <w:rPr>
          <w:bCs/>
          <w:highlight w:val="yellow"/>
        </w:rPr>
        <w:t>rab (</w:t>
      </w:r>
      <w:r w:rsidRPr="008749F6">
        <w:rPr>
          <w:bCs/>
          <w:i/>
          <w:iCs/>
          <w:highlight w:val="yellow"/>
        </w:rPr>
        <w:t>Carsinus</w:t>
      </w:r>
      <w:r w:rsidRPr="008749F6">
        <w:rPr>
          <w:bCs/>
          <w:highlight w:val="yellow"/>
        </w:rPr>
        <w:t xml:space="preserve"> </w:t>
      </w:r>
      <w:r w:rsidRPr="008749F6">
        <w:rPr>
          <w:bCs/>
          <w:i/>
          <w:iCs/>
          <w:highlight w:val="yellow"/>
        </w:rPr>
        <w:t>maenas</w:t>
      </w:r>
      <w:r w:rsidRPr="008749F6">
        <w:rPr>
          <w:bCs/>
          <w:highlight w:val="yellow"/>
        </w:rPr>
        <w:t>)</w:t>
      </w:r>
      <w:r w:rsidR="002171B2" w:rsidRPr="008749F6">
        <w:rPr>
          <w:bCs/>
          <w:highlight w:val="yellow"/>
        </w:rPr>
        <w:t xml:space="preserve">. </w:t>
      </w:r>
      <w:r w:rsidR="007604EB" w:rsidRPr="008749F6">
        <w:rPr>
          <w:bCs/>
          <w:highlight w:val="yellow"/>
        </w:rPr>
        <w:t>Note that river herring is an umbrella term for both alewife (</w:t>
      </w:r>
      <w:r w:rsidR="007604EB" w:rsidRPr="008749F6">
        <w:rPr>
          <w:bCs/>
          <w:i/>
          <w:iCs/>
          <w:highlight w:val="yellow"/>
        </w:rPr>
        <w:t>Alosa pseudoharengus</w:t>
      </w:r>
      <w:r w:rsidR="007604EB" w:rsidRPr="008749F6">
        <w:rPr>
          <w:bCs/>
          <w:highlight w:val="yellow"/>
        </w:rPr>
        <w:t>) and blueback herring (</w:t>
      </w:r>
      <w:r w:rsidR="007604EB" w:rsidRPr="008749F6">
        <w:rPr>
          <w:bCs/>
          <w:i/>
          <w:iCs/>
          <w:highlight w:val="yellow"/>
        </w:rPr>
        <w:t>Alosa aestivalis</w:t>
      </w:r>
      <w:r w:rsidR="007604EB" w:rsidRPr="008749F6">
        <w:rPr>
          <w:bCs/>
          <w:highlight w:val="yellow"/>
        </w:rPr>
        <w:t>)</w:t>
      </w:r>
      <w:r w:rsidR="00A36363" w:rsidRPr="008749F6">
        <w:rPr>
          <w:bCs/>
          <w:highlight w:val="yellow"/>
        </w:rPr>
        <w:t>. We did not differentiate between the two, as they are difficult to identify without lethal sampling.</w:t>
      </w:r>
      <w:r w:rsidR="002171B2" w:rsidRPr="008749F6">
        <w:rPr>
          <w:bCs/>
          <w:highlight w:val="yellow"/>
        </w:rPr>
        <w:t xml:space="preserve"> </w:t>
      </w:r>
      <w:r w:rsidR="0059204D" w:rsidRPr="008749F6">
        <w:rPr>
          <w:bCs/>
          <w:highlight w:val="yellow"/>
        </w:rPr>
        <w:t>Combined, these</w:t>
      </w:r>
      <w:r w:rsidRPr="008749F6">
        <w:rPr>
          <w:bCs/>
          <w:highlight w:val="yellow"/>
        </w:rPr>
        <w:t xml:space="preserve"> </w:t>
      </w:r>
      <w:r w:rsidR="00A36363" w:rsidRPr="008749F6">
        <w:rPr>
          <w:bCs/>
          <w:highlight w:val="yellow"/>
        </w:rPr>
        <w:t>10 commonly</w:t>
      </w:r>
      <w:del w:id="330" w:author="Katie Lankowicz" w:date="2025-10-15T13:39:00Z" w16du:dateUtc="2025-10-15T16:39:00Z">
        <w:r w:rsidR="00A36363" w:rsidRPr="008749F6" w:rsidDel="00317BE8">
          <w:rPr>
            <w:bCs/>
            <w:highlight w:val="yellow"/>
          </w:rPr>
          <w:delText>-</w:delText>
        </w:r>
      </w:del>
      <w:ins w:id="331" w:author="Katie Lankowicz" w:date="2025-10-15T13:39:00Z" w16du:dateUtc="2025-10-15T16:39:00Z">
        <w:r w:rsidR="00317BE8">
          <w:rPr>
            <w:bCs/>
            <w:highlight w:val="yellow"/>
          </w:rPr>
          <w:t xml:space="preserve"> </w:t>
        </w:r>
      </w:ins>
      <w:r w:rsidR="00A36363" w:rsidRPr="008749F6">
        <w:rPr>
          <w:bCs/>
          <w:highlight w:val="yellow"/>
        </w:rPr>
        <w:t>encountered</w:t>
      </w:r>
      <w:r w:rsidRPr="008749F6">
        <w:rPr>
          <w:bCs/>
          <w:highlight w:val="yellow"/>
        </w:rPr>
        <w:t xml:space="preserve"> species comprised over 99% of </w:t>
      </w:r>
      <w:r w:rsidR="0059204D" w:rsidRPr="008749F6">
        <w:rPr>
          <w:bCs/>
          <w:highlight w:val="yellow"/>
        </w:rPr>
        <w:t>all</w:t>
      </w:r>
      <w:r w:rsidRPr="008749F6">
        <w:rPr>
          <w:bCs/>
          <w:highlight w:val="yellow"/>
        </w:rPr>
        <w:t xml:space="preserve"> </w:t>
      </w:r>
      <w:r w:rsidR="004B3608" w:rsidRPr="008749F6">
        <w:rPr>
          <w:bCs/>
          <w:highlight w:val="yellow"/>
        </w:rPr>
        <w:t>individuals</w:t>
      </w:r>
      <w:r w:rsidRPr="008749F6">
        <w:rPr>
          <w:bCs/>
          <w:highlight w:val="yellow"/>
        </w:rPr>
        <w:t xml:space="preserve"> caught. Atlantic silverside was the most abundant species </w:t>
      </w:r>
      <w:r w:rsidR="007651E3" w:rsidRPr="008749F6">
        <w:rPr>
          <w:bCs/>
          <w:highlight w:val="yellow"/>
        </w:rPr>
        <w:t xml:space="preserve">at </w:t>
      </w:r>
      <w:r w:rsidRPr="008749F6">
        <w:rPr>
          <w:bCs/>
          <w:highlight w:val="yellow"/>
        </w:rPr>
        <w:t>nearly 42% of total catch</w:t>
      </w:r>
      <w:r w:rsidR="007651E3" w:rsidRPr="008749F6">
        <w:rPr>
          <w:bCs/>
          <w:highlight w:val="yellow"/>
        </w:rPr>
        <w:t xml:space="preserve"> and was </w:t>
      </w:r>
      <w:r w:rsidRPr="008749F6">
        <w:rPr>
          <w:bCs/>
          <w:highlight w:val="yellow"/>
        </w:rPr>
        <w:t xml:space="preserve">encountered in 56% of all seine hauls. Atlantic herring were also highly abundant (nearly 35% of total catch), but were encountered in only 15% of all seine hauls. Both species were encountered in every year of the sampling period. Green </w:t>
      </w:r>
      <w:r w:rsidR="008E1E8C" w:rsidRPr="008749F6">
        <w:rPr>
          <w:bCs/>
          <w:highlight w:val="yellow"/>
        </w:rPr>
        <w:t>c</w:t>
      </w:r>
      <w:r w:rsidRPr="008749F6">
        <w:rPr>
          <w:bCs/>
          <w:highlight w:val="yellow"/>
        </w:rPr>
        <w:t xml:space="preserve">rabs had the widest range of spatiotemporal distribution </w:t>
      </w:r>
      <w:r w:rsidR="0059204D" w:rsidRPr="008749F6">
        <w:rPr>
          <w:bCs/>
          <w:highlight w:val="yellow"/>
        </w:rPr>
        <w:t>and</w:t>
      </w:r>
      <w:r w:rsidRPr="008749F6">
        <w:rPr>
          <w:bCs/>
          <w:highlight w:val="yellow"/>
        </w:rPr>
        <w:t xml:space="preserve"> were encountered in 68% of all seine hauls</w:t>
      </w:r>
      <w:r w:rsidR="0059204D" w:rsidRPr="008749F6">
        <w:rPr>
          <w:bCs/>
          <w:highlight w:val="yellow"/>
        </w:rPr>
        <w:t>.</w:t>
      </w:r>
      <w:r w:rsidRPr="008749F6">
        <w:rPr>
          <w:bCs/>
          <w:highlight w:val="yellow"/>
        </w:rPr>
        <w:t xml:space="preserve"> </w:t>
      </w:r>
      <w:r w:rsidR="0059204D" w:rsidRPr="008749F6">
        <w:rPr>
          <w:bCs/>
          <w:highlight w:val="yellow"/>
        </w:rPr>
        <w:t>W</w:t>
      </w:r>
      <w:r w:rsidRPr="008749F6">
        <w:rPr>
          <w:bCs/>
          <w:highlight w:val="yellow"/>
        </w:rPr>
        <w:t>ith few exceptions</w:t>
      </w:r>
      <w:r w:rsidR="0059204D" w:rsidRPr="008749F6">
        <w:rPr>
          <w:bCs/>
          <w:highlight w:val="yellow"/>
        </w:rPr>
        <w:t>, they</w:t>
      </w:r>
      <w:r w:rsidRPr="008749F6">
        <w:rPr>
          <w:bCs/>
          <w:highlight w:val="yellow"/>
        </w:rPr>
        <w:t xml:space="preserve"> were detected at least once at every </w:t>
      </w:r>
      <w:r w:rsidR="007651E3" w:rsidRPr="008749F6">
        <w:rPr>
          <w:bCs/>
          <w:highlight w:val="yellow"/>
        </w:rPr>
        <w:t>site</w:t>
      </w:r>
      <w:r w:rsidR="0059204D" w:rsidRPr="008749F6">
        <w:rPr>
          <w:bCs/>
          <w:highlight w:val="yellow"/>
        </w:rPr>
        <w:t xml:space="preserve"> in</w:t>
      </w:r>
      <w:r w:rsidRPr="008749F6">
        <w:rPr>
          <w:bCs/>
          <w:highlight w:val="yellow"/>
        </w:rPr>
        <w:t xml:space="preserve"> every year.</w:t>
      </w:r>
      <w:r w:rsidR="004B3608" w:rsidRPr="008749F6">
        <w:rPr>
          <w:bCs/>
          <w:highlight w:val="yellow"/>
        </w:rPr>
        <w:t xml:space="preserve"> Green crabs are the only non-teleost included in the analyses; other benthic invertebrates like horseshoe crabs (</w:t>
      </w:r>
      <w:r w:rsidR="004B3608" w:rsidRPr="008749F6">
        <w:rPr>
          <w:bCs/>
          <w:i/>
          <w:iCs/>
          <w:highlight w:val="yellow"/>
        </w:rPr>
        <w:t>Limulus polyphemus</w:t>
      </w:r>
      <w:r w:rsidR="004B3608" w:rsidRPr="008749F6">
        <w:rPr>
          <w:bCs/>
          <w:highlight w:val="yellow"/>
        </w:rPr>
        <w:t>) and various species of shrimp and hermit crabs were occasionally encountered but not enumerated.</w:t>
      </w:r>
      <w:r w:rsidR="004B3608" w:rsidRPr="00926F2C">
        <w:rPr>
          <w:bCs/>
        </w:rPr>
        <w:t xml:space="preserve"> </w:t>
      </w:r>
    </w:p>
    <w:p w14:paraId="337CD347" w14:textId="77777777" w:rsidR="00792C70" w:rsidRPr="00926F2C" w:rsidRDefault="00792C70" w:rsidP="0005676A">
      <w:pPr>
        <w:spacing w:after="0" w:line="240" w:lineRule="auto"/>
        <w:rPr>
          <w:bCs/>
        </w:rPr>
      </w:pPr>
    </w:p>
    <w:p w14:paraId="354B82F9" w14:textId="3210C5C9" w:rsidR="00792C70" w:rsidRPr="00926F2C" w:rsidDel="00625EFB" w:rsidRDefault="00D92B01" w:rsidP="0005676A">
      <w:pPr>
        <w:spacing w:after="0" w:line="240" w:lineRule="auto"/>
        <w:rPr>
          <w:moveFrom w:id="332" w:author="Katie Lankowicz" w:date="2025-10-15T13:47:00Z" w16du:dateUtc="2025-10-15T16:47:00Z"/>
          <w:bCs/>
        </w:rPr>
      </w:pPr>
      <w:moveFromRangeStart w:id="333" w:author="Katie Lankowicz" w:date="2025-10-15T13:47:00Z" w:name="move211428492"/>
      <w:moveFrom w:id="334" w:author="Katie Lankowicz" w:date="2025-10-15T13:47:00Z" w16du:dateUtc="2025-10-15T16:47:00Z">
        <w:r w:rsidRPr="008749F6" w:rsidDel="00625EFB">
          <w:rPr>
            <w:bCs/>
            <w:highlight w:val="yellow"/>
          </w:rPr>
          <w:t>The remaining 32 species</w:t>
        </w:r>
        <w:r w:rsidR="00926F2C" w:rsidRPr="008749F6" w:rsidDel="00625EFB">
          <w:rPr>
            <w:bCs/>
            <w:highlight w:val="yellow"/>
          </w:rPr>
          <w:t>, which combined made up less than 1% of total individuals caught,</w:t>
        </w:r>
        <w:r w:rsidRPr="008749F6" w:rsidDel="00625EFB">
          <w:rPr>
            <w:bCs/>
            <w:highlight w:val="yellow"/>
          </w:rPr>
          <w:t xml:space="preserve"> were mainly juvenile fishes native to the Gulf of Maine</w:t>
        </w:r>
        <w:r w:rsidR="002171B2" w:rsidRPr="008749F6" w:rsidDel="00625EFB">
          <w:rPr>
            <w:bCs/>
            <w:highlight w:val="yellow"/>
          </w:rPr>
          <w:t xml:space="preserve"> or connecting freshwater systems</w:t>
        </w:r>
        <w:r w:rsidRPr="008749F6" w:rsidDel="00625EFB">
          <w:rPr>
            <w:bCs/>
            <w:highlight w:val="yellow"/>
          </w:rPr>
          <w:t xml:space="preserve"> but also included </w:t>
        </w:r>
        <w:r w:rsidR="008E1E8C" w:rsidRPr="008749F6" w:rsidDel="00625EFB">
          <w:rPr>
            <w:bCs/>
            <w:highlight w:val="yellow"/>
          </w:rPr>
          <w:t>p</w:t>
        </w:r>
        <w:r w:rsidR="00792C70" w:rsidRPr="008749F6" w:rsidDel="00625EFB">
          <w:rPr>
            <w:bCs/>
            <w:highlight w:val="yellow"/>
          </w:rPr>
          <w:t>ermit (</w:t>
        </w:r>
        <w:r w:rsidR="00792C70" w:rsidRPr="008749F6" w:rsidDel="00625EFB">
          <w:rPr>
            <w:bCs/>
            <w:i/>
            <w:iCs/>
            <w:highlight w:val="yellow"/>
          </w:rPr>
          <w:t>Trachinotus</w:t>
        </w:r>
        <w:r w:rsidR="00792C70" w:rsidRPr="008749F6" w:rsidDel="00625EFB">
          <w:rPr>
            <w:bCs/>
            <w:highlight w:val="yellow"/>
          </w:rPr>
          <w:t xml:space="preserve"> </w:t>
        </w:r>
        <w:r w:rsidR="00792C70" w:rsidRPr="008749F6" w:rsidDel="00625EFB">
          <w:rPr>
            <w:bCs/>
            <w:i/>
            <w:iCs/>
            <w:highlight w:val="yellow"/>
          </w:rPr>
          <w:t>falcatus</w:t>
        </w:r>
        <w:r w:rsidR="00792C70" w:rsidRPr="008749F6" w:rsidDel="00625EFB">
          <w:rPr>
            <w:bCs/>
            <w:highlight w:val="yellow"/>
          </w:rPr>
          <w:t>)</w:t>
        </w:r>
        <w:r w:rsidRPr="008749F6" w:rsidDel="00625EFB">
          <w:rPr>
            <w:bCs/>
            <w:highlight w:val="yellow"/>
          </w:rPr>
          <w:t xml:space="preserve">, </w:t>
        </w:r>
        <w:r w:rsidR="008E1E8C" w:rsidRPr="008749F6" w:rsidDel="00625EFB">
          <w:rPr>
            <w:bCs/>
            <w:highlight w:val="yellow"/>
          </w:rPr>
          <w:t>c</w:t>
        </w:r>
        <w:r w:rsidRPr="008749F6" w:rsidDel="00625EFB">
          <w:rPr>
            <w:bCs/>
            <w:highlight w:val="yellow"/>
          </w:rPr>
          <w:t xml:space="preserve">revalle </w:t>
        </w:r>
        <w:r w:rsidR="008E1E8C" w:rsidRPr="008749F6" w:rsidDel="00625EFB">
          <w:rPr>
            <w:bCs/>
            <w:highlight w:val="yellow"/>
          </w:rPr>
          <w:t>j</w:t>
        </w:r>
        <w:r w:rsidRPr="008749F6" w:rsidDel="00625EFB">
          <w:rPr>
            <w:bCs/>
            <w:highlight w:val="yellow"/>
          </w:rPr>
          <w:t>ack (</w:t>
        </w:r>
        <w:r w:rsidRPr="008749F6" w:rsidDel="00625EFB">
          <w:rPr>
            <w:bCs/>
            <w:i/>
            <w:iCs/>
            <w:highlight w:val="yellow"/>
          </w:rPr>
          <w:t>Caranx</w:t>
        </w:r>
        <w:r w:rsidRPr="008749F6" w:rsidDel="00625EFB">
          <w:rPr>
            <w:bCs/>
            <w:highlight w:val="yellow"/>
          </w:rPr>
          <w:t xml:space="preserve"> </w:t>
        </w:r>
        <w:r w:rsidRPr="008749F6" w:rsidDel="00625EFB">
          <w:rPr>
            <w:bCs/>
            <w:i/>
            <w:iCs/>
            <w:highlight w:val="yellow"/>
          </w:rPr>
          <w:t>hippos</w:t>
        </w:r>
        <w:r w:rsidRPr="008749F6" w:rsidDel="00625EFB">
          <w:rPr>
            <w:bCs/>
            <w:highlight w:val="yellow"/>
          </w:rPr>
          <w:t xml:space="preserve">), </w:t>
        </w:r>
        <w:r w:rsidR="008E1E8C" w:rsidRPr="008749F6" w:rsidDel="00625EFB">
          <w:rPr>
            <w:bCs/>
            <w:highlight w:val="yellow"/>
          </w:rPr>
          <w:t>w</w:t>
        </w:r>
        <w:r w:rsidRPr="008749F6" w:rsidDel="00625EFB">
          <w:rPr>
            <w:bCs/>
            <w:highlight w:val="yellow"/>
          </w:rPr>
          <w:t xml:space="preserve">hite </w:t>
        </w:r>
        <w:r w:rsidR="008E1E8C" w:rsidRPr="008749F6" w:rsidDel="00625EFB">
          <w:rPr>
            <w:bCs/>
            <w:highlight w:val="yellow"/>
          </w:rPr>
          <w:t>m</w:t>
        </w:r>
        <w:r w:rsidRPr="008749F6" w:rsidDel="00625EFB">
          <w:rPr>
            <w:bCs/>
            <w:highlight w:val="yellow"/>
          </w:rPr>
          <w:t>ullet (</w:t>
        </w:r>
        <w:r w:rsidRPr="008749F6" w:rsidDel="00625EFB">
          <w:rPr>
            <w:bCs/>
            <w:i/>
            <w:iCs/>
            <w:highlight w:val="yellow"/>
          </w:rPr>
          <w:t>Mugil</w:t>
        </w:r>
        <w:r w:rsidRPr="008749F6" w:rsidDel="00625EFB">
          <w:rPr>
            <w:bCs/>
            <w:highlight w:val="yellow"/>
          </w:rPr>
          <w:t xml:space="preserve"> </w:t>
        </w:r>
        <w:r w:rsidRPr="008749F6" w:rsidDel="00625EFB">
          <w:rPr>
            <w:bCs/>
            <w:i/>
            <w:iCs/>
            <w:highlight w:val="yellow"/>
          </w:rPr>
          <w:t>curema</w:t>
        </w:r>
        <w:r w:rsidRPr="008749F6" w:rsidDel="00625EFB">
          <w:rPr>
            <w:bCs/>
            <w:highlight w:val="yellow"/>
          </w:rPr>
          <w:t xml:space="preserve">), and </w:t>
        </w:r>
        <w:r w:rsidR="008E1E8C" w:rsidRPr="008749F6" w:rsidDel="00625EFB">
          <w:rPr>
            <w:bCs/>
            <w:highlight w:val="yellow"/>
          </w:rPr>
          <w:t>s</w:t>
        </w:r>
        <w:r w:rsidR="00792C70" w:rsidRPr="008749F6" w:rsidDel="00625EFB">
          <w:rPr>
            <w:bCs/>
            <w:highlight w:val="yellow"/>
          </w:rPr>
          <w:t xml:space="preserve">ummer </w:t>
        </w:r>
        <w:r w:rsidR="008E1E8C" w:rsidRPr="008749F6" w:rsidDel="00625EFB">
          <w:rPr>
            <w:bCs/>
            <w:highlight w:val="yellow"/>
          </w:rPr>
          <w:t>f</w:t>
        </w:r>
        <w:r w:rsidR="00792C70" w:rsidRPr="008749F6" w:rsidDel="00625EFB">
          <w:rPr>
            <w:bCs/>
            <w:highlight w:val="yellow"/>
          </w:rPr>
          <w:t>lounder (</w:t>
        </w:r>
        <w:r w:rsidR="00792C70" w:rsidRPr="008749F6" w:rsidDel="00625EFB">
          <w:rPr>
            <w:bCs/>
            <w:i/>
            <w:iCs/>
            <w:highlight w:val="yellow"/>
          </w:rPr>
          <w:t>Paralychthis</w:t>
        </w:r>
        <w:r w:rsidR="00792C70" w:rsidRPr="008749F6" w:rsidDel="00625EFB">
          <w:rPr>
            <w:bCs/>
            <w:highlight w:val="yellow"/>
          </w:rPr>
          <w:t xml:space="preserve"> </w:t>
        </w:r>
        <w:r w:rsidR="00792C70" w:rsidRPr="008749F6" w:rsidDel="00625EFB">
          <w:rPr>
            <w:bCs/>
            <w:i/>
            <w:iCs/>
            <w:highlight w:val="yellow"/>
          </w:rPr>
          <w:t>dentatus</w:t>
        </w:r>
        <w:r w:rsidR="00792C70" w:rsidRPr="008749F6" w:rsidDel="00625EFB">
          <w:rPr>
            <w:bCs/>
            <w:highlight w:val="yellow"/>
          </w:rPr>
          <w:t xml:space="preserve">). Permit </w:t>
        </w:r>
        <w:r w:rsidRPr="008749F6" w:rsidDel="00625EFB">
          <w:rPr>
            <w:bCs/>
            <w:highlight w:val="yellow"/>
          </w:rPr>
          <w:t xml:space="preserve">and </w:t>
        </w:r>
        <w:r w:rsidR="008E1E8C" w:rsidRPr="008749F6" w:rsidDel="00625EFB">
          <w:rPr>
            <w:bCs/>
            <w:highlight w:val="yellow"/>
          </w:rPr>
          <w:t>c</w:t>
        </w:r>
        <w:r w:rsidRPr="008749F6" w:rsidDel="00625EFB">
          <w:rPr>
            <w:bCs/>
            <w:highlight w:val="yellow"/>
          </w:rPr>
          <w:t xml:space="preserve">revalle </w:t>
        </w:r>
        <w:r w:rsidR="008E1E8C" w:rsidRPr="008749F6" w:rsidDel="00625EFB">
          <w:rPr>
            <w:bCs/>
            <w:highlight w:val="yellow"/>
          </w:rPr>
          <w:t>j</w:t>
        </w:r>
        <w:r w:rsidRPr="008749F6" w:rsidDel="00625EFB">
          <w:rPr>
            <w:bCs/>
            <w:highlight w:val="yellow"/>
          </w:rPr>
          <w:t xml:space="preserve">ack </w:t>
        </w:r>
        <w:r w:rsidR="00792C70" w:rsidRPr="008749F6" w:rsidDel="00625EFB">
          <w:rPr>
            <w:bCs/>
            <w:highlight w:val="yellow"/>
          </w:rPr>
          <w:t xml:space="preserve">are among an assemblage of tropical or subtropical species that typically reside south of Cape Cod, but may be advected northward into the Gulf of Maine by eddies or warm core rings of the Gulf Stream Current </w:t>
        </w:r>
        <w:r w:rsidR="00792C70" w:rsidRPr="008749F6" w:rsidDel="00625EFB">
          <w:rPr>
            <w:bCs/>
            <w:highlight w:val="yellow"/>
          </w:rPr>
          <w:fldChar w:fldCharType="begin"/>
        </w:r>
        <w:r w:rsidR="00792C70" w:rsidRPr="008749F6" w:rsidDel="00625EFB">
          <w:rPr>
            <w:bCs/>
            <w:highlight w:val="yellow"/>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sidRPr="008749F6" w:rsidDel="00625EFB">
          <w:rPr>
            <w:rFonts w:ascii="Cambria Math" w:hAnsi="Cambria Math" w:cs="Cambria Math"/>
            <w:bCs/>
            <w:highlight w:val="yellow"/>
          </w:rPr>
          <w:instrText>‐</w:instrText>
        </w:r>
        <w:r w:rsidR="00792C70" w:rsidRPr="008749F6" w:rsidDel="00625EFB">
          <w:rPr>
            <w:bCs/>
            <w:highlight w:val="yellow"/>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sidRPr="008749F6" w:rsidDel="00625EFB">
          <w:rPr>
            <w:rFonts w:ascii="Cambria Math" w:hAnsi="Cambria Math" w:cs="Cambria Math"/>
            <w:bCs/>
            <w:highlight w:val="yellow"/>
          </w:rPr>
          <w:instrText>‐</w:instrText>
        </w:r>
        <w:r w:rsidR="00792C70" w:rsidRPr="008749F6" w:rsidDel="00625EFB">
          <w:rPr>
            <w:bCs/>
            <w:highlight w:val="yellow"/>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sidRPr="008749F6" w:rsidDel="00625EFB">
          <w:rPr>
            <w:bCs/>
            <w:highlight w:val="yellow"/>
          </w:rPr>
          <w:fldChar w:fldCharType="separate"/>
        </w:r>
        <w:r w:rsidR="00792C70" w:rsidRPr="008749F6" w:rsidDel="00625EFB">
          <w:rPr>
            <w:rFonts w:ascii="Aptos" w:hAnsi="Aptos" w:cs="Times New Roman"/>
            <w:kern w:val="0"/>
            <w:highlight w:val="yellow"/>
          </w:rPr>
          <w:t>(Hare et al. 2002, Wood et al. 2009, O’Neill et al. 2025)</w:t>
        </w:r>
        <w:r w:rsidR="00792C70" w:rsidRPr="008749F6" w:rsidDel="00625EFB">
          <w:rPr>
            <w:bCs/>
            <w:highlight w:val="yellow"/>
          </w:rPr>
          <w:fldChar w:fldCharType="end"/>
        </w:r>
        <w:r w:rsidR="00792C70" w:rsidRPr="008749F6" w:rsidDel="00625EFB">
          <w:rPr>
            <w:bCs/>
            <w:highlight w:val="yellow"/>
          </w:rPr>
          <w:t>. Species within this group are colloquially known as “Gulf Stream Orphans”</w:t>
        </w:r>
        <w:r w:rsidR="002171B2" w:rsidRPr="008749F6" w:rsidDel="00625EFB">
          <w:rPr>
            <w:bCs/>
            <w:highlight w:val="yellow"/>
          </w:rPr>
          <w:t xml:space="preserve"> </w:t>
        </w:r>
        <w:r w:rsidR="007D00E2" w:rsidRPr="008749F6" w:rsidDel="00625EFB">
          <w:rPr>
            <w:bCs/>
            <w:highlight w:val="yellow"/>
          </w:rPr>
          <w:t>(gsoproject.org, see O’Neill et al. 2025).</w:t>
        </w:r>
        <w:r w:rsidR="00792C70" w:rsidRPr="008749F6" w:rsidDel="00625EFB">
          <w:rPr>
            <w:bCs/>
            <w:highlight w:val="yellow"/>
          </w:rPr>
          <w:t>”</w:t>
        </w:r>
        <w:r w:rsidR="002171B2" w:rsidRPr="008749F6" w:rsidDel="00625EFB">
          <w:rPr>
            <w:bCs/>
            <w:highlight w:val="yellow"/>
          </w:rPr>
          <w:t xml:space="preserve"> Though not officially recognized as part of this group, </w:t>
        </w:r>
        <w:r w:rsidR="008E1E8C" w:rsidRPr="008749F6" w:rsidDel="00625EFB">
          <w:rPr>
            <w:bCs/>
            <w:highlight w:val="yellow"/>
          </w:rPr>
          <w:t>w</w:t>
        </w:r>
        <w:r w:rsidR="002171B2" w:rsidRPr="008749F6" w:rsidDel="00625EFB">
          <w:rPr>
            <w:bCs/>
            <w:highlight w:val="yellow"/>
          </w:rPr>
          <w:t xml:space="preserve">hite </w:t>
        </w:r>
        <w:r w:rsidR="008E1E8C" w:rsidRPr="008749F6" w:rsidDel="00625EFB">
          <w:rPr>
            <w:bCs/>
            <w:highlight w:val="yellow"/>
          </w:rPr>
          <w:t>m</w:t>
        </w:r>
        <w:r w:rsidR="002171B2" w:rsidRPr="008749F6" w:rsidDel="00625EFB">
          <w:rPr>
            <w:bCs/>
            <w:highlight w:val="yellow"/>
          </w:rPr>
          <w:t xml:space="preserve">ullet and other </w:t>
        </w:r>
        <w:r w:rsidR="00F00A17" w:rsidRPr="008749F6" w:rsidDel="00625EFB">
          <w:rPr>
            <w:bCs/>
            <w:highlight w:val="yellow"/>
          </w:rPr>
          <w:t xml:space="preserve">Mugilidae </w:t>
        </w:r>
        <w:r w:rsidR="002171B2" w:rsidRPr="008749F6" w:rsidDel="00625EFB">
          <w:rPr>
            <w:bCs/>
            <w:highlight w:val="yellow"/>
          </w:rPr>
          <w:t>fishes</w:t>
        </w:r>
        <w:r w:rsidR="00F00A17" w:rsidRPr="008749F6" w:rsidDel="00625EFB">
          <w:rPr>
            <w:bCs/>
            <w:highlight w:val="yellow"/>
          </w:rPr>
          <w:t xml:space="preserve"> </w:t>
        </w:r>
        <w:r w:rsidR="002171B2" w:rsidRPr="008749F6" w:rsidDel="00625EFB">
          <w:rPr>
            <w:bCs/>
            <w:highlight w:val="yellow"/>
          </w:rPr>
          <w:t xml:space="preserve">are subtropical species unknown to be breeding in or regularly migrating to </w:t>
        </w:r>
        <w:r w:rsidR="00F00285" w:rsidRPr="008749F6" w:rsidDel="00625EFB">
          <w:rPr>
            <w:bCs/>
            <w:highlight w:val="yellow"/>
          </w:rPr>
          <w:t xml:space="preserve">regions north of Cape Cod </w:t>
        </w:r>
        <w:r w:rsidR="00F00285" w:rsidRPr="008749F6" w:rsidDel="00625EFB">
          <w:rPr>
            <w:bCs/>
            <w:highlight w:val="yellow"/>
          </w:rPr>
          <w:fldChar w:fldCharType="begin"/>
        </w:r>
        <w:r w:rsidR="00F00285" w:rsidRPr="008749F6" w:rsidDel="00625EFB">
          <w:rPr>
            <w:bCs/>
            <w:highlight w:val="yellow"/>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sidRPr="008749F6" w:rsidDel="00625EFB">
          <w:rPr>
            <w:bCs/>
            <w:highlight w:val="yellow"/>
          </w:rPr>
          <w:fldChar w:fldCharType="separate"/>
        </w:r>
        <w:r w:rsidR="00F00285" w:rsidRPr="008749F6" w:rsidDel="00625EFB">
          <w:rPr>
            <w:rFonts w:ascii="Aptos" w:hAnsi="Aptos"/>
            <w:highlight w:val="yellow"/>
          </w:rPr>
          <w:t>(Bigelow &amp; Schroeder 1953, Ayvazian et al. 1992)</w:t>
        </w:r>
        <w:r w:rsidR="00F00285" w:rsidRPr="008749F6" w:rsidDel="00625EFB">
          <w:rPr>
            <w:bCs/>
            <w:highlight w:val="yellow"/>
          </w:rPr>
          <w:fldChar w:fldCharType="end"/>
        </w:r>
        <w:r w:rsidR="00F00285" w:rsidRPr="008749F6" w:rsidDel="00625EFB">
          <w:rPr>
            <w:bCs/>
            <w:highlight w:val="yellow"/>
          </w:rPr>
          <w:t xml:space="preserve">. </w:t>
        </w:r>
        <w:r w:rsidR="00792C70" w:rsidRPr="008749F6" w:rsidDel="00625EFB">
          <w:rPr>
            <w:bCs/>
            <w:highlight w:val="yellow"/>
          </w:rPr>
          <w:t xml:space="preserve">Summer flounder </w:t>
        </w:r>
        <w:r w:rsidR="0059204D" w:rsidRPr="008749F6" w:rsidDel="00625EFB">
          <w:rPr>
            <w:bCs/>
            <w:highlight w:val="yellow"/>
          </w:rPr>
          <w:t>is</w:t>
        </w:r>
        <w:r w:rsidR="00F00285" w:rsidRPr="008749F6" w:rsidDel="00625EFB">
          <w:rPr>
            <w:bCs/>
            <w:highlight w:val="yellow"/>
          </w:rPr>
          <w:t xml:space="preserve"> a temperate species</w:t>
        </w:r>
        <w:r w:rsidR="00792C70" w:rsidRPr="008749F6" w:rsidDel="00625EFB">
          <w:rPr>
            <w:bCs/>
            <w:highlight w:val="yellow"/>
          </w:rPr>
          <w:t xml:space="preserve"> more commonly found south of Cape Cod, but </w:t>
        </w:r>
        <w:r w:rsidR="00F00285" w:rsidRPr="008749F6" w:rsidDel="00625EFB">
          <w:rPr>
            <w:bCs/>
            <w:highlight w:val="yellow"/>
          </w:rPr>
          <w:t>some individuals may make</w:t>
        </w:r>
        <w:r w:rsidR="00792C70" w:rsidRPr="008749F6" w:rsidDel="00625EFB">
          <w:rPr>
            <w:bCs/>
            <w:highlight w:val="yellow"/>
          </w:rPr>
          <w:t xml:space="preserve"> </w:t>
        </w:r>
        <w:r w:rsidR="00F00285" w:rsidRPr="008749F6" w:rsidDel="00625EFB">
          <w:rPr>
            <w:bCs/>
            <w:highlight w:val="yellow"/>
          </w:rPr>
          <w:t xml:space="preserve">seasonal migrations to </w:t>
        </w:r>
        <w:r w:rsidR="00792C70" w:rsidRPr="008749F6" w:rsidDel="00625EFB">
          <w:rPr>
            <w:bCs/>
            <w:highlight w:val="yellow"/>
          </w:rPr>
          <w:t xml:space="preserve">coastal Maine and are </w:t>
        </w:r>
        <w:r w:rsidR="004B3608" w:rsidRPr="008749F6" w:rsidDel="00625EFB">
          <w:rPr>
            <w:bCs/>
            <w:highlight w:val="yellow"/>
          </w:rPr>
          <w:t xml:space="preserve">therefore </w:t>
        </w:r>
        <w:r w:rsidR="00792C70" w:rsidRPr="008749F6" w:rsidDel="00625EFB">
          <w:rPr>
            <w:bCs/>
            <w:highlight w:val="yellow"/>
          </w:rPr>
          <w:t xml:space="preserve">not considered Gulf Stream Orphans </w:t>
        </w:r>
        <w:r w:rsidR="00792C70" w:rsidRPr="008749F6" w:rsidDel="00625EFB">
          <w:rPr>
            <w:bCs/>
            <w:highlight w:val="yellow"/>
          </w:rPr>
          <w:fldChar w:fldCharType="begin"/>
        </w:r>
        <w:r w:rsidR="00792C70" w:rsidRPr="008749F6" w:rsidDel="00625EFB">
          <w:rPr>
            <w:bCs/>
            <w:highlight w:val="yellow"/>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sidRPr="008749F6" w:rsidDel="00625EFB">
          <w:rPr>
            <w:bCs/>
            <w:highlight w:val="yellow"/>
          </w:rPr>
          <w:fldChar w:fldCharType="separate"/>
        </w:r>
        <w:r w:rsidR="00792C70" w:rsidRPr="008749F6" w:rsidDel="00625EFB">
          <w:rPr>
            <w:rFonts w:ascii="Aptos" w:hAnsi="Aptos"/>
            <w:highlight w:val="yellow"/>
          </w:rPr>
          <w:t>(Bigelow &amp; Schroeder 1953)</w:t>
        </w:r>
        <w:r w:rsidR="00792C70" w:rsidRPr="008749F6" w:rsidDel="00625EFB">
          <w:rPr>
            <w:bCs/>
            <w:highlight w:val="yellow"/>
          </w:rPr>
          <w:fldChar w:fldCharType="end"/>
        </w:r>
        <w:r w:rsidR="00792C70" w:rsidRPr="008749F6" w:rsidDel="00625EFB">
          <w:rPr>
            <w:bCs/>
            <w:highlight w:val="yellow"/>
          </w:rPr>
          <w:t>.</w:t>
        </w:r>
        <w:r w:rsidR="00792C70" w:rsidRPr="00926F2C" w:rsidDel="00625EFB">
          <w:rPr>
            <w:bCs/>
          </w:rPr>
          <w:t xml:space="preserve"> </w:t>
        </w:r>
      </w:moveFrom>
    </w:p>
    <w:moveFromRangeEnd w:id="333"/>
    <w:p w14:paraId="32267774" w14:textId="6EC59ED4" w:rsidR="00792C70" w:rsidRPr="00926F2C" w:rsidDel="00625EFB" w:rsidRDefault="00792C70" w:rsidP="0005676A">
      <w:pPr>
        <w:spacing w:after="0" w:line="240" w:lineRule="auto"/>
        <w:rPr>
          <w:del w:id="335" w:author="Katie Lankowicz" w:date="2025-10-15T13:46:00Z" w16du:dateUtc="2025-10-15T16:46:00Z"/>
          <w:bCs/>
          <w:color w:val="4472C4"/>
        </w:rPr>
      </w:pPr>
    </w:p>
    <w:p w14:paraId="1474C1F9" w14:textId="0407BA54" w:rsidR="00562A5F" w:rsidRPr="00926F2C" w:rsidRDefault="00625EFB" w:rsidP="0005676A">
      <w:pPr>
        <w:spacing w:after="0" w:line="240" w:lineRule="auto"/>
        <w:rPr>
          <w:bCs/>
          <w:color w:val="4472C4"/>
        </w:rPr>
      </w:pPr>
      <w:ins w:id="336" w:author="Katie Lankowicz" w:date="2025-10-15T14:31:00Z" w16du:dateUtc="2025-10-15T17:31:00Z">
        <w:r>
          <w:rPr>
            <w:bCs/>
            <w:color w:val="4472C4"/>
          </w:rPr>
          <w:t>3</w:t>
        </w:r>
      </w:ins>
      <w:del w:id="337" w:author="Katie Lankowicz" w:date="2025-10-15T14:31:00Z" w16du:dateUtc="2025-10-15T17:31:00Z">
        <w:r w:rsidR="00562A5F" w:rsidRPr="00926F2C" w:rsidDel="00625EFB">
          <w:rPr>
            <w:bCs/>
            <w:color w:val="4472C4"/>
          </w:rPr>
          <w:delText>4</w:delText>
        </w:r>
      </w:del>
      <w:r w:rsidR="00562A5F" w:rsidRPr="00926F2C">
        <w:rPr>
          <w:bCs/>
          <w:color w:val="4472C4"/>
        </w:rPr>
        <w:t>.2</w:t>
      </w:r>
      <w:r w:rsidR="00562A5F" w:rsidRPr="00926F2C">
        <w:rPr>
          <w:bCs/>
          <w:color w:val="4472C4"/>
        </w:rPr>
        <w:tab/>
      </w:r>
      <w:r w:rsidR="00792C70" w:rsidRPr="00926F2C">
        <w:rPr>
          <w:bCs/>
          <w:color w:val="4472C4"/>
        </w:rPr>
        <w:t>Nearshore</w:t>
      </w:r>
      <w:r w:rsidR="00562A5F" w:rsidRPr="00926F2C">
        <w:rPr>
          <w:bCs/>
          <w:color w:val="4472C4"/>
        </w:rPr>
        <w:t xml:space="preserve"> surface temperature anomaly</w:t>
      </w:r>
    </w:p>
    <w:p w14:paraId="6302D2CB" w14:textId="1419BE17" w:rsidR="00792C70" w:rsidRPr="00926F2C" w:rsidRDefault="004B3608" w:rsidP="0005676A">
      <w:pPr>
        <w:spacing w:after="0" w:line="240" w:lineRule="auto"/>
        <w:rPr>
          <w:bCs/>
          <w:color w:val="4472C4"/>
        </w:rPr>
      </w:pPr>
      <w:r w:rsidRPr="00926F2C">
        <w:rPr>
          <w:bCs/>
        </w:rPr>
        <w:t xml:space="preserve">GAMs fit to average daily surface temperature data from the Portland Harbor tide gauge explained 95.9% of the deviance. Results </w:t>
      </w:r>
      <w:r w:rsidR="00F00A17" w:rsidRPr="00926F2C">
        <w:rPr>
          <w:bCs/>
        </w:rPr>
        <w:t>indicated that 2014-2015 and 2017-2019 had average annual temperature anomalies below the CRP average</w:t>
      </w:r>
      <w:r w:rsidR="00C17D53" w:rsidRPr="00926F2C">
        <w:rPr>
          <w:bCs/>
        </w:rPr>
        <w:t xml:space="preserve"> </w:t>
      </w:r>
      <w:r w:rsidR="00C17D53" w:rsidRPr="00261818">
        <w:t>(</w:t>
      </w:r>
      <w:ins w:id="338" w:author="Katie Lankowicz" w:date="2025-10-15T16:42:00Z" w16du:dateUtc="2025-10-15T19:42:00Z">
        <w:r w:rsidR="00431961">
          <w:t>Table 2</w:t>
        </w:r>
      </w:ins>
      <w:del w:id="339" w:author="Katie Lankowicz" w:date="2025-10-15T16:42:00Z" w16du:dateUtc="2025-10-15T19:42:00Z">
        <w:r w:rsidR="00C17D53" w:rsidRPr="00261818" w:rsidDel="00431961">
          <w:delText>Fig</w:delText>
        </w:r>
        <w:r w:rsidR="00291AF8" w:rsidRPr="00261818" w:rsidDel="00431961">
          <w:delText>.</w:delText>
        </w:r>
        <w:r w:rsidR="00C17D53" w:rsidRPr="00261818" w:rsidDel="00431961">
          <w:delText xml:space="preserve"> </w:delText>
        </w:r>
      </w:del>
      <w:del w:id="340" w:author="Katie Lankowicz" w:date="2025-10-15T16:03:00Z" w16du:dateUtc="2025-10-15T19:03:00Z">
        <w:r w:rsidR="00291AF8" w:rsidRPr="00926F2C" w:rsidDel="004C2BA0">
          <w:rPr>
            <w:bCs/>
          </w:rPr>
          <w:delText>3</w:delText>
        </w:r>
      </w:del>
      <w:r w:rsidR="00291AF8" w:rsidRPr="00926F2C">
        <w:rPr>
          <w:bCs/>
        </w:rPr>
        <w:t>)</w:t>
      </w:r>
      <w:r w:rsidR="00F00A17" w:rsidRPr="00926F2C">
        <w:rPr>
          <w:bCs/>
        </w:rPr>
        <w:t xml:space="preserve"> These cooler years were characterized by </w:t>
      </w:r>
      <w:r w:rsidR="00005FA0" w:rsidRPr="00926F2C">
        <w:rPr>
          <w:bCs/>
        </w:rPr>
        <w:t xml:space="preserve">sustained periods of daily temperatures beneath the modeled daily average in </w:t>
      </w:r>
      <w:r w:rsidR="00F00A17" w:rsidRPr="00926F2C">
        <w:rPr>
          <w:bCs/>
        </w:rPr>
        <w:t xml:space="preserve">winter </w:t>
      </w:r>
      <w:del w:id="341" w:author="Katie Lankowicz" w:date="2025-10-15T16:42:00Z" w16du:dateUtc="2025-10-15T19:42:00Z">
        <w:r w:rsidR="00F00A17" w:rsidRPr="00926F2C" w:rsidDel="00431961">
          <w:rPr>
            <w:bCs/>
          </w:rPr>
          <w:delText xml:space="preserve">(December-February) </w:delText>
        </w:r>
      </w:del>
      <w:r w:rsidR="00F00A17" w:rsidRPr="00926F2C">
        <w:rPr>
          <w:bCs/>
        </w:rPr>
        <w:t>and spring</w:t>
      </w:r>
      <w:ins w:id="342" w:author="Katie Lankowicz" w:date="2025-10-15T16:42:00Z" w16du:dateUtc="2025-10-15T19:42:00Z">
        <w:r w:rsidR="00431961">
          <w:rPr>
            <w:bCs/>
          </w:rPr>
          <w:t xml:space="preserve">, </w:t>
        </w:r>
      </w:ins>
      <w:del w:id="343" w:author="Katie Lankowicz" w:date="2025-10-15T16:42:00Z" w16du:dateUtc="2025-10-15T19:42:00Z">
        <w:r w:rsidR="00F00A17" w:rsidRPr="00926F2C" w:rsidDel="00431961">
          <w:rPr>
            <w:bCs/>
          </w:rPr>
          <w:lastRenderedPageBreak/>
          <w:delText xml:space="preserve"> (March-May)</w:delText>
        </w:r>
        <w:r w:rsidR="00005FA0" w:rsidRPr="00926F2C" w:rsidDel="00431961">
          <w:rPr>
            <w:bCs/>
          </w:rPr>
          <w:delText xml:space="preserve">, </w:delText>
        </w:r>
      </w:del>
      <w:r w:rsidR="00005FA0" w:rsidRPr="00926F2C">
        <w:rPr>
          <w:bCs/>
        </w:rPr>
        <w:t xml:space="preserve">and limited time above the modeled daily average </w:t>
      </w:r>
      <w:r w:rsidR="00085C3B" w:rsidRPr="00926F2C">
        <w:rPr>
          <w:bCs/>
        </w:rPr>
        <w:t>in summer (</w:t>
      </w:r>
      <w:ins w:id="344" w:author="Katie Lankowicz" w:date="2025-10-15T16:42:00Z" w16du:dateUtc="2025-10-15T19:42:00Z">
        <w:r w:rsidR="00431961">
          <w:rPr>
            <w:bCs/>
          </w:rPr>
          <w:t>Fig. S2)</w:t>
        </w:r>
      </w:ins>
      <w:del w:id="345" w:author="Katie Lankowicz" w:date="2025-10-15T16:42:00Z" w16du:dateUtc="2025-10-15T19:42:00Z">
        <w:r w:rsidR="00085C3B" w:rsidRPr="00926F2C" w:rsidDel="00431961">
          <w:rPr>
            <w:bCs/>
          </w:rPr>
          <w:delText>June-August)</w:delText>
        </w:r>
      </w:del>
      <w:r w:rsidR="00005FA0" w:rsidRPr="00926F2C">
        <w:rPr>
          <w:bCs/>
        </w:rPr>
        <w:t>.</w:t>
      </w:r>
      <w:r w:rsidR="00085C3B" w:rsidRPr="00926F2C">
        <w:rPr>
          <w:bCs/>
        </w:rPr>
        <w:t xml:space="preserve"> In contrast, daily temperatures in both summers and winters of warmer years </w:t>
      </w:r>
      <w:r w:rsidR="002F2AE0" w:rsidRPr="00926F2C">
        <w:rPr>
          <w:bCs/>
        </w:rPr>
        <w:t xml:space="preserve">(2016, 2020-2024) </w:t>
      </w:r>
      <w:r w:rsidR="00085C3B" w:rsidRPr="00926F2C">
        <w:rPr>
          <w:bCs/>
        </w:rPr>
        <w:t xml:space="preserve">typically remained above the modeled daily average. </w:t>
      </w:r>
      <w:r w:rsidR="008F6893" w:rsidRPr="00926F2C">
        <w:rPr>
          <w:bCs/>
        </w:rPr>
        <w:t xml:space="preserve">Notably, </w:t>
      </w:r>
      <w:r w:rsidR="00C17D53" w:rsidRPr="00926F2C">
        <w:rPr>
          <w:bCs/>
        </w:rPr>
        <w:t>summer</w:t>
      </w:r>
      <w:r w:rsidR="008F6893" w:rsidRPr="00926F2C">
        <w:rPr>
          <w:bCs/>
        </w:rPr>
        <w:t xml:space="preserve"> temperatures have been </w:t>
      </w:r>
      <w:r w:rsidR="00C17D53" w:rsidRPr="00926F2C">
        <w:rPr>
          <w:bCs/>
        </w:rPr>
        <w:t>more than 1</w:t>
      </w:r>
      <w:r w:rsidR="007651E3" w:rsidRPr="00926F2C">
        <w:rPr>
          <w:bCs/>
        </w:rPr>
        <w:t xml:space="preserve">°C </w:t>
      </w:r>
      <w:r w:rsidR="00C17D53" w:rsidRPr="00926F2C">
        <w:rPr>
          <w:bCs/>
        </w:rPr>
        <w:t>greater than</w:t>
      </w:r>
      <w:r w:rsidR="008F6893" w:rsidRPr="00926F2C">
        <w:rPr>
          <w:bCs/>
        </w:rPr>
        <w:t xml:space="preserve"> modeled averages in each year since 2020</w:t>
      </w:r>
      <w:r w:rsidR="00C17D53" w:rsidRPr="00926F2C">
        <w:rPr>
          <w:bCs/>
        </w:rPr>
        <w:t xml:space="preserve"> (Table 2)</w:t>
      </w:r>
      <w:r w:rsidR="008F6893" w:rsidRPr="00926F2C">
        <w:rPr>
          <w:bCs/>
        </w:rPr>
        <w:t>.</w:t>
      </w:r>
    </w:p>
    <w:p w14:paraId="2AEE0DC1" w14:textId="77777777" w:rsidR="00792C70" w:rsidRPr="00926F2C" w:rsidRDefault="00792C70" w:rsidP="0005676A">
      <w:pPr>
        <w:spacing w:after="0" w:line="240" w:lineRule="auto"/>
        <w:rPr>
          <w:bCs/>
          <w:color w:val="4472C4"/>
        </w:rPr>
      </w:pPr>
    </w:p>
    <w:p w14:paraId="6B708E68" w14:textId="5879717A" w:rsidR="009C4616" w:rsidRPr="00926F2C" w:rsidRDefault="00625EFB" w:rsidP="0005676A">
      <w:pPr>
        <w:spacing w:after="0" w:line="240" w:lineRule="auto"/>
        <w:rPr>
          <w:bCs/>
          <w:color w:val="4472C4"/>
        </w:rPr>
      </w:pPr>
      <w:ins w:id="346" w:author="Katie Lankowicz" w:date="2025-10-15T14:31:00Z" w16du:dateUtc="2025-10-15T17:31:00Z">
        <w:r>
          <w:rPr>
            <w:bCs/>
            <w:color w:val="4472C4"/>
          </w:rPr>
          <w:t>3</w:t>
        </w:r>
      </w:ins>
      <w:del w:id="347" w:author="Katie Lankowicz" w:date="2025-10-15T14:31:00Z" w16du:dateUtc="2025-10-15T17:31:00Z">
        <w:r w:rsidR="00562A5F" w:rsidRPr="00926F2C" w:rsidDel="00625EFB">
          <w:rPr>
            <w:bCs/>
            <w:color w:val="4472C4"/>
          </w:rPr>
          <w:delText>4</w:delText>
        </w:r>
      </w:del>
      <w:r w:rsidR="00562A5F" w:rsidRPr="00926F2C">
        <w:rPr>
          <w:bCs/>
          <w:color w:val="4472C4"/>
        </w:rPr>
        <w:t>.3</w:t>
      </w:r>
      <w:r w:rsidR="00562A5F" w:rsidRPr="00926F2C">
        <w:rPr>
          <w:bCs/>
          <w:color w:val="4472C4"/>
        </w:rPr>
        <w:tab/>
        <w:t>Weekly growth rates</w:t>
      </w:r>
    </w:p>
    <w:p w14:paraId="25BC09EC" w14:textId="645CE6FD" w:rsidR="00405AE8" w:rsidRPr="00926F2C" w:rsidRDefault="009C4616" w:rsidP="0005676A">
      <w:pPr>
        <w:spacing w:after="0" w:line="240" w:lineRule="auto"/>
        <w:rPr>
          <w:bCs/>
        </w:rPr>
      </w:pPr>
      <w:del w:id="348" w:author="Katie Lankowicz" w:date="2025-10-15T14:03:00Z" w16du:dateUtc="2025-10-15T17:03:00Z">
        <w:r w:rsidRPr="008749F6" w:rsidDel="00625EFB">
          <w:rPr>
            <w:bCs/>
            <w:highlight w:val="yellow"/>
          </w:rPr>
          <w:delText xml:space="preserve">The process of filtering </w:delText>
        </w:r>
        <w:r w:rsidR="000311B2" w:rsidRPr="008749F6" w:rsidDel="00625EFB">
          <w:rPr>
            <w:bCs/>
            <w:highlight w:val="yellow"/>
          </w:rPr>
          <w:delText xml:space="preserve">length frequency distribution </w:delText>
        </w:r>
        <w:r w:rsidRPr="008749F6" w:rsidDel="00625EFB">
          <w:rPr>
            <w:bCs/>
            <w:highlight w:val="yellow"/>
          </w:rPr>
          <w:delText>data to include o</w:delText>
        </w:r>
        <w:r w:rsidR="000311B2" w:rsidRPr="008749F6" w:rsidDel="00625EFB">
          <w:rPr>
            <w:bCs/>
            <w:highlight w:val="yellow"/>
          </w:rPr>
          <w:delText xml:space="preserve">nly age-0 fish </w:delText>
        </w:r>
        <w:r w:rsidR="007651E3" w:rsidRPr="008749F6" w:rsidDel="00625EFB">
          <w:rPr>
            <w:bCs/>
            <w:highlight w:val="yellow"/>
          </w:rPr>
          <w:delText>produced</w:delText>
        </w:r>
        <w:r w:rsidR="000311B2" w:rsidRPr="008749F6" w:rsidDel="00625EFB">
          <w:rPr>
            <w:bCs/>
            <w:highlight w:val="yellow"/>
          </w:rPr>
          <w:delText xml:space="preserve"> between 2 and 5 weeks of data per year </w:delText>
        </w:r>
        <w:r w:rsidR="00467478" w:rsidRPr="008749F6" w:rsidDel="00625EFB">
          <w:rPr>
            <w:bCs/>
            <w:highlight w:val="yellow"/>
          </w:rPr>
          <w:delText>to estimate herring weekly growth rates</w:delText>
        </w:r>
        <w:r w:rsidR="000311B2" w:rsidRPr="008749F6" w:rsidDel="00625EFB">
          <w:rPr>
            <w:bCs/>
            <w:highlight w:val="yellow"/>
          </w:rPr>
          <w:delText xml:space="preserve">. </w:delText>
        </w:r>
        <w:r w:rsidR="00405AE8" w:rsidRPr="008749F6" w:rsidDel="00625EFB">
          <w:rPr>
            <w:bCs/>
            <w:highlight w:val="yellow"/>
          </w:rPr>
          <w:delText>Herring were caught in only the first week of sampling in 2023, so growth rates could not be estimated for that year.</w:delText>
        </w:r>
        <w:r w:rsidR="007651E3" w:rsidRPr="008749F6" w:rsidDel="00625EFB">
          <w:rPr>
            <w:bCs/>
            <w:highlight w:val="yellow"/>
          </w:rPr>
          <w:delText xml:space="preserve"> Herring growth rates in 2024 were estimated from data that had no sampling in weeks 32 to 38 because of vessel mechanical issues; we therefore had low confidence in the results for this year and did not include them in further analyses. </w:delText>
        </w:r>
      </w:del>
      <w:r w:rsidR="000311B2" w:rsidRPr="008749F6">
        <w:rPr>
          <w:bCs/>
          <w:highlight w:val="yellow"/>
        </w:rPr>
        <w:t>The earliest week of age-0 herring detection was generally in week</w:t>
      </w:r>
      <w:r w:rsidR="004E3BE3" w:rsidRPr="008749F6">
        <w:rPr>
          <w:bCs/>
          <w:highlight w:val="yellow"/>
        </w:rPr>
        <w:t xml:space="preserve"> 25 (SD: 1.2 weeks)</w:t>
      </w:r>
      <w:r w:rsidR="000311B2" w:rsidRPr="008749F6">
        <w:rPr>
          <w:bCs/>
          <w:highlight w:val="yellow"/>
        </w:rPr>
        <w:t xml:space="preserve">, and the latest week </w:t>
      </w:r>
      <w:r w:rsidR="0059204D" w:rsidRPr="008749F6">
        <w:rPr>
          <w:bCs/>
          <w:highlight w:val="yellow"/>
        </w:rPr>
        <w:t xml:space="preserve">of </w:t>
      </w:r>
      <w:r w:rsidR="000311B2" w:rsidRPr="008749F6">
        <w:rPr>
          <w:bCs/>
          <w:highlight w:val="yellow"/>
        </w:rPr>
        <w:t xml:space="preserve">detection varied between </w:t>
      </w:r>
      <w:r w:rsidR="004E3BE3" w:rsidRPr="008749F6">
        <w:rPr>
          <w:bCs/>
          <w:highlight w:val="yellow"/>
        </w:rPr>
        <w:t xml:space="preserve">week 26 and week 36 (mean: week 30, SD: 3.2 weeks). The wide range of </w:t>
      </w:r>
      <w:r w:rsidR="0059204D" w:rsidRPr="008749F6">
        <w:rPr>
          <w:bCs/>
          <w:highlight w:val="yellow"/>
        </w:rPr>
        <w:t>the latest</w:t>
      </w:r>
      <w:r w:rsidR="004E3BE3" w:rsidRPr="008749F6">
        <w:rPr>
          <w:bCs/>
          <w:highlight w:val="yellow"/>
        </w:rPr>
        <w:t xml:space="preserve"> week of detection is partially caused by </w:t>
      </w:r>
      <w:r w:rsidR="00467478" w:rsidRPr="008749F6">
        <w:rPr>
          <w:bCs/>
          <w:highlight w:val="yellow"/>
        </w:rPr>
        <w:t>variability in</w:t>
      </w:r>
      <w:r w:rsidR="004E3BE3" w:rsidRPr="008749F6">
        <w:rPr>
          <w:bCs/>
          <w:highlight w:val="yellow"/>
        </w:rPr>
        <w:t xml:space="preserve"> sampling season end </w:t>
      </w:r>
      <w:r w:rsidR="00AE3827" w:rsidRPr="008749F6">
        <w:rPr>
          <w:bCs/>
          <w:highlight w:val="yellow"/>
        </w:rPr>
        <w:t>dates but</w:t>
      </w:r>
      <w:r w:rsidR="004E3BE3" w:rsidRPr="008749F6">
        <w:rPr>
          <w:bCs/>
          <w:highlight w:val="yellow"/>
        </w:rPr>
        <w:t xml:space="preserve"> is also </w:t>
      </w:r>
      <w:r w:rsidR="00467478" w:rsidRPr="008749F6">
        <w:rPr>
          <w:bCs/>
          <w:highlight w:val="yellow"/>
        </w:rPr>
        <w:t>caused by</w:t>
      </w:r>
      <w:r w:rsidR="00AE3827" w:rsidRPr="008749F6">
        <w:rPr>
          <w:bCs/>
          <w:highlight w:val="yellow"/>
        </w:rPr>
        <w:t xml:space="preserve"> </w:t>
      </w:r>
      <w:r w:rsidR="00B7659A" w:rsidRPr="008749F6">
        <w:rPr>
          <w:bCs/>
          <w:highlight w:val="yellow"/>
        </w:rPr>
        <w:t xml:space="preserve">high interannual catch variability, </w:t>
      </w:r>
      <w:r w:rsidR="00AE3827" w:rsidRPr="008749F6">
        <w:rPr>
          <w:bCs/>
          <w:highlight w:val="yellow"/>
        </w:rPr>
        <w:t>decreasing herring catch through the sampling season</w:t>
      </w:r>
      <w:r w:rsidR="00B7659A" w:rsidRPr="008749F6">
        <w:rPr>
          <w:bCs/>
          <w:highlight w:val="yellow"/>
        </w:rPr>
        <w:t>,</w:t>
      </w:r>
      <w:r w:rsidR="00AE3827" w:rsidRPr="008749F6">
        <w:rPr>
          <w:bCs/>
          <w:highlight w:val="yellow"/>
        </w:rPr>
        <w:t xml:space="preserve"> and infrequent encounters after the early summer period.</w:t>
      </w:r>
      <w:r w:rsidR="00467478" w:rsidRPr="00926F2C">
        <w:rPr>
          <w:bCs/>
        </w:rPr>
        <w:t xml:space="preserve"> Weekly growth rates for age-0 herring varied from 1.4 to 3.9 mm per week in </w:t>
      </w:r>
      <w:r w:rsidR="004B3608" w:rsidRPr="00926F2C">
        <w:rPr>
          <w:bCs/>
        </w:rPr>
        <w:t>warmer years</w:t>
      </w:r>
      <w:r w:rsidR="00467478" w:rsidRPr="00926F2C">
        <w:rPr>
          <w:bCs/>
        </w:rPr>
        <w:t xml:space="preserve"> and from 1.2 to 5.0 mm per week in </w:t>
      </w:r>
      <w:r w:rsidR="004B3608" w:rsidRPr="00926F2C">
        <w:rPr>
          <w:bCs/>
        </w:rPr>
        <w:t xml:space="preserve">cooler </w:t>
      </w:r>
      <w:r w:rsidR="004B3608" w:rsidRPr="00625EFB">
        <w:rPr>
          <w:bCs/>
        </w:rPr>
        <w:t>years</w:t>
      </w:r>
      <w:r w:rsidR="00291AF8" w:rsidRPr="00625EFB">
        <w:rPr>
          <w:bCs/>
        </w:rPr>
        <w:t xml:space="preserve"> (Fig. </w:t>
      </w:r>
      <w:ins w:id="349" w:author="Katie Lankowicz" w:date="2025-10-15T16:43:00Z" w16du:dateUtc="2025-10-15T19:43:00Z">
        <w:r w:rsidR="00431961">
          <w:rPr>
            <w:bCs/>
          </w:rPr>
          <w:t>2</w:t>
        </w:r>
      </w:ins>
      <w:del w:id="350" w:author="Katie Lankowicz" w:date="2025-10-15T16:03:00Z" w16du:dateUtc="2025-10-15T19:03:00Z">
        <w:r w:rsidR="00291AF8" w:rsidRPr="00625EFB" w:rsidDel="004C2BA0">
          <w:rPr>
            <w:bCs/>
          </w:rPr>
          <w:delText>4</w:delText>
        </w:r>
      </w:del>
      <w:r w:rsidR="00291AF8" w:rsidRPr="00625EFB">
        <w:rPr>
          <w:bCs/>
        </w:rPr>
        <w:t>)</w:t>
      </w:r>
      <w:r w:rsidR="00467478" w:rsidRPr="00625EFB">
        <w:rPr>
          <w:bCs/>
        </w:rPr>
        <w:t xml:space="preserve">. </w:t>
      </w:r>
      <w:ins w:id="351" w:author="Katie Lankowicz" w:date="2025-10-15T14:13:00Z" w16du:dateUtc="2025-10-15T17:13:00Z">
        <w:r w:rsidR="00625EFB" w:rsidRPr="00625EFB">
          <w:rPr>
            <w:bCs/>
            <w:rPrChange w:id="352" w:author="Katie Lankowicz" w:date="2025-10-15T14:13:00Z" w16du:dateUtc="2025-10-15T17:13:00Z">
              <w:rPr>
                <w:bCs/>
                <w:highlight w:val="yellow"/>
              </w:rPr>
            </w:rPrChange>
          </w:rPr>
          <w:t xml:space="preserve"> Welch’s t-tests indicated no significant difference when comparing mean growth rates between warmer and cooler years (t(4.907) = 0.467, p = 0.661).</w:t>
        </w:r>
      </w:ins>
      <w:moveFromRangeStart w:id="353" w:author="Katie Lankowicz" w:date="2025-10-15T14:15:00Z" w:name="move211429991"/>
      <w:moveFrom w:id="354" w:author="Katie Lankowicz" w:date="2025-10-15T14:15:00Z" w16du:dateUtc="2025-10-15T17:15:00Z">
        <w:r w:rsidR="00E54D83" w:rsidRPr="008749F6" w:rsidDel="00625EFB">
          <w:rPr>
            <w:bCs/>
            <w:highlight w:val="yellow"/>
          </w:rPr>
          <w:t xml:space="preserve">There are </w:t>
        </w:r>
        <w:r w:rsidR="005442C8" w:rsidRPr="008749F6" w:rsidDel="00625EFB">
          <w:rPr>
            <w:bCs/>
            <w:highlight w:val="yellow"/>
          </w:rPr>
          <w:t>many studies on larval herring growth rates in the North</w:t>
        </w:r>
        <w:r w:rsidR="0059204D" w:rsidRPr="008749F6" w:rsidDel="00625EFB">
          <w:rPr>
            <w:bCs/>
            <w:highlight w:val="yellow"/>
          </w:rPr>
          <w:t>western</w:t>
        </w:r>
        <w:r w:rsidR="005442C8" w:rsidRPr="008749F6" w:rsidDel="00625EFB">
          <w:rPr>
            <w:bCs/>
            <w:highlight w:val="yellow"/>
          </w:rPr>
          <w:t xml:space="preserve"> Atlantic, but few for juveniles</w:t>
        </w:r>
        <w:r w:rsidR="007651E3" w:rsidRPr="008749F6" w:rsidDel="00625EFB">
          <w:rPr>
            <w:bCs/>
            <w:highlight w:val="yellow"/>
          </w:rPr>
          <w:t xml:space="preserve"> with which we can compare our results</w:t>
        </w:r>
        <w:r w:rsidR="005442C8" w:rsidRPr="008749F6" w:rsidDel="00625EFB">
          <w:rPr>
            <w:bCs/>
            <w:highlight w:val="yellow"/>
          </w:rPr>
          <w:t xml:space="preserve">. There is some evidence supporting growth rates of 2-2.5 mm per week for age-0 herring in the Bay of Fundy during the spring and early summer, but this is based on a single year of data collection </w:t>
        </w:r>
        <w:r w:rsidR="005442C8" w:rsidRPr="008749F6" w:rsidDel="00625EFB">
          <w:rPr>
            <w:bCs/>
            <w:highlight w:val="yellow"/>
          </w:rPr>
          <w:fldChar w:fldCharType="begin"/>
        </w:r>
        <w:r w:rsidR="005442C8" w:rsidRPr="008749F6" w:rsidDel="00625EFB">
          <w:rPr>
            <w:bCs/>
            <w:highlight w:val="yellow"/>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sidRPr="008749F6" w:rsidDel="00625EFB">
          <w:rPr>
            <w:bCs/>
            <w:highlight w:val="yellow"/>
          </w:rPr>
          <w:fldChar w:fldCharType="separate"/>
        </w:r>
        <w:r w:rsidR="005442C8" w:rsidRPr="008749F6" w:rsidDel="00625EFB">
          <w:rPr>
            <w:rFonts w:ascii="Aptos" w:hAnsi="Aptos"/>
            <w:highlight w:val="yellow"/>
          </w:rPr>
          <w:t>(Das 1972)</w:t>
        </w:r>
        <w:r w:rsidR="005442C8" w:rsidRPr="008749F6" w:rsidDel="00625EFB">
          <w:rPr>
            <w:bCs/>
            <w:highlight w:val="yellow"/>
          </w:rPr>
          <w:fldChar w:fldCharType="end"/>
        </w:r>
        <w:r w:rsidR="005442C8" w:rsidRPr="008749F6" w:rsidDel="00625EFB">
          <w:rPr>
            <w:bCs/>
            <w:highlight w:val="yellow"/>
          </w:rPr>
          <w:t xml:space="preserve">. </w:t>
        </w:r>
        <w:r w:rsidR="00467478" w:rsidRPr="008749F6" w:rsidDel="00625EFB">
          <w:rPr>
            <w:bCs/>
            <w:highlight w:val="yellow"/>
          </w:rPr>
          <w:t>Welch’s t-tests indicated no significant difference when comparing mean growth rates between warm</w:t>
        </w:r>
        <w:r w:rsidR="004B3608" w:rsidRPr="008749F6" w:rsidDel="00625EFB">
          <w:rPr>
            <w:bCs/>
            <w:highlight w:val="yellow"/>
          </w:rPr>
          <w:t>er</w:t>
        </w:r>
        <w:r w:rsidR="00467478" w:rsidRPr="008749F6" w:rsidDel="00625EFB">
          <w:rPr>
            <w:bCs/>
            <w:highlight w:val="yellow"/>
          </w:rPr>
          <w:t xml:space="preserve"> and cool</w:t>
        </w:r>
        <w:r w:rsidR="004B3608" w:rsidRPr="008749F6" w:rsidDel="00625EFB">
          <w:rPr>
            <w:bCs/>
            <w:highlight w:val="yellow"/>
          </w:rPr>
          <w:t>er</w:t>
        </w:r>
        <w:r w:rsidR="00467478" w:rsidRPr="008749F6" w:rsidDel="00625EFB">
          <w:rPr>
            <w:bCs/>
            <w:highlight w:val="yellow"/>
          </w:rPr>
          <w:t xml:space="preserve"> years (t(4.907)</w:t>
        </w:r>
        <w:r w:rsidR="00ED08C5" w:rsidRPr="008749F6" w:rsidDel="00625EFB">
          <w:rPr>
            <w:bCs/>
            <w:highlight w:val="yellow"/>
          </w:rPr>
          <w:t xml:space="preserve"> </w:t>
        </w:r>
        <w:r w:rsidR="00467478" w:rsidRPr="008749F6" w:rsidDel="00625EFB">
          <w:rPr>
            <w:bCs/>
            <w:highlight w:val="yellow"/>
          </w:rPr>
          <w:t>=</w:t>
        </w:r>
        <w:r w:rsidR="00ED08C5" w:rsidRPr="008749F6" w:rsidDel="00625EFB">
          <w:rPr>
            <w:bCs/>
            <w:highlight w:val="yellow"/>
          </w:rPr>
          <w:t xml:space="preserve"> </w:t>
        </w:r>
        <w:r w:rsidR="00467478" w:rsidRPr="008749F6" w:rsidDel="00625EFB">
          <w:rPr>
            <w:bCs/>
            <w:highlight w:val="yellow"/>
          </w:rPr>
          <w:t>0.467, p</w:t>
        </w:r>
        <w:r w:rsidR="00ED08C5" w:rsidRPr="008749F6" w:rsidDel="00625EFB">
          <w:rPr>
            <w:bCs/>
            <w:highlight w:val="yellow"/>
          </w:rPr>
          <w:t xml:space="preserve"> </w:t>
        </w:r>
        <w:r w:rsidR="00467478" w:rsidRPr="008749F6" w:rsidDel="00625EFB">
          <w:rPr>
            <w:bCs/>
            <w:highlight w:val="yellow"/>
          </w:rPr>
          <w:t>=</w:t>
        </w:r>
        <w:r w:rsidR="00ED08C5" w:rsidRPr="008749F6" w:rsidDel="00625EFB">
          <w:rPr>
            <w:bCs/>
            <w:highlight w:val="yellow"/>
          </w:rPr>
          <w:t xml:space="preserve"> </w:t>
        </w:r>
        <w:r w:rsidR="00467478" w:rsidRPr="008749F6" w:rsidDel="00625EFB">
          <w:rPr>
            <w:bCs/>
            <w:highlight w:val="yellow"/>
          </w:rPr>
          <w:t>0.661).</w:t>
        </w:r>
      </w:moveFrom>
      <w:moveFromRangeEnd w:id="353"/>
    </w:p>
    <w:p w14:paraId="44256DC1" w14:textId="77777777" w:rsidR="00405AE8" w:rsidRPr="00926F2C" w:rsidRDefault="00405AE8" w:rsidP="0005676A">
      <w:pPr>
        <w:spacing w:after="0" w:line="240" w:lineRule="auto"/>
        <w:rPr>
          <w:bCs/>
        </w:rPr>
      </w:pPr>
    </w:p>
    <w:p w14:paraId="0D79000C" w14:textId="36220DA7" w:rsidR="009C4616" w:rsidRPr="00926F2C" w:rsidRDefault="00AE3827" w:rsidP="0005676A">
      <w:pPr>
        <w:spacing w:after="0" w:line="240" w:lineRule="auto"/>
        <w:rPr>
          <w:bCs/>
        </w:rPr>
      </w:pPr>
      <w:moveFromRangeStart w:id="355" w:author="Katie Lankowicz" w:date="2025-10-15T14:08:00Z" w:name="move211429708"/>
      <w:moveFrom w:id="356" w:author="Katie Lankowicz" w:date="2025-10-15T14:08:00Z" w16du:dateUtc="2025-10-15T17:08:00Z">
        <w:r w:rsidRPr="00926F2C" w:rsidDel="00625EFB">
          <w:rPr>
            <w:bCs/>
          </w:rPr>
          <w:t>Silverside</w:t>
        </w:r>
        <w:r w:rsidR="00405AE8" w:rsidRPr="00926F2C" w:rsidDel="00625EFB">
          <w:rPr>
            <w:bCs/>
          </w:rPr>
          <w:t>s</w:t>
        </w:r>
        <w:r w:rsidRPr="00926F2C" w:rsidDel="00625EFB">
          <w:rPr>
            <w:bCs/>
          </w:rPr>
          <w:t xml:space="preserve"> were caught more consistently</w:t>
        </w:r>
        <w:r w:rsidR="00467478" w:rsidRPr="00926F2C" w:rsidDel="00625EFB">
          <w:rPr>
            <w:bCs/>
          </w:rPr>
          <w:t xml:space="preserve"> than herring</w:t>
        </w:r>
        <w:r w:rsidR="00405AE8" w:rsidRPr="00926F2C" w:rsidDel="00625EFB">
          <w:rPr>
            <w:bCs/>
          </w:rPr>
          <w:t>, and between 2 and 8 weeks of length frequency data</w:t>
        </w:r>
        <w:r w:rsidR="007651E3" w:rsidRPr="00926F2C" w:rsidDel="00625EFB">
          <w:rPr>
            <w:bCs/>
          </w:rPr>
          <w:t xml:space="preserve"> </w:t>
        </w:r>
        <w:r w:rsidR="0059204D" w:rsidRPr="00926F2C" w:rsidDel="00625EFB">
          <w:rPr>
            <w:bCs/>
          </w:rPr>
          <w:t xml:space="preserve">for age-0 individuals </w:t>
        </w:r>
        <w:r w:rsidR="007651E3" w:rsidRPr="00926F2C" w:rsidDel="00625EFB">
          <w:rPr>
            <w:bCs/>
          </w:rPr>
          <w:t xml:space="preserve">remained </w:t>
        </w:r>
        <w:r w:rsidR="00405AE8" w:rsidRPr="00926F2C" w:rsidDel="00625EFB">
          <w:rPr>
            <w:bCs/>
          </w:rPr>
          <w:t>after data filtering.</w:t>
        </w:r>
        <w:r w:rsidR="007651E3" w:rsidRPr="00926F2C" w:rsidDel="00625EFB">
          <w:rPr>
            <w:bCs/>
          </w:rPr>
          <w:t xml:space="preserve"> We excluded growth rates estimated for 2024 because of the gap in sampling data noted above.</w:t>
        </w:r>
        <w:r w:rsidR="00405AE8" w:rsidRPr="00926F2C" w:rsidDel="00625EFB">
          <w:rPr>
            <w:bCs/>
          </w:rPr>
          <w:t xml:space="preserve"> </w:t>
        </w:r>
      </w:moveFrom>
      <w:moveFromRangeEnd w:id="355"/>
      <w:r w:rsidR="00405AE8" w:rsidRPr="00926F2C">
        <w:rPr>
          <w:bCs/>
        </w:rPr>
        <w:t xml:space="preserve">The earliest week of age-0 silverside detection was generally in week 29 (SD: 1.8 weeks), and the </w:t>
      </w:r>
      <w:r w:rsidR="004B3608" w:rsidRPr="00926F2C">
        <w:rPr>
          <w:bCs/>
        </w:rPr>
        <w:t>latest</w:t>
      </w:r>
      <w:r w:rsidR="00405AE8" w:rsidRPr="00926F2C">
        <w:rPr>
          <w:bCs/>
        </w:rPr>
        <w:t xml:space="preserve"> week of detection was usually the last week of the sampling season (mean: week 36, SD: 2.2 weeks).</w:t>
      </w:r>
      <w:r w:rsidR="00467478" w:rsidRPr="00926F2C">
        <w:rPr>
          <w:bCs/>
        </w:rPr>
        <w:t xml:space="preserve"> </w:t>
      </w:r>
      <w:r w:rsidR="009C4616" w:rsidRPr="00926F2C">
        <w:rPr>
          <w:bCs/>
        </w:rPr>
        <w:t>Silverside</w:t>
      </w:r>
      <w:r w:rsidR="009329FE" w:rsidRPr="00926F2C">
        <w:rPr>
          <w:bCs/>
        </w:rPr>
        <w:t>s</w:t>
      </w:r>
      <w:r w:rsidR="009C4616" w:rsidRPr="00926F2C">
        <w:rPr>
          <w:bCs/>
        </w:rPr>
        <w:t xml:space="preserve"> grew 4.5 to 6.2 mm per week in </w:t>
      </w:r>
      <w:r w:rsidR="0059204D" w:rsidRPr="00926F2C">
        <w:rPr>
          <w:bCs/>
        </w:rPr>
        <w:t xml:space="preserve">warmer years </w:t>
      </w:r>
      <w:r w:rsidR="009C4616" w:rsidRPr="00926F2C">
        <w:rPr>
          <w:bCs/>
        </w:rPr>
        <w:t xml:space="preserve">and 2.6 to 4.9 mm per week in </w:t>
      </w:r>
      <w:r w:rsidR="0059204D" w:rsidRPr="00926F2C">
        <w:rPr>
          <w:bCs/>
        </w:rPr>
        <w:t>cooler years</w:t>
      </w:r>
      <w:r w:rsidR="00291AF8" w:rsidRPr="00926F2C">
        <w:rPr>
          <w:bCs/>
        </w:rPr>
        <w:t xml:space="preserve"> (Fig. </w:t>
      </w:r>
      <w:ins w:id="357" w:author="Katie Lankowicz" w:date="2025-10-15T16:43:00Z" w16du:dateUtc="2025-10-15T19:43:00Z">
        <w:r w:rsidR="00431961">
          <w:rPr>
            <w:bCs/>
          </w:rPr>
          <w:t>2</w:t>
        </w:r>
      </w:ins>
      <w:del w:id="358" w:author="Katie Lankowicz" w:date="2025-10-15T16:03:00Z" w16du:dateUtc="2025-10-15T19:03:00Z">
        <w:r w:rsidR="00291AF8" w:rsidRPr="00926F2C" w:rsidDel="004C2BA0">
          <w:rPr>
            <w:bCs/>
          </w:rPr>
          <w:delText>4</w:delText>
        </w:r>
      </w:del>
      <w:r w:rsidR="00291AF8" w:rsidRPr="00926F2C">
        <w:rPr>
          <w:bCs/>
        </w:rPr>
        <w:t>)</w:t>
      </w:r>
      <w:r w:rsidR="009C4616" w:rsidRPr="00926F2C">
        <w:rPr>
          <w:bCs/>
        </w:rPr>
        <w:t xml:space="preserve">. </w:t>
      </w:r>
      <w:moveFromRangeStart w:id="359" w:author="Katie Lankowicz" w:date="2025-10-15T14:14:00Z" w:name="move211430069"/>
      <w:moveFrom w:id="360" w:author="Katie Lankowicz" w:date="2025-10-15T14:14:00Z" w16du:dateUtc="2025-10-15T17:14:00Z">
        <w:r w:rsidR="004B3608" w:rsidRPr="008749F6" w:rsidDel="00625EFB">
          <w:rPr>
            <w:bCs/>
            <w:highlight w:val="yellow"/>
          </w:rPr>
          <w:t xml:space="preserve">Other studies have reported post-metamorphic age-0 silverside growth rates of around 5 mm per week </w:t>
        </w:r>
        <w:r w:rsidR="0001347E" w:rsidRPr="008749F6" w:rsidDel="00625EFB">
          <w:rPr>
            <w:bCs/>
            <w:highlight w:val="yellow"/>
          </w:rPr>
          <w:t xml:space="preserve">for silverside populations in coastal New England </w:t>
        </w:r>
        <w:r w:rsidR="0001347E" w:rsidRPr="008749F6" w:rsidDel="00625EFB">
          <w:rPr>
            <w:bCs/>
            <w:highlight w:val="yellow"/>
          </w:rPr>
          <w:fldChar w:fldCharType="begin"/>
        </w:r>
        <w:r w:rsidR="0001347E" w:rsidRPr="008749F6" w:rsidDel="00625EFB">
          <w:rPr>
            <w:bCs/>
            <w:highlight w:val="yellow"/>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sidRPr="008749F6" w:rsidDel="00625EFB">
          <w:rPr>
            <w:rFonts w:ascii="Cambria Math" w:hAnsi="Cambria Math" w:cs="Cambria Math"/>
            <w:bCs/>
            <w:highlight w:val="yellow"/>
          </w:rPr>
          <w:instrText>‐</w:instrText>
        </w:r>
        <w:r w:rsidR="0001347E" w:rsidRPr="008749F6" w:rsidDel="00625EFB">
          <w:rPr>
            <w:bCs/>
            <w:highlight w:val="yellow"/>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sidRPr="008749F6" w:rsidDel="00625EFB">
          <w:rPr>
            <w:rFonts w:ascii="Cambria Math" w:hAnsi="Cambria Math" w:cs="Cambria Math"/>
            <w:bCs/>
            <w:highlight w:val="yellow"/>
          </w:rPr>
          <w:instrText>‐</w:instrText>
        </w:r>
        <w:r w:rsidR="0001347E" w:rsidRPr="008749F6" w:rsidDel="00625EFB">
          <w:rPr>
            <w:bCs/>
            <w:highlight w:val="yellow"/>
          </w:rPr>
          <w:instrText>collected fish, as calculated from otolith ring widths, was more highly correlated with size of fish, as measured by otolith radius, than with the environmental variables of temperature, salinity and plankton abundance. Back</w:instrText>
        </w:r>
        <w:r w:rsidR="0001347E" w:rsidRPr="008749F6" w:rsidDel="00625EFB">
          <w:rPr>
            <w:rFonts w:ascii="Cambria Math" w:hAnsi="Cambria Math" w:cs="Cambria Math"/>
            <w:bCs/>
            <w:highlight w:val="yellow"/>
          </w:rPr>
          <w:instrText>‐</w:instrText>
        </w:r>
        <w:r w:rsidR="0001347E" w:rsidRPr="008749F6" w:rsidDel="00625EFB">
          <w:rPr>
            <w:bCs/>
            <w:highlight w:val="yellow"/>
          </w:rPr>
          <w:instrText>calculation of growth rates from otolith ring widths of five fish collected at the end of the growing season yielded the same age</w:instrText>
        </w:r>
        <w:r w:rsidR="0001347E" w:rsidRPr="008749F6" w:rsidDel="00625EFB">
          <w:rPr>
            <w:rFonts w:ascii="Cambria Math" w:hAnsi="Cambria Math" w:cs="Cambria Math"/>
            <w:bCs/>
            <w:highlight w:val="yellow"/>
          </w:rPr>
          <w:instrText>‐</w:instrText>
        </w:r>
        <w:r w:rsidR="0001347E" w:rsidRPr="008749F6" w:rsidDel="00625EFB">
          <w:rPr>
            <w:bCs/>
            <w:highlight w:val="yellow"/>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sidRPr="008749F6" w:rsidDel="00625EFB">
          <w:rPr>
            <w:bCs/>
            <w:highlight w:val="yellow"/>
          </w:rPr>
          <w:fldChar w:fldCharType="separate"/>
        </w:r>
        <w:r w:rsidR="0001347E" w:rsidRPr="008749F6" w:rsidDel="00625EFB">
          <w:rPr>
            <w:rFonts w:ascii="Aptos" w:hAnsi="Aptos"/>
            <w:highlight w:val="yellow"/>
          </w:rPr>
          <w:t>(Conover &amp; Ross 1982, Barkman &amp; Bengtson 1987, Pringle &amp; Baumann 2019)</w:t>
        </w:r>
        <w:r w:rsidR="0001347E" w:rsidRPr="008749F6" w:rsidDel="00625EFB">
          <w:rPr>
            <w:bCs/>
            <w:highlight w:val="yellow"/>
          </w:rPr>
          <w:fldChar w:fldCharType="end"/>
        </w:r>
        <w:r w:rsidR="00926F2C" w:rsidRPr="008749F6" w:rsidDel="00625EFB">
          <w:rPr>
            <w:bCs/>
            <w:highlight w:val="yellow"/>
          </w:rPr>
          <w:t>, which is similar to our results</w:t>
        </w:r>
        <w:r w:rsidR="0001347E" w:rsidRPr="008749F6" w:rsidDel="00625EFB">
          <w:rPr>
            <w:bCs/>
            <w:highlight w:val="yellow"/>
          </w:rPr>
          <w:t>.</w:t>
        </w:r>
        <w:r w:rsidR="0001347E" w:rsidRPr="00926F2C" w:rsidDel="00625EFB">
          <w:rPr>
            <w:bCs/>
          </w:rPr>
          <w:t xml:space="preserve"> </w:t>
        </w:r>
      </w:moveFrom>
      <w:moveFromRangeEnd w:id="359"/>
      <w:r w:rsidR="00467478" w:rsidRPr="00926F2C">
        <w:rPr>
          <w:bCs/>
        </w:rPr>
        <w:t>Welch’s t-tests indicated growth rates were significantly different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years (t(4.758)</w:t>
      </w:r>
      <w:r w:rsidR="00ED08C5">
        <w:rPr>
          <w:bCs/>
        </w:rPr>
        <w:t xml:space="preserve"> </w:t>
      </w:r>
      <w:r w:rsidR="00467478" w:rsidRPr="00926F2C">
        <w:rPr>
          <w:bCs/>
        </w:rPr>
        <w:t>=</w:t>
      </w:r>
      <w:r w:rsidR="00ED08C5">
        <w:rPr>
          <w:bCs/>
        </w:rPr>
        <w:t xml:space="preserve"> </w:t>
      </w:r>
      <w:r w:rsidR="00467478" w:rsidRPr="00926F2C">
        <w:rPr>
          <w:bCs/>
        </w:rPr>
        <w:t>-3.298, p</w:t>
      </w:r>
      <w:r w:rsidR="00ED08C5">
        <w:rPr>
          <w:bCs/>
        </w:rPr>
        <w:t xml:space="preserve"> </w:t>
      </w:r>
      <w:r w:rsidR="00467478" w:rsidRPr="00926F2C">
        <w:rPr>
          <w:bCs/>
        </w:rPr>
        <w:t>=</w:t>
      </w:r>
      <w:r w:rsidR="00ED08C5">
        <w:rPr>
          <w:bCs/>
        </w:rPr>
        <w:t xml:space="preserve"> </w:t>
      </w:r>
      <w:r w:rsidR="00467478" w:rsidRPr="00926F2C">
        <w:rPr>
          <w:bCs/>
        </w:rPr>
        <w:t>0.035), with a mean growth of 3.5 mm per week in cool</w:t>
      </w:r>
      <w:r w:rsidR="004B3608" w:rsidRPr="00926F2C">
        <w:rPr>
          <w:bCs/>
        </w:rPr>
        <w:t>er</w:t>
      </w:r>
      <w:r w:rsidR="00467478" w:rsidRPr="00926F2C">
        <w:rPr>
          <w:bCs/>
        </w:rPr>
        <w:t xml:space="preserve"> years and a mean growth of 5.3 mm per week in warm</w:t>
      </w:r>
      <w:r w:rsidR="004B3608" w:rsidRPr="00926F2C">
        <w:rPr>
          <w:bCs/>
        </w:rPr>
        <w:t>er</w:t>
      </w:r>
      <w:r w:rsidR="00467478" w:rsidRPr="00926F2C">
        <w:rPr>
          <w:bCs/>
        </w:rPr>
        <w:t xml:space="preserve"> years.</w:t>
      </w:r>
    </w:p>
    <w:p w14:paraId="2BE20996" w14:textId="77777777" w:rsidR="00792C70" w:rsidRPr="00926F2C" w:rsidRDefault="00792C70" w:rsidP="0005676A">
      <w:pPr>
        <w:spacing w:after="0" w:line="240" w:lineRule="auto"/>
        <w:rPr>
          <w:bCs/>
          <w:color w:val="4472C4"/>
        </w:rPr>
      </w:pPr>
    </w:p>
    <w:p w14:paraId="277243FD" w14:textId="4D2B0814" w:rsidR="00562A5F" w:rsidRPr="00926F2C" w:rsidRDefault="00625EFB" w:rsidP="0005676A">
      <w:pPr>
        <w:spacing w:after="0" w:line="240" w:lineRule="auto"/>
        <w:rPr>
          <w:bCs/>
          <w:color w:val="4472C4"/>
        </w:rPr>
      </w:pPr>
      <w:ins w:id="361" w:author="Katie Lankowicz" w:date="2025-10-15T14:31:00Z" w16du:dateUtc="2025-10-15T17:31:00Z">
        <w:r>
          <w:rPr>
            <w:bCs/>
            <w:color w:val="4472C4"/>
          </w:rPr>
          <w:t>3</w:t>
        </w:r>
      </w:ins>
      <w:del w:id="362" w:author="Katie Lankowicz" w:date="2025-10-15T14:31:00Z" w16du:dateUtc="2025-10-15T17:31:00Z">
        <w:r w:rsidR="00562A5F" w:rsidRPr="00926F2C" w:rsidDel="00625EFB">
          <w:rPr>
            <w:bCs/>
            <w:color w:val="4472C4"/>
          </w:rPr>
          <w:delText>4</w:delText>
        </w:r>
      </w:del>
      <w:r w:rsidR="00562A5F" w:rsidRPr="00926F2C">
        <w:rPr>
          <w:bCs/>
          <w:color w:val="4472C4"/>
        </w:rPr>
        <w:t>.4</w:t>
      </w:r>
      <w:r w:rsidR="00562A5F" w:rsidRPr="00926F2C">
        <w:rPr>
          <w:bCs/>
          <w:color w:val="4472C4"/>
        </w:rPr>
        <w:tab/>
      </w:r>
      <w:r w:rsidR="001579FC" w:rsidRPr="00926F2C">
        <w:rPr>
          <w:bCs/>
          <w:color w:val="4472C4"/>
        </w:rPr>
        <w:t>Effects on catch</w:t>
      </w:r>
    </w:p>
    <w:p w14:paraId="2245BBD1" w14:textId="52D8AA9A" w:rsidR="007651E3" w:rsidRPr="00926F2C" w:rsidRDefault="007651E3" w:rsidP="007651E3">
      <w:pPr>
        <w:spacing w:after="0" w:line="240" w:lineRule="auto"/>
        <w:rPr>
          <w:bCs/>
        </w:rPr>
      </w:pPr>
      <w:r w:rsidRPr="00926F2C">
        <w:rPr>
          <w:bCs/>
        </w:rPr>
        <w:t>Herring catch was significantly affected by the interaction of week and temperature, tidal height, surface temperature, and factor variables for bottom substrate and year</w:t>
      </w:r>
      <w:r w:rsidR="00291AF8" w:rsidRPr="00926F2C">
        <w:rPr>
          <w:bCs/>
        </w:rPr>
        <w:t xml:space="preserve"> (Fig. </w:t>
      </w:r>
      <w:ins w:id="363" w:author="Katie Lankowicz" w:date="2025-10-15T16:44:00Z" w16du:dateUtc="2025-10-15T19:44:00Z">
        <w:r w:rsidR="00431961">
          <w:rPr>
            <w:bCs/>
          </w:rPr>
          <w:t>3</w:t>
        </w:r>
      </w:ins>
      <w:del w:id="364" w:author="Katie Lankowicz" w:date="2025-10-15T16:06:00Z" w16du:dateUtc="2025-10-15T19:06:00Z">
        <w:r w:rsidR="00291AF8" w:rsidRPr="00926F2C" w:rsidDel="004C2BA0">
          <w:rPr>
            <w:bCs/>
          </w:rPr>
          <w:delText>5</w:delText>
        </w:r>
      </w:del>
      <w:r w:rsidR="00291AF8" w:rsidRPr="00926F2C">
        <w:rPr>
          <w:bCs/>
        </w:rPr>
        <w:t>)</w:t>
      </w:r>
      <w:r w:rsidRPr="00926F2C">
        <w:rPr>
          <w:bCs/>
        </w:rPr>
        <w:t>.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eek on catch regardless of temperature. The relationship between catch and tidal height was shaped like a sigmoidal curve, with a negative effect when the Portland Harbor tide gauge was lower than approximately 1.5m above MLLW. Above this point, increasing tidal height had a slowly increasing positive effect. The relationship between catch and temperature had a more complicated polynomial shape, but there was a clear positive effect when temperatures were between approximately 15 and 19°C. The effect of sand and sand/gravel substrate on catch w</w:t>
      </w:r>
      <w:r w:rsidR="0059204D" w:rsidRPr="00926F2C">
        <w:rPr>
          <w:bCs/>
        </w:rPr>
        <w:t>as</w:t>
      </w:r>
      <w:r w:rsidRPr="00926F2C">
        <w:rPr>
          <w:bCs/>
        </w:rPr>
        <w:t xml:space="preserve"> not significantly different, but there was a significant negative effect of mud substrate </w:t>
      </w:r>
      <w:del w:id="365" w:author="Katie Lankowicz" w:date="2025-10-14T14:17:00Z" w16du:dateUtc="2025-10-14T17:17:00Z">
        <w:r w:rsidRPr="00926F2C" w:rsidDel="008749F6">
          <w:rPr>
            <w:bCs/>
          </w:rPr>
          <w:delText>as compared to</w:delText>
        </w:r>
      </w:del>
      <w:ins w:id="366" w:author="Katie Lankowicz" w:date="2025-10-14T14:17:00Z" w16du:dateUtc="2025-10-14T17:17:00Z">
        <w:r w:rsidR="008749F6">
          <w:rPr>
            <w:bCs/>
          </w:rPr>
          <w:t>compared to</w:t>
        </w:r>
      </w:ins>
      <w:r w:rsidRPr="00926F2C">
        <w:rPr>
          <w:bCs/>
        </w:rPr>
        <w:t xml:space="preserve"> sand/gravel. All years except 2017 and 2020 had a significantly negative effect on catch </w:t>
      </w:r>
      <w:del w:id="367" w:author="Katie Lankowicz" w:date="2025-10-14T14:17:00Z" w16du:dateUtc="2025-10-14T17:17:00Z">
        <w:r w:rsidRPr="00926F2C" w:rsidDel="008749F6">
          <w:rPr>
            <w:bCs/>
          </w:rPr>
          <w:delText>as compared to</w:delText>
        </w:r>
      </w:del>
      <w:ins w:id="368" w:author="Katie Lankowicz" w:date="2025-10-14T14:17:00Z" w16du:dateUtc="2025-10-14T17:17:00Z">
        <w:r w:rsidR="008749F6">
          <w:rPr>
            <w:bCs/>
          </w:rPr>
          <w:t>compared to</w:t>
        </w:r>
      </w:ins>
      <w:r w:rsidRPr="00926F2C">
        <w:rPr>
          <w:bCs/>
        </w:rPr>
        <w:t xml:space="preserve"> 2014. The strongest negative effect was for 2023, which had the lowest mean herring catch per unit effort</w:t>
      </w:r>
      <w:r w:rsidR="0059204D" w:rsidRPr="00926F2C">
        <w:rPr>
          <w:bCs/>
        </w:rPr>
        <w:t>. H</w:t>
      </w:r>
      <w:r w:rsidRPr="00926F2C">
        <w:rPr>
          <w:bCs/>
        </w:rPr>
        <w:t xml:space="preserve">erring were caught in only </w:t>
      </w:r>
      <w:r w:rsidR="003B5336">
        <w:rPr>
          <w:bCs/>
        </w:rPr>
        <w:t>the first week of sampling in this year. This low catch may be more reflective of a timing mismatch than a true decrease in abundance; sampling started later than usual and anecdotal observations indicated that herring had already used the nearshore region and left before the first seine operations were conducted</w:t>
      </w:r>
      <w:r w:rsidRPr="00926F2C">
        <w:rPr>
          <w:bCs/>
        </w:rPr>
        <w:t>.</w:t>
      </w:r>
    </w:p>
    <w:p w14:paraId="753907D2" w14:textId="77777777" w:rsidR="007651E3" w:rsidRPr="00926F2C" w:rsidRDefault="007651E3" w:rsidP="0005676A">
      <w:pPr>
        <w:spacing w:after="0" w:line="240" w:lineRule="auto"/>
        <w:rPr>
          <w:bCs/>
          <w:color w:val="4472C4"/>
        </w:rPr>
      </w:pPr>
    </w:p>
    <w:p w14:paraId="087AC162" w14:textId="70E85D54" w:rsidR="00792C70" w:rsidRPr="00926F2C" w:rsidRDefault="009329FE" w:rsidP="0005676A">
      <w:pPr>
        <w:spacing w:after="0" w:line="240" w:lineRule="auto"/>
        <w:rPr>
          <w:bCs/>
        </w:rPr>
      </w:pPr>
      <w:r w:rsidRPr="00926F2C">
        <w:rPr>
          <w:bCs/>
        </w:rPr>
        <w:t>Explanatory variables included in the final silverside catch model were the interaction of week and temperature, factor variables for weather conditions and year, and a random effect based on site</w:t>
      </w:r>
      <w:r w:rsidR="00291AF8" w:rsidRPr="00926F2C">
        <w:rPr>
          <w:bCs/>
        </w:rPr>
        <w:t xml:space="preserve"> (Fig. </w:t>
      </w:r>
      <w:ins w:id="369" w:author="Katie Lankowicz" w:date="2025-10-15T16:44:00Z" w16du:dateUtc="2025-10-15T19:44:00Z">
        <w:r w:rsidR="00431961">
          <w:rPr>
            <w:bCs/>
          </w:rPr>
          <w:t>4</w:t>
        </w:r>
      </w:ins>
      <w:del w:id="370" w:author="Katie Lankowicz" w:date="2025-10-15T16:06:00Z" w16du:dateUtc="2025-10-15T19:06:00Z">
        <w:r w:rsidR="00291AF8" w:rsidRPr="00926F2C" w:rsidDel="004C2BA0">
          <w:rPr>
            <w:bCs/>
          </w:rPr>
          <w:delText>6</w:delText>
        </w:r>
      </w:del>
      <w:r w:rsidR="00291AF8" w:rsidRPr="00926F2C">
        <w:rPr>
          <w:bCs/>
        </w:rPr>
        <w:t>)</w:t>
      </w:r>
      <w:r w:rsidRPr="00926F2C">
        <w:rPr>
          <w:bCs/>
        </w:rPr>
        <w:t>. Terms for temperature, tidal height, substrate type, and tidal stage were identified as not significant predictors of catch and removed</w:t>
      </w:r>
      <w:r w:rsidR="00F2641A" w:rsidRPr="00926F2C">
        <w:rPr>
          <w:bCs/>
        </w:rPr>
        <w:t xml:space="preserve">. The final model explained 53.5% of </w:t>
      </w:r>
      <w:r w:rsidR="00ED042E" w:rsidRPr="00926F2C">
        <w:rPr>
          <w:bCs/>
        </w:rPr>
        <w:t xml:space="preserve">the </w:t>
      </w:r>
      <w:r w:rsidR="00F2641A" w:rsidRPr="00926F2C">
        <w:rPr>
          <w:bCs/>
        </w:rPr>
        <w:t xml:space="preserve">deviance in </w:t>
      </w:r>
      <w:r w:rsidR="00F2641A" w:rsidRPr="00926F2C">
        <w:rPr>
          <w:bCs/>
        </w:rPr>
        <w:lastRenderedPageBreak/>
        <w:t>catch</w:t>
      </w:r>
      <w:r w:rsidR="00D00049" w:rsidRPr="00926F2C">
        <w:rPr>
          <w:bCs/>
        </w:rPr>
        <w:t xml:space="preserve">. In general, there was a positive relationship between catch and week, with </w:t>
      </w:r>
      <w:r w:rsidR="00ED042E" w:rsidRPr="00926F2C">
        <w:rPr>
          <w:bCs/>
        </w:rPr>
        <w:t xml:space="preserve">the </w:t>
      </w:r>
      <w:r w:rsidR="00D00049" w:rsidRPr="00926F2C">
        <w:rPr>
          <w:bCs/>
        </w:rPr>
        <w:t xml:space="preserve">highest catches </w:t>
      </w:r>
      <w:r w:rsidR="001177BA" w:rsidRPr="00926F2C">
        <w:rPr>
          <w:bCs/>
        </w:rPr>
        <w:t xml:space="preserve">and a positive effect </w:t>
      </w:r>
      <w:r w:rsidR="00D00049" w:rsidRPr="00926F2C">
        <w:rPr>
          <w:bCs/>
        </w:rPr>
        <w:t xml:space="preserve">occurring in week 32 or later. However, the shift from week having a negative effect to week having a positive effect on catch could occur earlier in the summer (as early as week 30) </w:t>
      </w:r>
      <w:r w:rsidR="001177BA" w:rsidRPr="00926F2C">
        <w:rPr>
          <w:bCs/>
        </w:rPr>
        <w:t xml:space="preserve">if </w:t>
      </w:r>
      <w:r w:rsidR="007651E3" w:rsidRPr="00926F2C">
        <w:rPr>
          <w:bCs/>
        </w:rPr>
        <w:t xml:space="preserve">surface </w:t>
      </w:r>
      <w:r w:rsidR="001177BA" w:rsidRPr="00926F2C">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sidRPr="00926F2C">
        <w:rPr>
          <w:bCs/>
        </w:rPr>
        <w:t xml:space="preserve">silverside </w:t>
      </w:r>
      <w:r w:rsidR="001177BA" w:rsidRPr="00926F2C">
        <w:rPr>
          <w:bCs/>
        </w:rPr>
        <w:t>catch. Compared to full sun, overcast conditions had a positive effect. There was no significant effect of partly cloudy or rainy conditions</w:t>
      </w:r>
      <w:r w:rsidR="004B3608" w:rsidRPr="00926F2C">
        <w:rPr>
          <w:bCs/>
        </w:rPr>
        <w:t xml:space="preserve"> compared to full sun</w:t>
      </w:r>
      <w:r w:rsidR="001177BA" w:rsidRPr="00926F2C">
        <w:rPr>
          <w:bCs/>
        </w:rPr>
        <w:t xml:space="preserve">, though it should be noted that there were few samples taken in the rain. </w:t>
      </w:r>
      <w:r w:rsidR="001B2F25" w:rsidRPr="00926F2C">
        <w:rPr>
          <w:bCs/>
        </w:rPr>
        <w:t xml:space="preserve">When holding all other variables fixed, the random effect </w:t>
      </w:r>
      <w:r w:rsidR="0059204D" w:rsidRPr="00926F2C">
        <w:rPr>
          <w:bCs/>
        </w:rPr>
        <w:t>of</w:t>
      </w:r>
      <w:r w:rsidR="001B2F25" w:rsidRPr="00926F2C">
        <w:rPr>
          <w:bCs/>
        </w:rPr>
        <w:t xml:space="preserve"> site ha</w:t>
      </w:r>
      <w:r w:rsidR="004B3608" w:rsidRPr="00926F2C">
        <w:rPr>
          <w:bCs/>
        </w:rPr>
        <w:t>d</w:t>
      </w:r>
      <w:r w:rsidR="001B2F25" w:rsidRPr="00926F2C">
        <w:rPr>
          <w:bCs/>
        </w:rPr>
        <w:t xml:space="preserve"> the highest variability in the </w:t>
      </w:r>
      <w:r w:rsidR="005E0BD4" w:rsidRPr="00926F2C">
        <w:rPr>
          <w:bCs/>
        </w:rPr>
        <w:t xml:space="preserve">sites near the mouth of the Presumpscot River (Audubon to Brothers North sites). </w:t>
      </w:r>
      <w:r w:rsidR="000320BC" w:rsidRPr="00926F2C">
        <w:rPr>
          <w:bCs/>
        </w:rPr>
        <w:t xml:space="preserve">For all years but 2015, there was a significant positive effect of year on catch </w:t>
      </w:r>
      <w:del w:id="371" w:author="Katie Lankowicz" w:date="2025-10-14T14:17:00Z" w16du:dateUtc="2025-10-14T17:17:00Z">
        <w:r w:rsidR="000320BC" w:rsidRPr="00926F2C" w:rsidDel="008749F6">
          <w:rPr>
            <w:bCs/>
          </w:rPr>
          <w:delText>as compared to</w:delText>
        </w:r>
      </w:del>
      <w:ins w:id="372" w:author="Katie Lankowicz" w:date="2025-10-14T14:17:00Z" w16du:dateUtc="2025-10-14T17:17:00Z">
        <w:r w:rsidR="008749F6">
          <w:rPr>
            <w:bCs/>
          </w:rPr>
          <w:t>compared to</w:t>
        </w:r>
      </w:ins>
      <w:r w:rsidR="000320BC" w:rsidRPr="00926F2C">
        <w:rPr>
          <w:bCs/>
        </w:rPr>
        <w:t xml:space="preserve"> 2014. The strongest positive effect was for 2020, which also had the highest mean silverside catch per unit effort.</w:t>
      </w:r>
    </w:p>
    <w:p w14:paraId="19B9D0C2" w14:textId="77777777" w:rsidR="005E0BD4" w:rsidRPr="00926F2C" w:rsidRDefault="005E0BD4" w:rsidP="0005676A">
      <w:pPr>
        <w:spacing w:after="0" w:line="240" w:lineRule="auto"/>
        <w:rPr>
          <w:bCs/>
        </w:rPr>
      </w:pPr>
    </w:p>
    <w:p w14:paraId="4D3D678C" w14:textId="5DB489B9" w:rsidR="00EB350B" w:rsidRDefault="00625EFB" w:rsidP="0005676A">
      <w:pPr>
        <w:spacing w:after="0" w:line="240" w:lineRule="auto"/>
        <w:rPr>
          <w:bCs/>
        </w:rPr>
      </w:pPr>
      <w:ins w:id="373" w:author="Katie Lankowicz" w:date="2025-10-15T14:31:00Z" w16du:dateUtc="2025-10-15T17:31:00Z">
        <w:r>
          <w:rPr>
            <w:bCs/>
            <w:color w:val="4472C4"/>
          </w:rPr>
          <w:t>3</w:t>
        </w:r>
      </w:ins>
      <w:del w:id="374" w:author="Katie Lankowicz" w:date="2025-10-15T14:31:00Z" w16du:dateUtc="2025-10-15T17:31:00Z">
        <w:r w:rsidR="00562A5F" w:rsidRPr="00926F2C" w:rsidDel="00625EFB">
          <w:rPr>
            <w:bCs/>
            <w:color w:val="4472C4"/>
          </w:rPr>
          <w:delText>4</w:delText>
        </w:r>
      </w:del>
      <w:r w:rsidR="00562A5F" w:rsidRPr="00926F2C">
        <w:rPr>
          <w:bCs/>
          <w:color w:val="4472C4"/>
        </w:rPr>
        <w:t>.5</w:t>
      </w:r>
      <w:r w:rsidR="00562A5F" w:rsidRPr="00926F2C">
        <w:rPr>
          <w:bCs/>
          <w:color w:val="4472C4"/>
        </w:rPr>
        <w:tab/>
        <w:t xml:space="preserve">Spatiotemporal </w:t>
      </w:r>
      <w:r w:rsidR="009F7462" w:rsidRPr="00926F2C">
        <w:rPr>
          <w:bCs/>
          <w:color w:val="4472C4"/>
        </w:rPr>
        <w:t>community structure</w:t>
      </w:r>
    </w:p>
    <w:p w14:paraId="17AD75F7" w14:textId="38D9A03F" w:rsidR="00926F2C" w:rsidRPr="008749F6" w:rsidRDefault="00F71682" w:rsidP="0005676A">
      <w:pPr>
        <w:spacing w:after="0" w:line="240" w:lineRule="auto"/>
        <w:rPr>
          <w:bCs/>
          <w:highlight w:val="yellow"/>
        </w:rPr>
      </w:pPr>
      <w:r w:rsidRPr="008749F6">
        <w:rPr>
          <w:bCs/>
          <w:highlight w:val="yellow"/>
        </w:rPr>
        <w:t xml:space="preserve">NMDS analysis compressed site-specific seasonal community compositions to two ordination axes. The resulting stress coefficient was 0.13, indicating a sufficient goodness of fit and limited distortion. </w:t>
      </w:r>
      <w:r w:rsidR="000337C8" w:rsidRPr="008749F6">
        <w:rPr>
          <w:bCs/>
          <w:highlight w:val="yellow"/>
        </w:rPr>
        <w:t>Fitting species as vectors within the ordination plot reveal</w:t>
      </w:r>
      <w:r w:rsidR="004B3608" w:rsidRPr="008749F6">
        <w:rPr>
          <w:bCs/>
          <w:highlight w:val="yellow"/>
        </w:rPr>
        <w:t>ed</w:t>
      </w:r>
      <w:r w:rsidR="000337C8" w:rsidRPr="008749F6">
        <w:rPr>
          <w:bCs/>
          <w:highlight w:val="yellow"/>
        </w:rPr>
        <w:t xml:space="preserve"> that sand</w:t>
      </w:r>
      <w:r w:rsidR="0059204D" w:rsidRPr="008749F6">
        <w:rPr>
          <w:bCs/>
          <w:highlight w:val="yellow"/>
        </w:rPr>
        <w:t xml:space="preserve"> </w:t>
      </w:r>
      <w:r w:rsidR="000337C8" w:rsidRPr="008749F6">
        <w:rPr>
          <w:bCs/>
          <w:highlight w:val="yellow"/>
        </w:rPr>
        <w:t>lance, herring, and silversides have the strongest associations with the ordination configuration</w:t>
      </w:r>
      <w:r w:rsidR="006E005F" w:rsidRPr="008749F6">
        <w:rPr>
          <w:bCs/>
          <w:highlight w:val="yellow"/>
        </w:rPr>
        <w:t xml:space="preserve"> (Fig. </w:t>
      </w:r>
      <w:ins w:id="375" w:author="Katie Lankowicz" w:date="2025-10-15T16:44:00Z" w16du:dateUtc="2025-10-15T19:44:00Z">
        <w:r w:rsidR="00431961">
          <w:rPr>
            <w:bCs/>
            <w:highlight w:val="yellow"/>
          </w:rPr>
          <w:t>5</w:t>
        </w:r>
      </w:ins>
      <w:del w:id="376" w:author="Katie Lankowicz" w:date="2025-10-15T16:06:00Z" w16du:dateUtc="2025-10-15T19:06:00Z">
        <w:r w:rsidR="006E005F" w:rsidRPr="008749F6" w:rsidDel="004C2BA0">
          <w:rPr>
            <w:bCs/>
            <w:highlight w:val="yellow"/>
          </w:rPr>
          <w:delText>7</w:delText>
        </w:r>
      </w:del>
      <w:r w:rsidR="006E005F" w:rsidRPr="008749F6">
        <w:rPr>
          <w:bCs/>
          <w:highlight w:val="yellow"/>
        </w:rPr>
        <w:t>)</w:t>
      </w:r>
      <w:r w:rsidR="000337C8" w:rsidRPr="008749F6">
        <w:rPr>
          <w:bCs/>
          <w:highlight w:val="yellow"/>
        </w:rPr>
        <w:t xml:space="preserve">. </w:t>
      </w:r>
      <w:r w:rsidRPr="008749F6">
        <w:rPr>
          <w:bCs/>
          <w:highlight w:val="yellow"/>
        </w:rPr>
        <w:t xml:space="preserve">Visualizing the total within sum of squares and average silhouette width for </w:t>
      </w:r>
      <w:r w:rsidRPr="008749F6">
        <w:rPr>
          <w:bCs/>
          <w:i/>
          <w:iCs/>
          <w:highlight w:val="yellow"/>
        </w:rPr>
        <w:t>k</w:t>
      </w:r>
      <w:r w:rsidRPr="008749F6">
        <w:rPr>
          <w:bCs/>
          <w:highlight w:val="yellow"/>
        </w:rPr>
        <w:t xml:space="preserve"> in 1 to 20 clusters indicated the most support for </w:t>
      </w:r>
      <w:r w:rsidR="007651E3" w:rsidRPr="008749F6">
        <w:rPr>
          <w:bCs/>
          <w:i/>
          <w:iCs/>
          <w:highlight w:val="yellow"/>
        </w:rPr>
        <w:t>k</w:t>
      </w:r>
      <w:r w:rsidR="00ED08C5" w:rsidRPr="008749F6">
        <w:rPr>
          <w:bCs/>
          <w:i/>
          <w:iCs/>
          <w:highlight w:val="yellow"/>
        </w:rPr>
        <w:t xml:space="preserve"> </w:t>
      </w:r>
      <w:r w:rsidR="007651E3" w:rsidRPr="008749F6">
        <w:rPr>
          <w:bCs/>
          <w:highlight w:val="yellow"/>
        </w:rPr>
        <w:t>=</w:t>
      </w:r>
      <w:r w:rsidR="00ED08C5" w:rsidRPr="008749F6">
        <w:rPr>
          <w:bCs/>
          <w:highlight w:val="yellow"/>
        </w:rPr>
        <w:t xml:space="preserve"> </w:t>
      </w:r>
      <w:r w:rsidRPr="008749F6">
        <w:rPr>
          <w:bCs/>
          <w:highlight w:val="yellow"/>
        </w:rPr>
        <w:t xml:space="preserve">3 clusters of similar community composition. ANOSIM confirmed a significant difference in community composition between these three </w:t>
      </w:r>
      <w:r w:rsidR="004B3608" w:rsidRPr="008749F6">
        <w:rPr>
          <w:bCs/>
          <w:highlight w:val="yellow"/>
        </w:rPr>
        <w:t>clusters</w:t>
      </w:r>
      <w:r w:rsidRPr="008749F6">
        <w:rPr>
          <w:bCs/>
          <w:highlight w:val="yellow"/>
        </w:rPr>
        <w:t xml:space="preserve"> (</w:t>
      </w:r>
      <w:r w:rsidR="000337C8" w:rsidRPr="008749F6">
        <w:rPr>
          <w:bCs/>
          <w:highlight w:val="yellow"/>
        </w:rPr>
        <w:t>r</w:t>
      </w:r>
      <w:r w:rsidR="00ED08C5" w:rsidRPr="008749F6">
        <w:rPr>
          <w:bCs/>
          <w:highlight w:val="yellow"/>
        </w:rPr>
        <w:t xml:space="preserve"> </w:t>
      </w:r>
      <w:r w:rsidR="000337C8" w:rsidRPr="008749F6">
        <w:rPr>
          <w:bCs/>
          <w:highlight w:val="yellow"/>
        </w:rPr>
        <w:t>=</w:t>
      </w:r>
      <w:r w:rsidR="00ED08C5" w:rsidRPr="008749F6">
        <w:rPr>
          <w:bCs/>
          <w:highlight w:val="yellow"/>
        </w:rPr>
        <w:t xml:space="preserve"> </w:t>
      </w:r>
      <w:r w:rsidRPr="008749F6">
        <w:rPr>
          <w:bCs/>
          <w:highlight w:val="yellow"/>
        </w:rPr>
        <w:t>0.761, p</w:t>
      </w:r>
      <w:r w:rsidR="00ED08C5" w:rsidRPr="008749F6">
        <w:rPr>
          <w:bCs/>
          <w:highlight w:val="yellow"/>
        </w:rPr>
        <w:t xml:space="preserve"> </w:t>
      </w:r>
      <w:r w:rsidRPr="008749F6">
        <w:rPr>
          <w:bCs/>
          <w:highlight w:val="yellow"/>
        </w:rPr>
        <w:t>&lt;</w:t>
      </w:r>
      <w:r w:rsidR="00ED08C5" w:rsidRPr="008749F6">
        <w:rPr>
          <w:bCs/>
          <w:highlight w:val="yellow"/>
        </w:rPr>
        <w:t xml:space="preserve"> </w:t>
      </w:r>
      <w:r w:rsidRPr="008749F6">
        <w:rPr>
          <w:bCs/>
          <w:highlight w:val="yellow"/>
        </w:rPr>
        <w:t>0.0001).</w:t>
      </w:r>
      <w:r w:rsidR="00E53DAE" w:rsidRPr="008749F6">
        <w:rPr>
          <w:bCs/>
          <w:highlight w:val="yellow"/>
        </w:rPr>
        <w:t xml:space="preserve"> </w:t>
      </w:r>
      <w:r w:rsidR="0059204D" w:rsidRPr="008749F6">
        <w:rPr>
          <w:bCs/>
          <w:highlight w:val="yellow"/>
        </w:rPr>
        <w:t>The a</w:t>
      </w:r>
      <w:r w:rsidR="00E53DAE" w:rsidRPr="008749F6">
        <w:rPr>
          <w:bCs/>
          <w:highlight w:val="yellow"/>
        </w:rPr>
        <w:t xml:space="preserve">verage CPUE for each species in each cluster was calculated and visualized, which </w:t>
      </w:r>
      <w:r w:rsidR="0059204D" w:rsidRPr="008749F6">
        <w:rPr>
          <w:bCs/>
          <w:highlight w:val="yellow"/>
        </w:rPr>
        <w:t>revealed</w:t>
      </w:r>
      <w:r w:rsidR="00E53DAE" w:rsidRPr="008749F6">
        <w:rPr>
          <w:bCs/>
          <w:highlight w:val="yellow"/>
        </w:rPr>
        <w:t xml:space="preserve"> that cluster </w:t>
      </w:r>
      <w:r w:rsidR="0059204D" w:rsidRPr="008749F6">
        <w:rPr>
          <w:bCs/>
          <w:highlight w:val="yellow"/>
        </w:rPr>
        <w:t>A</w:t>
      </w:r>
      <w:r w:rsidR="00E53DAE" w:rsidRPr="008749F6">
        <w:rPr>
          <w:bCs/>
          <w:highlight w:val="yellow"/>
        </w:rPr>
        <w:t xml:space="preserve"> typically ha</w:t>
      </w:r>
      <w:r w:rsidR="004B3608" w:rsidRPr="008749F6">
        <w:rPr>
          <w:bCs/>
          <w:highlight w:val="yellow"/>
        </w:rPr>
        <w:t>d</w:t>
      </w:r>
      <w:r w:rsidR="00E53DAE" w:rsidRPr="008749F6">
        <w:rPr>
          <w:bCs/>
          <w:highlight w:val="yellow"/>
        </w:rPr>
        <w:t xml:space="preserve"> high herring catch, cluster </w:t>
      </w:r>
      <w:r w:rsidR="00926F2C" w:rsidRPr="008749F6">
        <w:rPr>
          <w:bCs/>
          <w:highlight w:val="yellow"/>
        </w:rPr>
        <w:t xml:space="preserve">B </w:t>
      </w:r>
      <w:r w:rsidR="00E53DAE" w:rsidRPr="008749F6">
        <w:rPr>
          <w:bCs/>
          <w:highlight w:val="yellow"/>
        </w:rPr>
        <w:t>ha</w:t>
      </w:r>
      <w:r w:rsidR="004B3608" w:rsidRPr="008749F6">
        <w:rPr>
          <w:bCs/>
          <w:highlight w:val="yellow"/>
        </w:rPr>
        <w:t>d</w:t>
      </w:r>
      <w:r w:rsidR="00E53DAE" w:rsidRPr="008749F6">
        <w:rPr>
          <w:bCs/>
          <w:highlight w:val="yellow"/>
        </w:rPr>
        <w:t xml:space="preserve"> generally low catch for all species</w:t>
      </w:r>
      <w:r w:rsidR="00926F2C" w:rsidRPr="008749F6">
        <w:rPr>
          <w:bCs/>
          <w:highlight w:val="yellow"/>
        </w:rPr>
        <w:t>, and cluster C had high silverside catch</w:t>
      </w:r>
      <w:r w:rsidR="006E005F" w:rsidRPr="008749F6">
        <w:rPr>
          <w:bCs/>
          <w:highlight w:val="yellow"/>
        </w:rPr>
        <w:t xml:space="preserve"> (Fig. </w:t>
      </w:r>
      <w:ins w:id="377" w:author="Katie Lankowicz" w:date="2025-10-15T16:44:00Z" w16du:dateUtc="2025-10-15T19:44:00Z">
        <w:r w:rsidR="00431961">
          <w:rPr>
            <w:bCs/>
            <w:highlight w:val="yellow"/>
          </w:rPr>
          <w:t>5</w:t>
        </w:r>
      </w:ins>
      <w:del w:id="378" w:author="Katie Lankowicz" w:date="2025-10-15T16:06:00Z" w16du:dateUtc="2025-10-15T19:06:00Z">
        <w:r w:rsidR="006E005F" w:rsidRPr="008749F6" w:rsidDel="004C2BA0">
          <w:rPr>
            <w:bCs/>
            <w:highlight w:val="yellow"/>
          </w:rPr>
          <w:delText>7</w:delText>
        </w:r>
      </w:del>
      <w:r w:rsidR="006E005F" w:rsidRPr="008749F6">
        <w:rPr>
          <w:bCs/>
          <w:highlight w:val="yellow"/>
        </w:rPr>
        <w:t>)</w:t>
      </w:r>
      <w:r w:rsidR="00E53DAE" w:rsidRPr="008749F6">
        <w:rPr>
          <w:bCs/>
          <w:highlight w:val="yellow"/>
        </w:rPr>
        <w:t xml:space="preserve">. </w:t>
      </w:r>
    </w:p>
    <w:p w14:paraId="2F009949" w14:textId="77777777" w:rsidR="00926F2C" w:rsidRPr="008749F6" w:rsidRDefault="00926F2C" w:rsidP="0005676A">
      <w:pPr>
        <w:spacing w:after="0" w:line="240" w:lineRule="auto"/>
        <w:rPr>
          <w:bCs/>
          <w:highlight w:val="yellow"/>
        </w:rPr>
      </w:pPr>
    </w:p>
    <w:p w14:paraId="73CB6778" w14:textId="4ED12573" w:rsidR="000337C8" w:rsidRPr="00926F2C" w:rsidRDefault="00E53DAE" w:rsidP="0005676A">
      <w:pPr>
        <w:spacing w:after="0" w:line="240" w:lineRule="auto"/>
        <w:rPr>
          <w:bCs/>
        </w:rPr>
      </w:pPr>
      <w:r w:rsidRPr="008749F6">
        <w:rPr>
          <w:bCs/>
          <w:highlight w:val="yellow"/>
        </w:rPr>
        <w:t xml:space="preserve">SIMPER analysis across clusters provided quantitative confirmation of this visual analysis. When comparing </w:t>
      </w:r>
      <w:r w:rsidR="0059204D" w:rsidRPr="008749F6">
        <w:rPr>
          <w:bCs/>
          <w:highlight w:val="yellow"/>
        </w:rPr>
        <w:t xml:space="preserve">the </w:t>
      </w:r>
      <w:r w:rsidRPr="008749F6">
        <w:rPr>
          <w:bCs/>
          <w:highlight w:val="yellow"/>
        </w:rPr>
        <w:t xml:space="preserve">composition of cluster </w:t>
      </w:r>
      <w:r w:rsidR="0059204D" w:rsidRPr="008749F6">
        <w:rPr>
          <w:bCs/>
          <w:highlight w:val="yellow"/>
        </w:rPr>
        <w:t>A</w:t>
      </w:r>
      <w:r w:rsidRPr="008749F6">
        <w:rPr>
          <w:bCs/>
          <w:highlight w:val="yellow"/>
        </w:rPr>
        <w:t xml:space="preserve"> to cluster</w:t>
      </w:r>
      <w:r w:rsidR="0059204D" w:rsidRPr="008749F6">
        <w:rPr>
          <w:bCs/>
          <w:highlight w:val="yellow"/>
        </w:rPr>
        <w:t xml:space="preserve"> B</w:t>
      </w:r>
      <w:r w:rsidRPr="008749F6">
        <w:rPr>
          <w:bCs/>
          <w:highlight w:val="yellow"/>
        </w:rPr>
        <w:t>, herring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01,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62.5%), sand</w:t>
      </w:r>
      <w:r w:rsidR="0059204D" w:rsidRPr="008749F6">
        <w:rPr>
          <w:bCs/>
          <w:highlight w:val="yellow"/>
        </w:rPr>
        <w:t xml:space="preserve"> </w:t>
      </w:r>
      <w:r w:rsidRPr="008749F6">
        <w:rPr>
          <w:bCs/>
          <w:highlight w:val="yellow"/>
        </w:rPr>
        <w:t>lance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07,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12.4%), and green crabs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16,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 xml:space="preserve">3.9%) combined to contribute more than 90% of the dissimilarity. Winter flounder, Atlantic tomcod, and northern pipefish contributed smaller, but still significant, amounts of dissimilarity. </w:t>
      </w:r>
      <w:r w:rsidR="007651E3" w:rsidRPr="008749F6">
        <w:rPr>
          <w:bCs/>
          <w:highlight w:val="yellow"/>
        </w:rPr>
        <w:t xml:space="preserve">Cluster </w:t>
      </w:r>
      <w:r w:rsidR="0059204D" w:rsidRPr="008749F6">
        <w:rPr>
          <w:bCs/>
          <w:highlight w:val="yellow"/>
        </w:rPr>
        <w:t>A</w:t>
      </w:r>
      <w:r w:rsidR="007651E3" w:rsidRPr="008749F6">
        <w:rPr>
          <w:bCs/>
          <w:highlight w:val="yellow"/>
        </w:rPr>
        <w:t xml:space="preserve"> had higher average CPUE for all species identified as significantly contributing to dissimilarity except sand</w:t>
      </w:r>
      <w:r w:rsidR="0059204D" w:rsidRPr="008749F6">
        <w:rPr>
          <w:bCs/>
          <w:highlight w:val="yellow"/>
        </w:rPr>
        <w:t xml:space="preserve"> </w:t>
      </w:r>
      <w:r w:rsidR="007651E3" w:rsidRPr="008749F6">
        <w:rPr>
          <w:bCs/>
          <w:highlight w:val="yellow"/>
        </w:rPr>
        <w:t xml:space="preserve">lance, which had higher average CPUE in cluster </w:t>
      </w:r>
      <w:r w:rsidR="0059204D" w:rsidRPr="008749F6">
        <w:rPr>
          <w:bCs/>
          <w:highlight w:val="yellow"/>
        </w:rPr>
        <w:t>B</w:t>
      </w:r>
      <w:r w:rsidR="007651E3" w:rsidRPr="008749F6">
        <w:rPr>
          <w:bCs/>
          <w:highlight w:val="yellow"/>
        </w:rPr>
        <w:t xml:space="preserve">. </w:t>
      </w:r>
      <w:r w:rsidRPr="008749F6">
        <w:rPr>
          <w:bCs/>
          <w:highlight w:val="yellow"/>
        </w:rPr>
        <w:t xml:space="preserve">When comparing clusters </w:t>
      </w:r>
      <w:r w:rsidR="0059204D" w:rsidRPr="008749F6">
        <w:rPr>
          <w:bCs/>
          <w:highlight w:val="yellow"/>
        </w:rPr>
        <w:t>A</w:t>
      </w:r>
      <w:r w:rsidRPr="008749F6">
        <w:rPr>
          <w:bCs/>
          <w:highlight w:val="yellow"/>
        </w:rPr>
        <w:t xml:space="preserve"> and </w:t>
      </w:r>
      <w:r w:rsidR="0059204D" w:rsidRPr="008749F6">
        <w:rPr>
          <w:bCs/>
          <w:highlight w:val="yellow"/>
        </w:rPr>
        <w:t>C</w:t>
      </w:r>
      <w:r w:rsidRPr="008749F6">
        <w:rPr>
          <w:bCs/>
          <w:highlight w:val="yellow"/>
        </w:rPr>
        <w:t>, only catch of silverside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02,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49.6%) and herring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17,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 xml:space="preserve">31.0%) had significant contributions to dissimilarity. </w:t>
      </w:r>
      <w:r w:rsidR="007651E3" w:rsidRPr="008749F6">
        <w:rPr>
          <w:bCs/>
          <w:highlight w:val="yellow"/>
        </w:rPr>
        <w:t xml:space="preserve">Herring had </w:t>
      </w:r>
      <w:r w:rsidR="0059204D" w:rsidRPr="008749F6">
        <w:rPr>
          <w:bCs/>
          <w:highlight w:val="yellow"/>
        </w:rPr>
        <w:t xml:space="preserve">a </w:t>
      </w:r>
      <w:r w:rsidR="007651E3" w:rsidRPr="008749F6">
        <w:rPr>
          <w:bCs/>
          <w:highlight w:val="yellow"/>
        </w:rPr>
        <w:t xml:space="preserve">higher average CPUE in cluster </w:t>
      </w:r>
      <w:r w:rsidR="0059204D" w:rsidRPr="008749F6">
        <w:rPr>
          <w:bCs/>
          <w:highlight w:val="yellow"/>
        </w:rPr>
        <w:t>A</w:t>
      </w:r>
      <w:r w:rsidR="007651E3" w:rsidRPr="008749F6">
        <w:rPr>
          <w:bCs/>
          <w:highlight w:val="yellow"/>
        </w:rPr>
        <w:t xml:space="preserve">, and silverside had </w:t>
      </w:r>
      <w:r w:rsidR="0059204D" w:rsidRPr="008749F6">
        <w:rPr>
          <w:bCs/>
          <w:highlight w:val="yellow"/>
        </w:rPr>
        <w:t xml:space="preserve">a </w:t>
      </w:r>
      <w:r w:rsidR="007651E3" w:rsidRPr="008749F6">
        <w:rPr>
          <w:bCs/>
          <w:highlight w:val="yellow"/>
        </w:rPr>
        <w:t xml:space="preserve">higher average CPUE in cluster </w:t>
      </w:r>
      <w:r w:rsidR="00926F2C" w:rsidRPr="008749F6">
        <w:rPr>
          <w:bCs/>
          <w:highlight w:val="yellow"/>
        </w:rPr>
        <w:t>C</w:t>
      </w:r>
      <w:r w:rsidR="007651E3" w:rsidRPr="008749F6">
        <w:rPr>
          <w:bCs/>
          <w:highlight w:val="yellow"/>
        </w:rPr>
        <w:t xml:space="preserve">. </w:t>
      </w:r>
      <w:r w:rsidRPr="008749F6">
        <w:rPr>
          <w:bCs/>
          <w:highlight w:val="yellow"/>
        </w:rPr>
        <w:t xml:space="preserve">Dissimilarity between clusters </w:t>
      </w:r>
      <w:r w:rsidR="0059204D" w:rsidRPr="008749F6">
        <w:rPr>
          <w:bCs/>
          <w:highlight w:val="yellow"/>
        </w:rPr>
        <w:t>B</w:t>
      </w:r>
      <w:r w:rsidRPr="008749F6">
        <w:rPr>
          <w:bCs/>
          <w:highlight w:val="yellow"/>
        </w:rPr>
        <w:t xml:space="preserve"> and </w:t>
      </w:r>
      <w:r w:rsidR="0059204D" w:rsidRPr="008749F6">
        <w:rPr>
          <w:bCs/>
          <w:highlight w:val="yellow"/>
        </w:rPr>
        <w:t>C</w:t>
      </w:r>
      <w:r w:rsidRPr="008749F6">
        <w:rPr>
          <w:bCs/>
          <w:highlight w:val="yellow"/>
        </w:rPr>
        <w:t xml:space="preserve"> was driven by catch of silverside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01,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66.2%), mummichog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25,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12.4%), and bluefish (p</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0.031, Contribution</w:t>
      </w:r>
      <w:r w:rsidR="00ED08C5" w:rsidRPr="008749F6">
        <w:rPr>
          <w:bCs/>
          <w:highlight w:val="yellow"/>
        </w:rPr>
        <w:t xml:space="preserve"> </w:t>
      </w:r>
      <w:r w:rsidRPr="008749F6">
        <w:rPr>
          <w:bCs/>
          <w:highlight w:val="yellow"/>
        </w:rPr>
        <w:t>=</w:t>
      </w:r>
      <w:r w:rsidR="00ED08C5" w:rsidRPr="008749F6">
        <w:rPr>
          <w:bCs/>
          <w:highlight w:val="yellow"/>
        </w:rPr>
        <w:t xml:space="preserve"> </w:t>
      </w:r>
      <w:r w:rsidRPr="008749F6">
        <w:rPr>
          <w:bCs/>
          <w:highlight w:val="yellow"/>
        </w:rPr>
        <w:t xml:space="preserve">0.09%). </w:t>
      </w:r>
      <w:r w:rsidR="007651E3" w:rsidRPr="008749F6">
        <w:rPr>
          <w:bCs/>
          <w:highlight w:val="yellow"/>
        </w:rPr>
        <w:t xml:space="preserve">All three of these species had higher average CPUE in cluster </w:t>
      </w:r>
      <w:r w:rsidR="0059204D" w:rsidRPr="008749F6">
        <w:rPr>
          <w:bCs/>
          <w:highlight w:val="yellow"/>
        </w:rPr>
        <w:t>C</w:t>
      </w:r>
      <w:r w:rsidR="007651E3" w:rsidRPr="008749F6">
        <w:rPr>
          <w:bCs/>
          <w:highlight w:val="yellow"/>
        </w:rPr>
        <w:t xml:space="preserve"> </w:t>
      </w:r>
      <w:del w:id="379" w:author="Katie Lankowicz" w:date="2025-10-14T14:17:00Z" w16du:dateUtc="2025-10-14T17:17:00Z">
        <w:r w:rsidR="007651E3" w:rsidRPr="008749F6" w:rsidDel="008749F6">
          <w:rPr>
            <w:bCs/>
            <w:highlight w:val="yellow"/>
          </w:rPr>
          <w:delText>as compared to</w:delText>
        </w:r>
      </w:del>
      <w:ins w:id="380" w:author="Katie Lankowicz" w:date="2025-10-14T14:17:00Z" w16du:dateUtc="2025-10-14T17:17:00Z">
        <w:r w:rsidR="008749F6">
          <w:rPr>
            <w:bCs/>
            <w:highlight w:val="yellow"/>
          </w:rPr>
          <w:t>compared to</w:t>
        </w:r>
      </w:ins>
      <w:r w:rsidR="007651E3" w:rsidRPr="008749F6">
        <w:rPr>
          <w:bCs/>
          <w:highlight w:val="yellow"/>
        </w:rPr>
        <w:t xml:space="preserve"> cluster </w:t>
      </w:r>
      <w:r w:rsidR="0059204D" w:rsidRPr="008749F6">
        <w:rPr>
          <w:bCs/>
          <w:highlight w:val="yellow"/>
        </w:rPr>
        <w:t>B</w:t>
      </w:r>
      <w:r w:rsidR="007651E3" w:rsidRPr="008749F6">
        <w:rPr>
          <w:bCs/>
          <w:highlight w:val="yellow"/>
        </w:rPr>
        <w:t>.</w:t>
      </w:r>
    </w:p>
    <w:p w14:paraId="7D14AED5" w14:textId="77777777" w:rsidR="000337C8" w:rsidRPr="00926F2C" w:rsidRDefault="000337C8" w:rsidP="0005676A">
      <w:pPr>
        <w:spacing w:after="0" w:line="240" w:lineRule="auto"/>
        <w:rPr>
          <w:bCs/>
        </w:rPr>
      </w:pPr>
    </w:p>
    <w:p w14:paraId="4A2827C6" w14:textId="480C61A1" w:rsidR="000337C8" w:rsidRPr="00926F2C" w:rsidRDefault="000337C8" w:rsidP="0005676A">
      <w:pPr>
        <w:spacing w:after="0" w:line="240" w:lineRule="auto"/>
        <w:rPr>
          <w:bCs/>
        </w:rPr>
      </w:pPr>
      <w:r w:rsidRPr="00926F2C">
        <w:rPr>
          <w:bCs/>
        </w:rPr>
        <w:t>When plotted across space and time, divergent spatiotemporal patterns of habitat use can be identified</w:t>
      </w:r>
      <w:r w:rsidR="006E005F" w:rsidRPr="00926F2C">
        <w:rPr>
          <w:bCs/>
        </w:rPr>
        <w:t xml:space="preserve"> (Fig. </w:t>
      </w:r>
      <w:ins w:id="381" w:author="Katie Lankowicz" w:date="2025-10-15T16:44:00Z" w16du:dateUtc="2025-10-15T19:44:00Z">
        <w:r w:rsidR="00431961">
          <w:rPr>
            <w:bCs/>
          </w:rPr>
          <w:t>5</w:t>
        </w:r>
      </w:ins>
      <w:del w:id="382" w:author="Katie Lankowicz" w:date="2025-10-15T16:06:00Z" w16du:dateUtc="2025-10-15T19:06:00Z">
        <w:r w:rsidR="006E005F" w:rsidRPr="00926F2C" w:rsidDel="004C2BA0">
          <w:rPr>
            <w:bCs/>
          </w:rPr>
          <w:delText>7</w:delText>
        </w:r>
      </w:del>
      <w:r w:rsidR="006E005F" w:rsidRPr="00926F2C">
        <w:rPr>
          <w:bCs/>
        </w:rPr>
        <w:t>)</w:t>
      </w:r>
      <w:r w:rsidRPr="00926F2C">
        <w:rPr>
          <w:bCs/>
        </w:rPr>
        <w:t xml:space="preserve">. In the early summer period, most sampling sites (9 of 12) are best described by cluster </w:t>
      </w:r>
      <w:r w:rsidR="0059204D" w:rsidRPr="00926F2C">
        <w:rPr>
          <w:bCs/>
        </w:rPr>
        <w:t>A</w:t>
      </w:r>
      <w:r w:rsidRPr="00926F2C">
        <w:rPr>
          <w:bCs/>
        </w:rPr>
        <w:t>.</w:t>
      </w:r>
      <w:r w:rsidR="00E53DAE" w:rsidRPr="00926F2C">
        <w:rPr>
          <w:bCs/>
        </w:rPr>
        <w:t xml:space="preserve"> </w:t>
      </w:r>
      <w:r w:rsidRPr="00926F2C">
        <w:rPr>
          <w:bCs/>
        </w:rPr>
        <w:t xml:space="preserve">Only one site </w:t>
      </w:r>
      <w:r w:rsidR="007651E3" w:rsidRPr="00926F2C">
        <w:rPr>
          <w:bCs/>
        </w:rPr>
        <w:t xml:space="preserve">belongs to </w:t>
      </w:r>
      <w:r w:rsidRPr="00926F2C">
        <w:rPr>
          <w:bCs/>
        </w:rPr>
        <w:t xml:space="preserve">cluster </w:t>
      </w:r>
      <w:r w:rsidR="0059204D" w:rsidRPr="00926F2C">
        <w:rPr>
          <w:bCs/>
        </w:rPr>
        <w:t>A</w:t>
      </w:r>
      <w:r w:rsidRPr="00926F2C">
        <w:rPr>
          <w:bCs/>
        </w:rPr>
        <w:t xml:space="preserve"> </w:t>
      </w:r>
      <w:r w:rsidR="007651E3" w:rsidRPr="00926F2C">
        <w:rPr>
          <w:bCs/>
        </w:rPr>
        <w:t>in</w:t>
      </w:r>
      <w:r w:rsidRPr="00926F2C">
        <w:rPr>
          <w:bCs/>
        </w:rPr>
        <w:t xml:space="preserve"> the mid- </w:t>
      </w:r>
      <w:r w:rsidR="007651E3" w:rsidRPr="00926F2C">
        <w:rPr>
          <w:bCs/>
        </w:rPr>
        <w:t>or</w:t>
      </w:r>
      <w:r w:rsidRPr="00926F2C">
        <w:rPr>
          <w:bCs/>
        </w:rPr>
        <w:t xml:space="preserve"> late summer periods, which matches the noted trend in decreasing herring catch through the summer. Cluster </w:t>
      </w:r>
      <w:r w:rsidR="0059204D" w:rsidRPr="00926F2C">
        <w:rPr>
          <w:bCs/>
        </w:rPr>
        <w:t>B</w:t>
      </w:r>
      <w:r w:rsidRPr="00926F2C">
        <w:rPr>
          <w:bCs/>
        </w:rPr>
        <w:t xml:space="preserve"> is present across all three seasonal periods. Th</w:t>
      </w:r>
      <w:r w:rsidR="00E53DAE" w:rsidRPr="00926F2C">
        <w:rPr>
          <w:bCs/>
        </w:rPr>
        <w:t>e</w:t>
      </w:r>
      <w:r w:rsidRPr="00926F2C">
        <w:rPr>
          <w:bCs/>
        </w:rPr>
        <w:t xml:space="preserve"> mixed-composition community structure </w:t>
      </w:r>
      <w:r w:rsidR="00E53DAE" w:rsidRPr="00926F2C">
        <w:rPr>
          <w:bCs/>
        </w:rPr>
        <w:t>of this cluster</w:t>
      </w:r>
      <w:r w:rsidRPr="00926F2C">
        <w:rPr>
          <w:bCs/>
        </w:rPr>
        <w:t xml:space="preserve"> best describes sites with low CPUE for all species included in the modeling efforts. Sand</w:t>
      </w:r>
      <w:r w:rsidR="0059204D" w:rsidRPr="00926F2C">
        <w:rPr>
          <w:bCs/>
        </w:rPr>
        <w:t xml:space="preserve"> </w:t>
      </w:r>
      <w:r w:rsidRPr="00926F2C">
        <w:rPr>
          <w:bCs/>
        </w:rPr>
        <w:t>lance has the highest CPUE of all species within this cluster, but it should be noted that sand</w:t>
      </w:r>
      <w:r w:rsidR="0059204D" w:rsidRPr="00926F2C">
        <w:rPr>
          <w:bCs/>
        </w:rPr>
        <w:t xml:space="preserve"> </w:t>
      </w:r>
      <w:r w:rsidRPr="00926F2C">
        <w:rPr>
          <w:bCs/>
        </w:rPr>
        <w:t xml:space="preserve">lance catch </w:t>
      </w:r>
      <w:r w:rsidR="004B3608" w:rsidRPr="00926F2C">
        <w:rPr>
          <w:bCs/>
        </w:rPr>
        <w:t>wa</w:t>
      </w:r>
      <w:r w:rsidRPr="00926F2C">
        <w:rPr>
          <w:bCs/>
        </w:rPr>
        <w:t xml:space="preserve">s uncommon and </w:t>
      </w:r>
      <w:r w:rsidR="0059204D" w:rsidRPr="00926F2C">
        <w:rPr>
          <w:bCs/>
        </w:rPr>
        <w:t xml:space="preserve">mostly observed </w:t>
      </w:r>
      <w:r w:rsidRPr="00926F2C">
        <w:rPr>
          <w:bCs/>
        </w:rPr>
        <w:t>in the late summer period at the two south</w:t>
      </w:r>
      <w:r w:rsidR="007651E3" w:rsidRPr="00926F2C">
        <w:rPr>
          <w:bCs/>
        </w:rPr>
        <w:t>ernmost</w:t>
      </w:r>
      <w:r w:rsidRPr="00926F2C">
        <w:rPr>
          <w:bCs/>
        </w:rPr>
        <w:t xml:space="preserve"> sites. </w:t>
      </w:r>
      <w:r>
        <w:rPr>
          <w:bCs/>
        </w:rPr>
        <w:t xml:space="preserve">In </w:t>
      </w:r>
      <w:r w:rsidR="00E53DAE" w:rsidRPr="00926F2C">
        <w:rPr>
          <w:bCs/>
        </w:rPr>
        <w:t>early summer period</w:t>
      </w:r>
      <w:r w:rsidR="00926F2C">
        <w:rPr>
          <w:bCs/>
        </w:rPr>
        <w:t xml:space="preserve">, </w:t>
      </w:r>
      <w:r w:rsidR="00926F2C">
        <w:rPr>
          <w:bCs/>
        </w:rPr>
        <w:lastRenderedPageBreak/>
        <w:t>but many sites were best described by this cluster in the mid-summer (7 sites) and late summer (9 sites) periods. This matches the noted trend in increasing silverside catch through the summer.</w:t>
      </w:r>
    </w:p>
    <w:p w14:paraId="707399DB" w14:textId="77777777" w:rsidR="00E53DAE" w:rsidRPr="00926F2C" w:rsidRDefault="00E53DAE" w:rsidP="0005676A">
      <w:pPr>
        <w:spacing w:after="0" w:line="240" w:lineRule="auto"/>
        <w:rPr>
          <w:bCs/>
        </w:rPr>
      </w:pPr>
    </w:p>
    <w:p w14:paraId="0D3C38F0" w14:textId="769D4AE2" w:rsidR="00E53DAE" w:rsidRPr="00926F2C" w:rsidRDefault="00E53DAE" w:rsidP="0005676A">
      <w:pPr>
        <w:spacing w:after="0" w:line="240" w:lineRule="auto"/>
        <w:rPr>
          <w:bCs/>
        </w:rPr>
      </w:pPr>
      <w:r w:rsidRPr="00926F2C">
        <w:rPr>
          <w:bCs/>
        </w:rPr>
        <w:t>NMDS ordination of community composition aggregated across all sampling sites per year also had sufficient goodness of fit across two ordination axes (stress</w:t>
      </w:r>
      <w:r w:rsidR="00ED08C5">
        <w:rPr>
          <w:bCs/>
        </w:rPr>
        <w:t xml:space="preserve"> </w:t>
      </w:r>
      <w:r>
        <w:rPr>
          <w:bCs/>
        </w:rPr>
        <w:t>=</w:t>
      </w:r>
      <w:r w:rsidR="00ED08C5">
        <w:rPr>
          <w:bCs/>
        </w:rPr>
        <w:t xml:space="preserve"> </w:t>
      </w:r>
      <w:r w:rsidRPr="00926F2C">
        <w:rPr>
          <w:bCs/>
        </w:rPr>
        <w:t>0.08). Herring, silverside, and northern pipefish had the strongest associations with ordination configuration, and k-means clustering analysis supported the selection of two clusters</w:t>
      </w:r>
      <w:r w:rsidR="006E005F" w:rsidRPr="00926F2C">
        <w:rPr>
          <w:bCs/>
        </w:rPr>
        <w:t xml:space="preserve"> (Fig. </w:t>
      </w:r>
      <w:ins w:id="383" w:author="Katie Lankowicz" w:date="2025-10-15T16:44:00Z" w16du:dateUtc="2025-10-15T19:44:00Z">
        <w:r w:rsidR="00431961">
          <w:rPr>
            <w:bCs/>
          </w:rPr>
          <w:t>6</w:t>
        </w:r>
      </w:ins>
      <w:del w:id="384" w:author="Katie Lankowicz" w:date="2025-10-15T16:06:00Z" w16du:dateUtc="2025-10-15T19:06:00Z">
        <w:r w:rsidR="006E005F" w:rsidRPr="00926F2C" w:rsidDel="004C2BA0">
          <w:rPr>
            <w:bCs/>
          </w:rPr>
          <w:delText>8</w:delText>
        </w:r>
      </w:del>
      <w:r w:rsidR="006E005F" w:rsidRPr="00926F2C">
        <w:rPr>
          <w:bCs/>
        </w:rPr>
        <w:t>)</w:t>
      </w:r>
      <w:r w:rsidRPr="00926F2C">
        <w:rPr>
          <w:bCs/>
        </w:rPr>
        <w:t xml:space="preserve">. ANOSIM confirmed a significant difference in community composition between </w:t>
      </w:r>
      <w:r w:rsidR="004B3608" w:rsidRPr="00926F2C">
        <w:rPr>
          <w:bCs/>
        </w:rPr>
        <w:t>clusters</w:t>
      </w:r>
      <w:r w:rsidRPr="00926F2C">
        <w:rPr>
          <w:bCs/>
        </w:rPr>
        <w:t xml:space="preserve"> (r</w:t>
      </w:r>
      <w:r w:rsidR="00ED08C5">
        <w:rPr>
          <w:bCs/>
        </w:rPr>
        <w:t xml:space="preserve"> </w:t>
      </w:r>
      <w:r w:rsidRPr="00926F2C">
        <w:rPr>
          <w:bCs/>
        </w:rPr>
        <w:t>=</w:t>
      </w:r>
      <w:r w:rsidR="00ED08C5">
        <w:rPr>
          <w:bCs/>
        </w:rPr>
        <w:t xml:space="preserve"> </w:t>
      </w:r>
      <w:r w:rsidRPr="00926F2C">
        <w:rPr>
          <w:bCs/>
        </w:rPr>
        <w:t>0.81, p</w:t>
      </w:r>
      <w:r w:rsidR="00ED08C5">
        <w:rPr>
          <w:bCs/>
        </w:rPr>
        <w:t xml:space="preserve"> </w:t>
      </w:r>
      <w:r w:rsidRPr="00926F2C">
        <w:rPr>
          <w:bCs/>
        </w:rPr>
        <w:t>=</w:t>
      </w:r>
      <w:r w:rsidR="00ED08C5">
        <w:rPr>
          <w:bCs/>
        </w:rPr>
        <w:t xml:space="preserve"> </w:t>
      </w:r>
      <w:r w:rsidRPr="00926F2C">
        <w:rPr>
          <w:bCs/>
        </w:rPr>
        <w:t xml:space="preserve">0.021). Visual representations of ordination plots and average CPUE per species within both clusters indicated that cluster </w:t>
      </w:r>
      <w:r w:rsidR="0059204D" w:rsidRPr="00926F2C">
        <w:rPr>
          <w:bCs/>
        </w:rPr>
        <w:t>A</w:t>
      </w:r>
      <w:r w:rsidRPr="00926F2C">
        <w:rPr>
          <w:bCs/>
        </w:rPr>
        <w:t xml:space="preserve"> was characterized by high silverside catch and cluster </w:t>
      </w:r>
      <w:r w:rsidR="0059204D" w:rsidRPr="00926F2C">
        <w:rPr>
          <w:bCs/>
        </w:rPr>
        <w:t>B</w:t>
      </w:r>
      <w:r w:rsidRPr="00926F2C">
        <w:rPr>
          <w:bCs/>
        </w:rPr>
        <w:t xml:space="preserve"> was characterized by high herring catch</w:t>
      </w:r>
      <w:r w:rsidR="006E005F" w:rsidRPr="00926F2C">
        <w:rPr>
          <w:bCs/>
        </w:rPr>
        <w:t xml:space="preserve"> (Fig. </w:t>
      </w:r>
      <w:ins w:id="385" w:author="Katie Lankowicz" w:date="2025-10-15T16:44:00Z" w16du:dateUtc="2025-10-15T19:44:00Z">
        <w:r w:rsidR="00431961">
          <w:rPr>
            <w:bCs/>
          </w:rPr>
          <w:t>6</w:t>
        </w:r>
      </w:ins>
      <w:del w:id="386" w:author="Katie Lankowicz" w:date="2025-10-15T16:06:00Z" w16du:dateUtc="2025-10-15T19:06:00Z">
        <w:r w:rsidR="006E005F" w:rsidRPr="00926F2C" w:rsidDel="004C2BA0">
          <w:rPr>
            <w:bCs/>
          </w:rPr>
          <w:delText>8</w:delText>
        </w:r>
      </w:del>
      <w:r w:rsidR="006E005F" w:rsidRPr="00926F2C">
        <w:rPr>
          <w:bCs/>
        </w:rPr>
        <w:t>)</w:t>
      </w:r>
      <w:r w:rsidRPr="00926F2C">
        <w:rPr>
          <w:bCs/>
        </w:rPr>
        <w:t xml:space="preserve">. SIMPER results highlighted herring as </w:t>
      </w:r>
      <w:r w:rsidR="004B3608" w:rsidRPr="00926F2C">
        <w:rPr>
          <w:bCs/>
        </w:rPr>
        <w:t xml:space="preserve">the only species </w:t>
      </w:r>
      <w:r w:rsidRPr="00926F2C">
        <w:rPr>
          <w:bCs/>
        </w:rPr>
        <w:t>contributing a statistically significant amount of the dissimilarity between the clusters (p</w:t>
      </w:r>
      <w:r w:rsidR="00ED08C5">
        <w:rPr>
          <w:bCs/>
        </w:rPr>
        <w:t xml:space="preserve"> </w:t>
      </w:r>
      <w:r w:rsidRPr="00926F2C">
        <w:rPr>
          <w:bCs/>
        </w:rPr>
        <w:t>=</w:t>
      </w:r>
      <w:r w:rsidR="00ED08C5">
        <w:rPr>
          <w:bCs/>
        </w:rPr>
        <w:t xml:space="preserve"> </w:t>
      </w:r>
      <w:r w:rsidRPr="00926F2C">
        <w:rPr>
          <w:bCs/>
        </w:rPr>
        <w:t>0.001, Contribution</w:t>
      </w:r>
      <w:r w:rsidR="00ED08C5">
        <w:rPr>
          <w:bCs/>
        </w:rPr>
        <w:t xml:space="preserve"> </w:t>
      </w:r>
      <w:r w:rsidRPr="00926F2C">
        <w:rPr>
          <w:bCs/>
        </w:rPr>
        <w:t>=</w:t>
      </w:r>
      <w:r w:rsidR="00ED08C5">
        <w:rPr>
          <w:bCs/>
        </w:rPr>
        <w:t xml:space="preserve"> </w:t>
      </w:r>
      <w:r w:rsidRPr="00926F2C">
        <w:rPr>
          <w:bCs/>
        </w:rPr>
        <w:t>67.6%)</w:t>
      </w:r>
      <w:r w:rsidR="0059204D" w:rsidRPr="00926F2C">
        <w:rPr>
          <w:bCs/>
        </w:rPr>
        <w:t xml:space="preserve">. </w:t>
      </w:r>
      <w:r w:rsidRPr="00926F2C">
        <w:rPr>
          <w:bCs/>
        </w:rPr>
        <w:t xml:space="preserve">Casco Bay community composition in 2014 and 2017 was best characterized by cluster </w:t>
      </w:r>
      <w:r w:rsidR="0059204D" w:rsidRPr="00926F2C">
        <w:rPr>
          <w:bCs/>
        </w:rPr>
        <w:t>B</w:t>
      </w:r>
      <w:r w:rsidRPr="00926F2C">
        <w:rPr>
          <w:bCs/>
        </w:rPr>
        <w:t xml:space="preserve">, and all remaining years were best characterized by cluster </w:t>
      </w:r>
      <w:r w:rsidR="0059204D" w:rsidRPr="00926F2C">
        <w:rPr>
          <w:bCs/>
        </w:rPr>
        <w:t>A</w:t>
      </w:r>
      <w:r w:rsidRPr="00926F2C">
        <w:rPr>
          <w:bCs/>
        </w:rPr>
        <w:t xml:space="preserve">. </w:t>
      </w:r>
      <w:r w:rsidR="00206E53" w:rsidRPr="00926F2C">
        <w:rPr>
          <w:bCs/>
        </w:rPr>
        <w:t>Though there was no clear connection</w:t>
      </w:r>
      <w:r w:rsidRPr="00926F2C">
        <w:rPr>
          <w:bCs/>
        </w:rPr>
        <w:t xml:space="preserve"> between average annual temperature anomaly and community composition</w:t>
      </w:r>
      <w:r w:rsidR="00206E53" w:rsidRPr="00926F2C">
        <w:rPr>
          <w:bCs/>
        </w:rPr>
        <w:t xml:space="preserve"> cluster</w:t>
      </w:r>
      <w:r w:rsidRPr="00926F2C">
        <w:rPr>
          <w:bCs/>
        </w:rPr>
        <w:t>, it should be noted that both 2014 and 2017 were cooler than the CRP and had extended periods in the spring and summer with below-average daily temperatures.</w:t>
      </w:r>
    </w:p>
    <w:p w14:paraId="7CACFCFA" w14:textId="77777777" w:rsidR="00F71682" w:rsidRPr="00926F2C" w:rsidRDefault="00F71682" w:rsidP="0005676A">
      <w:pPr>
        <w:spacing w:after="0" w:line="240" w:lineRule="auto"/>
        <w:rPr>
          <w:b/>
          <w:color w:val="4472C4"/>
        </w:rPr>
      </w:pPr>
    </w:p>
    <w:p w14:paraId="0BAD4C46" w14:textId="0F60D534" w:rsidR="00C92709" w:rsidRPr="00926F2C" w:rsidRDefault="00625EFB" w:rsidP="0005676A">
      <w:pPr>
        <w:spacing w:after="0" w:line="240" w:lineRule="auto"/>
        <w:rPr>
          <w:b/>
          <w:color w:val="4472C4"/>
        </w:rPr>
      </w:pPr>
      <w:ins w:id="387" w:author="Katie Lankowicz" w:date="2025-10-15T14:32:00Z" w16du:dateUtc="2025-10-15T17:32:00Z">
        <w:r>
          <w:rPr>
            <w:b/>
            <w:color w:val="4472C4"/>
          </w:rPr>
          <w:t>4</w:t>
        </w:r>
      </w:ins>
      <w:del w:id="388" w:author="Katie Lankowicz" w:date="2025-10-15T14:32:00Z" w16du:dateUtc="2025-10-15T17:32:00Z">
        <w:r w:rsidR="00C92709" w:rsidRPr="00926F2C" w:rsidDel="00625EFB">
          <w:rPr>
            <w:b/>
            <w:color w:val="4472C4"/>
          </w:rPr>
          <w:delText>5</w:delText>
        </w:r>
      </w:del>
      <w:r w:rsidR="00C92709" w:rsidRPr="00926F2C">
        <w:rPr>
          <w:b/>
          <w:color w:val="4472C4"/>
        </w:rPr>
        <w:tab/>
        <w:t>Discussion</w:t>
      </w:r>
    </w:p>
    <w:p w14:paraId="09FB3FBD" w14:textId="5D118163" w:rsidR="004B3608" w:rsidRPr="00926F2C" w:rsidRDefault="004B3608" w:rsidP="00206E53">
      <w:pPr>
        <w:spacing w:after="0" w:line="240" w:lineRule="auto"/>
        <w:rPr>
          <w:bCs/>
        </w:rPr>
      </w:pPr>
      <w:r w:rsidRPr="00926F2C">
        <w:rPr>
          <w:bCs/>
        </w:rPr>
        <w:t xml:space="preserve">Many studies have identified responses to hydroclimatic changes at a species-specific level </w:t>
      </w:r>
      <w:r w:rsidRPr="00926F2C">
        <w:rPr>
          <w:bCs/>
        </w:rPr>
        <w:fldChar w:fldCharType="begin"/>
      </w:r>
      <w:r w:rsidRPr="00926F2C">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Pr="00926F2C">
        <w:rPr>
          <w:bCs/>
        </w:rPr>
        <w:fldChar w:fldCharType="separate"/>
      </w:r>
      <w:r w:rsidRPr="00926F2C">
        <w:rPr>
          <w:rFonts w:ascii="Aptos" w:hAnsi="Aptos"/>
        </w:rPr>
        <w:t>(Pershing et al. 2015, Le Bris et al. 2018)</w:t>
      </w:r>
      <w:r w:rsidRPr="00926F2C">
        <w:rPr>
          <w:bCs/>
        </w:rPr>
        <w:fldChar w:fldCharType="end"/>
      </w:r>
      <w:r w:rsidRPr="00926F2C">
        <w:rPr>
          <w:bCs/>
        </w:rPr>
        <w:t>, and others have focused on responses at higher levels of ecological organization and at large spatial scales like the Northeast US Continental Shelf Large Marine Ecosystem (</w:t>
      </w:r>
      <w:r w:rsidRPr="00926F2C">
        <w:rPr>
          <w:bCs/>
        </w:rPr>
        <w:fldChar w:fldCharType="begin"/>
      </w:r>
      <w:r w:rsidRPr="00926F2C">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sidRPr="00926F2C">
        <w:rPr>
          <w:bCs/>
        </w:rPr>
        <w:fldChar w:fldCharType="separate"/>
      </w:r>
      <w:r w:rsidRPr="00926F2C">
        <w:rPr>
          <w:rFonts w:ascii="Aptos" w:hAnsi="Aptos"/>
        </w:rPr>
        <w:t>Lucey &amp; Nye 2010, Fenwick et al. 2024</w:t>
      </w:r>
      <w:r w:rsidRPr="00926F2C">
        <w:rPr>
          <w:bCs/>
        </w:rPr>
        <w:fldChar w:fldCharType="end"/>
      </w:r>
      <w:r w:rsidRPr="00926F2C">
        <w:rPr>
          <w:bCs/>
        </w:rPr>
        <w:t>). Fewer studies have explored temperature-linked changes to the community ecology of GoM nearshore regions. 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tlantic silverside and Atlantic herring, as highly abundant and important forage species with differing adaptability to temperatures experienced in Casco Bay, were used as focal species to estimate the effects of temperature on growth and abundance.</w:t>
      </w:r>
    </w:p>
    <w:p w14:paraId="18DD4DA7" w14:textId="77777777" w:rsidR="004B3608" w:rsidRPr="00926F2C" w:rsidRDefault="004B3608" w:rsidP="00206E53">
      <w:pPr>
        <w:spacing w:after="0" w:line="240" w:lineRule="auto"/>
        <w:rPr>
          <w:bCs/>
        </w:rPr>
      </w:pPr>
    </w:p>
    <w:p w14:paraId="6B72A43A" w14:textId="6BCDD650" w:rsidR="00625EFB" w:rsidRPr="00926F2C" w:rsidDel="00625EFB" w:rsidRDefault="004B3608" w:rsidP="00625EFB">
      <w:pPr>
        <w:spacing w:after="0" w:line="240" w:lineRule="auto"/>
        <w:rPr>
          <w:del w:id="389" w:author="Katie Lankowicz" w:date="2025-10-15T14:01:00Z" w16du:dateUtc="2025-10-15T17:01:00Z"/>
          <w:moveTo w:id="390" w:author="Katie Lankowicz" w:date="2025-10-15T13:47:00Z" w16du:dateUtc="2025-10-15T16:47:00Z"/>
          <w:bCs/>
        </w:rPr>
      </w:pPr>
      <w:r w:rsidRPr="008749F6">
        <w:rPr>
          <w:bCs/>
          <w:highlight w:val="yellow"/>
        </w:rPr>
        <w:t>The phenology</w:t>
      </w:r>
      <w:r w:rsidR="00C928BF" w:rsidRPr="008749F6">
        <w:rPr>
          <w:bCs/>
          <w:highlight w:val="yellow"/>
        </w:rPr>
        <w:t xml:space="preserve"> </w:t>
      </w:r>
      <w:r w:rsidRPr="008749F6">
        <w:rPr>
          <w:bCs/>
          <w:highlight w:val="yellow"/>
        </w:rPr>
        <w:t>and relative abundances of Casco Bay nearshore fishes, and the effects of increasing nearshore surface temperatures, were illustrated through the analysis of 11 years of seine survey data. Catch was dominated by</w:t>
      </w:r>
      <w:del w:id="391" w:author="Katie Lankowicz" w:date="2025-10-15T13:49:00Z" w16du:dateUtc="2025-10-15T16:49:00Z">
        <w:r w:rsidRPr="008749F6" w:rsidDel="00625EFB">
          <w:rPr>
            <w:bCs/>
            <w:highlight w:val="yellow"/>
          </w:rPr>
          <w:delText xml:space="preserve"> a</w:delText>
        </w:r>
      </w:del>
      <w:r w:rsidRPr="008749F6">
        <w:rPr>
          <w:bCs/>
          <w:highlight w:val="yellow"/>
        </w:rPr>
        <w:t xml:space="preserve"> </w:t>
      </w:r>
      <w:del w:id="392" w:author="Katie Lankowicz" w:date="2025-10-15T13:48:00Z" w16du:dateUtc="2025-10-15T16:48:00Z">
        <w:r w:rsidRPr="008749F6" w:rsidDel="00625EFB">
          <w:rPr>
            <w:bCs/>
            <w:highlight w:val="yellow"/>
          </w:rPr>
          <w:delText>few species of pelagic fish, including herring and silverside</w:delText>
        </w:r>
      </w:del>
      <w:ins w:id="393" w:author="Katie Lankowicz" w:date="2025-10-15T13:48:00Z" w16du:dateUtc="2025-10-15T16:48:00Z">
        <w:r w:rsidR="00625EFB">
          <w:rPr>
            <w:bCs/>
            <w:highlight w:val="yellow"/>
          </w:rPr>
          <w:t>10 commonly encountered species</w:t>
        </w:r>
      </w:ins>
      <w:r w:rsidRPr="008749F6">
        <w:rPr>
          <w:bCs/>
          <w:highlight w:val="yellow"/>
        </w:rPr>
        <w:t xml:space="preserve">. </w:t>
      </w:r>
      <w:moveToRangeStart w:id="394" w:author="Katie Lankowicz" w:date="2025-10-15T13:47:00Z" w:name="move211428492"/>
      <w:moveTo w:id="395" w:author="Katie Lankowicz" w:date="2025-10-15T13:47:00Z" w16du:dateUtc="2025-10-15T16:47:00Z">
        <w:r w:rsidR="00625EFB" w:rsidRPr="008749F6">
          <w:rPr>
            <w:bCs/>
            <w:highlight w:val="yellow"/>
          </w:rPr>
          <w:t>The remaining 32 species, which combined made up less than 1% of total individuals caught, were mainly juvenile fishes native to the Gulf of Maine or connecting freshwater systems</w:t>
        </w:r>
        <w:del w:id="396" w:author="Katie Lankowicz" w:date="2025-10-15T13:51:00Z" w16du:dateUtc="2025-10-15T16:51:00Z">
          <w:r w:rsidR="00625EFB" w:rsidRPr="008749F6" w:rsidDel="00625EFB">
            <w:rPr>
              <w:bCs/>
              <w:highlight w:val="yellow"/>
            </w:rPr>
            <w:delText xml:space="preserve"> but also included </w:delText>
          </w:r>
        </w:del>
      </w:moveTo>
      <w:ins w:id="397" w:author="Katie Lankowicz" w:date="2025-10-15T13:50:00Z" w16du:dateUtc="2025-10-15T16:50:00Z">
        <w:r w:rsidR="00625EFB">
          <w:rPr>
            <w:bCs/>
            <w:highlight w:val="yellow"/>
          </w:rPr>
          <w:t>.</w:t>
        </w:r>
      </w:ins>
      <w:ins w:id="398" w:author="Katie Lankowicz" w:date="2025-10-15T13:51:00Z" w16du:dateUtc="2025-10-15T16:51:00Z">
        <w:r w:rsidR="00625EFB">
          <w:rPr>
            <w:bCs/>
            <w:highlight w:val="yellow"/>
          </w:rPr>
          <w:t xml:space="preserve"> However, </w:t>
        </w:r>
      </w:ins>
      <w:ins w:id="399" w:author="Katie Lankowicz" w:date="2025-10-15T13:52:00Z" w16du:dateUtc="2025-10-15T16:52:00Z">
        <w:r w:rsidR="00625EFB">
          <w:rPr>
            <w:bCs/>
            <w:highlight w:val="yellow"/>
          </w:rPr>
          <w:t>a few unusual species were observed.</w:t>
        </w:r>
      </w:ins>
      <w:ins w:id="400" w:author="Katie Lankowicz" w:date="2025-10-15T13:50:00Z" w16du:dateUtc="2025-10-15T16:50:00Z">
        <w:r w:rsidR="00625EFB">
          <w:rPr>
            <w:bCs/>
            <w:highlight w:val="yellow"/>
          </w:rPr>
          <w:t xml:space="preserve"> These include </w:t>
        </w:r>
      </w:ins>
      <w:moveTo w:id="401" w:author="Katie Lankowicz" w:date="2025-10-15T13:47:00Z" w16du:dateUtc="2025-10-15T16:47:00Z">
        <w:r w:rsidR="00625EFB" w:rsidRPr="008749F6">
          <w:rPr>
            <w:bCs/>
            <w:highlight w:val="yellow"/>
          </w:rPr>
          <w:t>permit (</w:t>
        </w:r>
        <w:r w:rsidR="00625EFB" w:rsidRPr="008749F6">
          <w:rPr>
            <w:bCs/>
            <w:i/>
            <w:iCs/>
            <w:highlight w:val="yellow"/>
          </w:rPr>
          <w:t>Trachinotus</w:t>
        </w:r>
        <w:r w:rsidR="00625EFB" w:rsidRPr="008749F6">
          <w:rPr>
            <w:bCs/>
            <w:highlight w:val="yellow"/>
          </w:rPr>
          <w:t xml:space="preserve"> </w:t>
        </w:r>
        <w:r w:rsidR="00625EFB" w:rsidRPr="008749F6">
          <w:rPr>
            <w:bCs/>
            <w:i/>
            <w:iCs/>
            <w:highlight w:val="yellow"/>
          </w:rPr>
          <w:t>falcatus</w:t>
        </w:r>
        <w:r w:rsidR="00625EFB" w:rsidRPr="008749F6">
          <w:rPr>
            <w:bCs/>
            <w:highlight w:val="yellow"/>
          </w:rPr>
          <w:t>), crevalle jack (</w:t>
        </w:r>
        <w:r w:rsidR="00625EFB" w:rsidRPr="008749F6">
          <w:rPr>
            <w:bCs/>
            <w:i/>
            <w:iCs/>
            <w:highlight w:val="yellow"/>
          </w:rPr>
          <w:t>Caranx</w:t>
        </w:r>
        <w:r w:rsidR="00625EFB" w:rsidRPr="008749F6">
          <w:rPr>
            <w:bCs/>
            <w:highlight w:val="yellow"/>
          </w:rPr>
          <w:t xml:space="preserve"> </w:t>
        </w:r>
        <w:r w:rsidR="00625EFB" w:rsidRPr="008749F6">
          <w:rPr>
            <w:bCs/>
            <w:i/>
            <w:iCs/>
            <w:highlight w:val="yellow"/>
          </w:rPr>
          <w:t>hippos</w:t>
        </w:r>
        <w:r w:rsidR="00625EFB" w:rsidRPr="008749F6">
          <w:rPr>
            <w:bCs/>
            <w:highlight w:val="yellow"/>
          </w:rPr>
          <w:t>), white mullet (</w:t>
        </w:r>
        <w:r w:rsidR="00625EFB" w:rsidRPr="008749F6">
          <w:rPr>
            <w:bCs/>
            <w:i/>
            <w:iCs/>
            <w:highlight w:val="yellow"/>
          </w:rPr>
          <w:t>Mugil</w:t>
        </w:r>
        <w:r w:rsidR="00625EFB" w:rsidRPr="008749F6">
          <w:rPr>
            <w:bCs/>
            <w:highlight w:val="yellow"/>
          </w:rPr>
          <w:t xml:space="preserve"> </w:t>
        </w:r>
        <w:r w:rsidR="00625EFB" w:rsidRPr="008749F6">
          <w:rPr>
            <w:bCs/>
            <w:i/>
            <w:iCs/>
            <w:highlight w:val="yellow"/>
          </w:rPr>
          <w:t>curema</w:t>
        </w:r>
        <w:r w:rsidR="00625EFB" w:rsidRPr="008749F6">
          <w:rPr>
            <w:bCs/>
            <w:highlight w:val="yellow"/>
          </w:rPr>
          <w:t>), and summer flounder (</w:t>
        </w:r>
        <w:r w:rsidR="00625EFB" w:rsidRPr="008749F6">
          <w:rPr>
            <w:bCs/>
            <w:i/>
            <w:iCs/>
            <w:highlight w:val="yellow"/>
          </w:rPr>
          <w:t>Paralychthis</w:t>
        </w:r>
        <w:r w:rsidR="00625EFB" w:rsidRPr="008749F6">
          <w:rPr>
            <w:bCs/>
            <w:highlight w:val="yellow"/>
          </w:rPr>
          <w:t xml:space="preserve"> </w:t>
        </w:r>
        <w:r w:rsidR="00625EFB" w:rsidRPr="008749F6">
          <w:rPr>
            <w:bCs/>
            <w:i/>
            <w:iCs/>
            <w:highlight w:val="yellow"/>
          </w:rPr>
          <w:t>dentatus</w:t>
        </w:r>
        <w:r w:rsidR="00625EFB" w:rsidRPr="008749F6">
          <w:rPr>
            <w:bCs/>
            <w:highlight w:val="yellow"/>
          </w:rPr>
          <w:t xml:space="preserve">). Permit and crevalle jack are among an assemblage of tropical or subtropical species that typically reside south of Cape Cod, but may be advected </w:t>
        </w:r>
        <w:del w:id="402" w:author="Katie Lankowicz" w:date="2025-10-15T14:49:00Z" w16du:dateUtc="2025-10-15T17:49:00Z">
          <w:r w:rsidR="00625EFB" w:rsidRPr="008749F6" w:rsidDel="00625EFB">
            <w:rPr>
              <w:bCs/>
              <w:highlight w:val="yellow"/>
            </w:rPr>
            <w:delText xml:space="preserve">northward </w:delText>
          </w:r>
        </w:del>
        <w:r w:rsidR="00625EFB" w:rsidRPr="008749F6">
          <w:rPr>
            <w:bCs/>
            <w:highlight w:val="yellow"/>
          </w:rPr>
          <w:t xml:space="preserve">into the Gulf of Maine by eddies or warm core rings of the Gulf Stream Current </w:t>
        </w:r>
        <w:r w:rsidR="00625EFB" w:rsidRPr="008749F6">
          <w:rPr>
            <w:bCs/>
            <w:highlight w:val="yellow"/>
          </w:rPr>
          <w:fldChar w:fldCharType="begin"/>
        </w:r>
        <w:r w:rsidR="00625EFB" w:rsidRPr="008749F6">
          <w:rPr>
            <w:bCs/>
            <w:highlight w:val="yellow"/>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625EFB" w:rsidRPr="008749F6">
          <w:rPr>
            <w:rFonts w:ascii="Cambria Math" w:hAnsi="Cambria Math" w:cs="Cambria Math"/>
            <w:bCs/>
            <w:highlight w:val="yellow"/>
          </w:rPr>
          <w:instrText>‐</w:instrText>
        </w:r>
        <w:r w:rsidR="00625EFB" w:rsidRPr="008749F6">
          <w:rPr>
            <w:bCs/>
            <w:highlight w:val="yellow"/>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625EFB" w:rsidRPr="008749F6">
          <w:rPr>
            <w:rFonts w:ascii="Cambria Math" w:hAnsi="Cambria Math" w:cs="Cambria Math"/>
            <w:bCs/>
            <w:highlight w:val="yellow"/>
          </w:rPr>
          <w:instrText>‐</w:instrText>
        </w:r>
        <w:r w:rsidR="00625EFB" w:rsidRPr="008749F6">
          <w:rPr>
            <w:bCs/>
            <w:highlight w:val="yellow"/>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625EFB" w:rsidRPr="008749F6">
          <w:rPr>
            <w:bCs/>
            <w:highlight w:val="yellow"/>
          </w:rPr>
          <w:fldChar w:fldCharType="separate"/>
        </w:r>
        <w:r w:rsidR="00625EFB" w:rsidRPr="008749F6">
          <w:rPr>
            <w:rFonts w:ascii="Aptos" w:hAnsi="Aptos" w:cs="Times New Roman"/>
            <w:kern w:val="0"/>
            <w:highlight w:val="yellow"/>
          </w:rPr>
          <w:t>(Hare et al. 2002, Wood et al. 2009, O’Neill et al. 2025)</w:t>
        </w:r>
        <w:r w:rsidR="00625EFB" w:rsidRPr="008749F6">
          <w:rPr>
            <w:bCs/>
            <w:highlight w:val="yellow"/>
          </w:rPr>
          <w:fldChar w:fldCharType="end"/>
        </w:r>
        <w:r w:rsidR="00625EFB" w:rsidRPr="008749F6">
          <w:rPr>
            <w:bCs/>
            <w:highlight w:val="yellow"/>
          </w:rPr>
          <w:t>. Species within this group are colloquially known as “Gulf Stream Orphans” (gsoproject.org, see O’Neill et al. 2025).</w:t>
        </w:r>
        <w:del w:id="403" w:author="Katie Lankowicz" w:date="2025-10-15T13:53:00Z" w16du:dateUtc="2025-10-15T16:53:00Z">
          <w:r w:rsidR="00625EFB" w:rsidRPr="008749F6" w:rsidDel="00625EFB">
            <w:rPr>
              <w:bCs/>
              <w:highlight w:val="yellow"/>
            </w:rPr>
            <w:delText>”</w:delText>
          </w:r>
        </w:del>
        <w:r w:rsidR="00625EFB" w:rsidRPr="008749F6">
          <w:rPr>
            <w:bCs/>
            <w:highlight w:val="yellow"/>
          </w:rPr>
          <w:t xml:space="preserve"> Though not officially recognized as part of this group, white mullet and other Mugilidae fishes are subtropical species unknown to be breeding in or regularly migrating to regions north of Cape Cod </w:t>
        </w:r>
        <w:r w:rsidR="00625EFB" w:rsidRPr="008749F6">
          <w:rPr>
            <w:bCs/>
            <w:highlight w:val="yellow"/>
          </w:rPr>
          <w:fldChar w:fldCharType="begin"/>
        </w:r>
        <w:r w:rsidR="00625EFB" w:rsidRPr="008749F6">
          <w:rPr>
            <w:bCs/>
            <w:highlight w:val="yellow"/>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625EFB" w:rsidRPr="008749F6">
          <w:rPr>
            <w:bCs/>
            <w:highlight w:val="yellow"/>
          </w:rPr>
          <w:fldChar w:fldCharType="separate"/>
        </w:r>
        <w:r w:rsidR="00625EFB" w:rsidRPr="008749F6">
          <w:rPr>
            <w:rFonts w:ascii="Aptos" w:hAnsi="Aptos"/>
            <w:highlight w:val="yellow"/>
          </w:rPr>
          <w:t>(Bigelow &amp; Schroeder 1953, Ayvazian et al. 1992)</w:t>
        </w:r>
        <w:r w:rsidR="00625EFB" w:rsidRPr="008749F6">
          <w:rPr>
            <w:bCs/>
            <w:highlight w:val="yellow"/>
          </w:rPr>
          <w:fldChar w:fldCharType="end"/>
        </w:r>
        <w:r w:rsidR="00625EFB" w:rsidRPr="008749F6">
          <w:rPr>
            <w:bCs/>
            <w:highlight w:val="yellow"/>
          </w:rPr>
          <w:t xml:space="preserve">. Summer flounder is a temperate species more commonly found south of Cape Cod, but some individuals may make seasonal migrations to coastal Maine </w:t>
        </w:r>
        <w:del w:id="404" w:author="Katie Lankowicz" w:date="2025-10-15T13:50:00Z" w16du:dateUtc="2025-10-15T16:50:00Z">
          <w:r w:rsidR="00625EFB" w:rsidRPr="008749F6" w:rsidDel="00625EFB">
            <w:rPr>
              <w:bCs/>
              <w:highlight w:val="yellow"/>
            </w:rPr>
            <w:delText xml:space="preserve">and are therefore not considered Gulf Stream Orphans </w:delText>
          </w:r>
        </w:del>
        <w:r w:rsidR="00625EFB" w:rsidRPr="008749F6">
          <w:rPr>
            <w:bCs/>
            <w:highlight w:val="yellow"/>
          </w:rPr>
          <w:fldChar w:fldCharType="begin"/>
        </w:r>
        <w:r w:rsidR="00625EFB" w:rsidRPr="008749F6">
          <w:rPr>
            <w:bCs/>
            <w:highlight w:val="yellow"/>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625EFB" w:rsidRPr="008749F6">
          <w:rPr>
            <w:bCs/>
            <w:highlight w:val="yellow"/>
          </w:rPr>
          <w:fldChar w:fldCharType="separate"/>
        </w:r>
        <w:r w:rsidR="00625EFB" w:rsidRPr="008749F6">
          <w:rPr>
            <w:rFonts w:ascii="Aptos" w:hAnsi="Aptos"/>
            <w:highlight w:val="yellow"/>
          </w:rPr>
          <w:t>(Bigelow &amp; Schroeder 1953)</w:t>
        </w:r>
        <w:r w:rsidR="00625EFB" w:rsidRPr="008749F6">
          <w:rPr>
            <w:bCs/>
            <w:highlight w:val="yellow"/>
          </w:rPr>
          <w:fldChar w:fldCharType="end"/>
        </w:r>
        <w:r w:rsidR="00625EFB" w:rsidRPr="008749F6">
          <w:rPr>
            <w:bCs/>
            <w:highlight w:val="yellow"/>
          </w:rPr>
          <w:t>.</w:t>
        </w:r>
      </w:moveTo>
      <w:ins w:id="405" w:author="Katie Lankowicz" w:date="2025-10-15T13:51:00Z" w16du:dateUtc="2025-10-15T16:51:00Z">
        <w:r w:rsidR="00625EFB">
          <w:rPr>
            <w:bCs/>
          </w:rPr>
          <w:t xml:space="preserve"> </w:t>
        </w:r>
      </w:ins>
      <w:moveTo w:id="406" w:author="Katie Lankowicz" w:date="2025-10-15T13:47:00Z" w16du:dateUtc="2025-10-15T16:47:00Z">
        <w:del w:id="407" w:author="Katie Lankowicz" w:date="2025-10-15T14:01:00Z" w16du:dateUtc="2025-10-15T17:01:00Z">
          <w:r w:rsidR="00625EFB" w:rsidRPr="00926F2C" w:rsidDel="00625EFB">
            <w:rPr>
              <w:bCs/>
            </w:rPr>
            <w:delText xml:space="preserve"> </w:delText>
          </w:r>
        </w:del>
      </w:moveTo>
    </w:p>
    <w:moveToRangeEnd w:id="394"/>
    <w:p w14:paraId="4A75199D" w14:textId="2813273B" w:rsidR="00625EFB" w:rsidRDefault="00625EFB" w:rsidP="00206E53">
      <w:pPr>
        <w:spacing w:after="0" w:line="240" w:lineRule="auto"/>
        <w:rPr>
          <w:ins w:id="408" w:author="Katie Lankowicz" w:date="2025-10-15T13:47:00Z" w16du:dateUtc="2025-10-15T16:47:00Z"/>
          <w:bCs/>
          <w:highlight w:val="yellow"/>
        </w:rPr>
      </w:pPr>
    </w:p>
    <w:p w14:paraId="33788E4D" w14:textId="77777777" w:rsidR="00625EFB" w:rsidRDefault="00625EFB" w:rsidP="00206E53">
      <w:pPr>
        <w:spacing w:after="0" w:line="240" w:lineRule="auto"/>
        <w:rPr>
          <w:ins w:id="409" w:author="Katie Lankowicz" w:date="2025-10-15T13:47:00Z" w16du:dateUtc="2025-10-15T16:47:00Z"/>
          <w:bCs/>
          <w:highlight w:val="yellow"/>
        </w:rPr>
      </w:pPr>
    </w:p>
    <w:p w14:paraId="75FE7C7E" w14:textId="5AA628D0" w:rsidR="006B69A7" w:rsidRPr="00926F2C" w:rsidRDefault="004313EB" w:rsidP="00206E53">
      <w:pPr>
        <w:spacing w:after="0" w:line="240" w:lineRule="auto"/>
        <w:rPr>
          <w:bCs/>
        </w:rPr>
      </w:pPr>
      <w:r w:rsidRPr="008749F6">
        <w:rPr>
          <w:bCs/>
          <w:highlight w:val="yellow"/>
        </w:rPr>
        <w:lastRenderedPageBreak/>
        <w:t>There was a clear seasonal progression to community structure</w:t>
      </w:r>
      <w:r w:rsidR="00C928BF" w:rsidRPr="008749F6">
        <w:rPr>
          <w:bCs/>
          <w:highlight w:val="yellow"/>
        </w:rPr>
        <w:t>, which is closely tied to the relative abundances of these focal species</w:t>
      </w:r>
      <w:r w:rsidRPr="008749F6">
        <w:rPr>
          <w:bCs/>
          <w:highlight w:val="yellow"/>
        </w:rPr>
        <w:t>.</w:t>
      </w:r>
      <w:r w:rsidR="00C928BF" w:rsidRPr="008749F6">
        <w:rPr>
          <w:bCs/>
          <w:highlight w:val="yellow"/>
        </w:rPr>
        <w:t xml:space="preserve"> </w:t>
      </w:r>
      <w:r w:rsidRPr="008749F6">
        <w:rPr>
          <w:bCs/>
          <w:highlight w:val="yellow"/>
        </w:rPr>
        <w:t xml:space="preserve">Most sites in the early summer period </w:t>
      </w:r>
      <w:r w:rsidR="00C928BF" w:rsidRPr="008749F6">
        <w:rPr>
          <w:bCs/>
          <w:highlight w:val="yellow"/>
        </w:rPr>
        <w:t xml:space="preserve">(weeks 24-28) </w:t>
      </w:r>
      <w:r w:rsidRPr="008749F6">
        <w:rPr>
          <w:bCs/>
          <w:highlight w:val="yellow"/>
        </w:rPr>
        <w:t>were best described by high herring catches and relatively low catches of other species.</w:t>
      </w:r>
      <w:r w:rsidR="00EE0F15" w:rsidRPr="00926F2C">
        <w:rPr>
          <w:bCs/>
        </w:rPr>
        <w:t xml:space="preserve"> </w:t>
      </w:r>
    </w:p>
    <w:p w14:paraId="470BBBE2" w14:textId="77777777" w:rsidR="006B69A7" w:rsidRPr="00926F2C" w:rsidRDefault="006B69A7" w:rsidP="00206E53">
      <w:pPr>
        <w:spacing w:after="0" w:line="240" w:lineRule="auto"/>
        <w:rPr>
          <w:bCs/>
        </w:rPr>
      </w:pPr>
    </w:p>
    <w:p w14:paraId="5CC208FB" w14:textId="00048502" w:rsidR="004B3608" w:rsidRPr="00926F2C" w:rsidRDefault="00C928BF" w:rsidP="00206E53">
      <w:pPr>
        <w:spacing w:after="0" w:line="240" w:lineRule="auto"/>
        <w:rPr>
          <w:bCs/>
        </w:rPr>
      </w:pPr>
      <w:r w:rsidRPr="00926F2C">
        <w:rPr>
          <w:bCs/>
        </w:rPr>
        <w:t>Similarly, GAMs indicated a strong positive effect of both early weeks and cooler temperatures on herring abundance, but a strong negative effect for the same conditions on silverside abundance.</w:t>
      </w:r>
      <w:r w:rsidR="004313EB" w:rsidRPr="00926F2C">
        <w:rPr>
          <w:bCs/>
        </w:rPr>
        <w:t xml:space="preserve"> </w:t>
      </w:r>
      <w:r w:rsidRPr="00926F2C">
        <w:rPr>
          <w:bCs/>
        </w:rPr>
        <w:t xml:space="preserve">The </w:t>
      </w:r>
      <w:r w:rsidR="00926F2C" w:rsidRPr="00926F2C">
        <w:rPr>
          <w:bCs/>
        </w:rPr>
        <w:t>mid-summer</w:t>
      </w:r>
      <w:r w:rsidRPr="00926F2C">
        <w:rPr>
          <w:bCs/>
        </w:rPr>
        <w:t xml:space="preserve"> period (weeks 29-33) is a transitional period, where temperatures rapidly increase and community assemblage shifts to generally be more silverside-dominated as YOY silverside recruit to the seine and herring leave the nearshore area</w:t>
      </w:r>
      <w:r w:rsidR="005F1E6C">
        <w:rPr>
          <w:bCs/>
        </w:rPr>
        <w:t>. N</w:t>
      </w:r>
      <w:r w:rsidR="007B4A28">
        <w:rPr>
          <w:bCs/>
        </w:rPr>
        <w:t>ote that we have no information on how far or deep juvenile herring go when then leave the reach of our beach seine</w:t>
      </w:r>
      <w:r w:rsidR="005F1E6C">
        <w:rPr>
          <w:bCs/>
        </w:rPr>
        <w:t>, though concurrent collection of environmental DNA (eDNA) samples may shed light on fine-scale herring spatiotemporal distributions</w:t>
      </w:r>
      <w:r w:rsidR="002A6DA8">
        <w:rPr>
          <w:bCs/>
        </w:rPr>
        <w:t>.</w:t>
      </w:r>
      <w:r w:rsidRPr="00926F2C">
        <w:rPr>
          <w:bCs/>
        </w:rPr>
        <w:t xml:space="preserve"> This is especially true of sites in and around the Presumpscot River estuary, which are typically warmer than the sites with less freshwater influence. The late summer period (weeks 34-39) had a strong negative effect on herring regardless of temperature. Though there was generally a strong positive effect on silverside abundance in this period, this effect was weakened when surface temperatures exceeded 20°C. </w:t>
      </w:r>
    </w:p>
    <w:p w14:paraId="02B9BF0D" w14:textId="77777777" w:rsidR="00C928BF" w:rsidRPr="00926F2C" w:rsidRDefault="00C928BF" w:rsidP="00206E53">
      <w:pPr>
        <w:spacing w:after="0" w:line="240" w:lineRule="auto"/>
        <w:rPr>
          <w:bCs/>
        </w:rPr>
      </w:pPr>
    </w:p>
    <w:p w14:paraId="75C027A0" w14:textId="486F56F9" w:rsidR="00C928BF" w:rsidRPr="00926F2C" w:rsidRDefault="00C928BF" w:rsidP="00206E53">
      <w:pPr>
        <w:spacing w:after="0" w:line="240" w:lineRule="auto"/>
        <w:rPr>
          <w:bCs/>
        </w:rPr>
      </w:pPr>
      <w:r w:rsidRPr="00926F2C">
        <w:rPr>
          <w:bCs/>
        </w:rPr>
        <w:t>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herring abundance and were best described by a herring-dominated community structure, the remaining cool years (2015</w:t>
      </w:r>
      <w:r w:rsidR="002A6DA8">
        <w:rPr>
          <w:bCs/>
        </w:rPr>
        <w:t xml:space="preserve"> and</w:t>
      </w:r>
      <w:r w:rsidRPr="00926F2C">
        <w:rPr>
          <w:bCs/>
        </w:rPr>
        <w:t xml:space="preserve"> 2018) had relatively low herring abundance and were best described by a silverside-dominated community structure. All years categorized as warmer were best described by a silverside-dominated community structure.</w:t>
      </w:r>
    </w:p>
    <w:p w14:paraId="37045EDD" w14:textId="77777777" w:rsidR="00C928BF" w:rsidRPr="00926F2C" w:rsidRDefault="00C928BF" w:rsidP="00206E53">
      <w:pPr>
        <w:spacing w:after="0" w:line="240" w:lineRule="auto"/>
        <w:rPr>
          <w:bCs/>
        </w:rPr>
      </w:pPr>
    </w:p>
    <w:p w14:paraId="382D17A7" w14:textId="35D37558" w:rsidR="00625EFB" w:rsidRPr="00926F2C" w:rsidDel="00625EFB" w:rsidRDefault="00625EFB" w:rsidP="00625EFB">
      <w:pPr>
        <w:spacing w:after="0" w:line="240" w:lineRule="auto"/>
        <w:rPr>
          <w:del w:id="410" w:author="Katie Lankowicz" w:date="2025-10-15T14:15:00Z" w16du:dateUtc="2025-10-15T17:15:00Z"/>
          <w:moveTo w:id="411" w:author="Katie Lankowicz" w:date="2025-10-15T14:15:00Z" w16du:dateUtc="2025-10-15T17:15:00Z"/>
          <w:bCs/>
        </w:rPr>
      </w:pPr>
      <w:moveToRangeStart w:id="412" w:author="Katie Lankowicz" w:date="2025-10-15T14:15:00Z" w:name="move211429991"/>
      <w:moveTo w:id="413" w:author="Katie Lankowicz" w:date="2025-10-15T14:15:00Z" w16du:dateUtc="2025-10-15T17:15:00Z">
        <w:r w:rsidRPr="008749F6">
          <w:rPr>
            <w:bCs/>
            <w:highlight w:val="yellow"/>
          </w:rPr>
          <w:t xml:space="preserve">There are many studies on larval herring growth rates in the Northwestern Atlantic, but few for juveniles with which we can compare our results. There is some evidence supporting growth rates of 2-2.5 mm per week for age-0 herring in the Bay of Fundy during the spring and early summer, but this is based on a single year of data collection </w:t>
        </w:r>
        <w:r w:rsidRPr="008749F6">
          <w:rPr>
            <w:bCs/>
            <w:highlight w:val="yellow"/>
          </w:rPr>
          <w:fldChar w:fldCharType="begin"/>
        </w:r>
        <w:r w:rsidRPr="008749F6">
          <w:rPr>
            <w:bCs/>
            <w:highlight w:val="yellow"/>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Pr="008749F6">
          <w:rPr>
            <w:bCs/>
            <w:highlight w:val="yellow"/>
          </w:rPr>
          <w:fldChar w:fldCharType="separate"/>
        </w:r>
        <w:r w:rsidRPr="008749F6">
          <w:rPr>
            <w:rFonts w:ascii="Aptos" w:hAnsi="Aptos"/>
            <w:highlight w:val="yellow"/>
          </w:rPr>
          <w:t>(Das 1972)</w:t>
        </w:r>
        <w:r w:rsidRPr="008749F6">
          <w:rPr>
            <w:bCs/>
            <w:highlight w:val="yellow"/>
          </w:rPr>
          <w:fldChar w:fldCharType="end"/>
        </w:r>
        <w:r w:rsidRPr="008749F6">
          <w:rPr>
            <w:bCs/>
            <w:highlight w:val="yellow"/>
          </w:rPr>
          <w:t>.</w:t>
        </w:r>
        <w:del w:id="414" w:author="Katie Lankowicz" w:date="2025-10-15T14:13:00Z" w16du:dateUtc="2025-10-15T17:13:00Z">
          <w:r w:rsidRPr="008749F6" w:rsidDel="00625EFB">
            <w:rPr>
              <w:bCs/>
              <w:highlight w:val="yellow"/>
            </w:rPr>
            <w:delText xml:space="preserve"> Welch’s t-tests indicated no significant difference when comparing mean growth rates between warmer and cooler years (t(4.907) = 0.467, p = 0.661).</w:delText>
          </w:r>
        </w:del>
      </w:moveTo>
    </w:p>
    <w:moveToRangeEnd w:id="412"/>
    <w:p w14:paraId="59AB0AF9" w14:textId="35B2A34B" w:rsidR="00C928BF" w:rsidRDefault="00625EFB" w:rsidP="00206E53">
      <w:pPr>
        <w:spacing w:after="0" w:line="240" w:lineRule="auto"/>
        <w:rPr>
          <w:ins w:id="415" w:author="Katie Lankowicz" w:date="2025-10-15T14:12:00Z" w16du:dateUtc="2025-10-15T17:12:00Z"/>
          <w:bCs/>
        </w:rPr>
      </w:pPr>
      <w:ins w:id="416" w:author="Katie Lankowicz" w:date="2025-10-15T14:15:00Z" w16du:dateUtc="2025-10-15T17:15:00Z">
        <w:r>
          <w:rPr>
            <w:bCs/>
          </w:rPr>
          <w:t xml:space="preserve"> </w:t>
        </w:r>
      </w:ins>
      <w:r w:rsidR="00C928BF" w:rsidRPr="00926F2C">
        <w:rPr>
          <w:bCs/>
        </w:rPr>
        <w:t xml:space="preserve">Interestingly, some of the lowest estimated herring weekly growth rates occurred in </w:t>
      </w:r>
      <w:r w:rsidR="002A6DA8">
        <w:rPr>
          <w:bCs/>
        </w:rPr>
        <w:t>years with high herring relative abundance (</w:t>
      </w:r>
      <w:r w:rsidR="00C928BF" w:rsidRPr="00926F2C">
        <w:rPr>
          <w:bCs/>
        </w:rPr>
        <w:t>2014 and 2017</w:t>
      </w:r>
      <w:r w:rsidR="002A6DA8">
        <w:rPr>
          <w:bCs/>
        </w:rPr>
        <w:t>)</w:t>
      </w:r>
      <w:r w:rsidR="00C928BF">
        <w:rPr>
          <w:bCs/>
        </w:rPr>
        <w:t>,</w:t>
      </w:r>
      <w:r w:rsidR="00C928BF" w:rsidRPr="00926F2C">
        <w:rPr>
          <w:bCs/>
        </w:rPr>
        <w:t xml:space="preserve"> while </w:t>
      </w:r>
      <w:r w:rsidR="002A6DA8">
        <w:rPr>
          <w:bCs/>
        </w:rPr>
        <w:t>years with low herring relative abundance (</w:t>
      </w:r>
      <w:r w:rsidR="00C928BF" w:rsidRPr="00926F2C">
        <w:rPr>
          <w:bCs/>
        </w:rPr>
        <w:t>2015 and 2018</w:t>
      </w:r>
      <w:r w:rsidR="002A6DA8">
        <w:rPr>
          <w:bCs/>
        </w:rPr>
        <w:t>)</w:t>
      </w:r>
      <w:r w:rsidR="00C928BF" w:rsidRPr="00926F2C">
        <w:rPr>
          <w:bCs/>
        </w:rPr>
        <w:t xml:space="preserve"> had the two highest estimated growth rates. This </w:t>
      </w:r>
      <w:r w:rsidR="007B4A28">
        <w:rPr>
          <w:bCs/>
        </w:rPr>
        <w:t>may</w:t>
      </w:r>
      <w:r w:rsidR="00C928BF">
        <w:rPr>
          <w:bCs/>
        </w:rPr>
        <w:t xml:space="preserve"> indicate</w:t>
      </w:r>
      <w:r w:rsidR="00C928BF" w:rsidRPr="00926F2C">
        <w:rPr>
          <w:bCs/>
        </w:rPr>
        <w:t xml:space="preserve"> a density-dependent effect on growth, which has previously been noted in GoM herring populations </w:t>
      </w:r>
      <w:r w:rsidR="00C928BF" w:rsidRPr="00926F2C">
        <w:rPr>
          <w:bCs/>
        </w:rPr>
        <w:fldChar w:fldCharType="begin"/>
      </w:r>
      <w:r w:rsidR="00C928BF" w:rsidRPr="00926F2C">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C928BF" w:rsidRPr="00926F2C">
        <w:rPr>
          <w:bCs/>
        </w:rPr>
        <w:fldChar w:fldCharType="separate"/>
      </w:r>
      <w:r w:rsidR="00C928BF" w:rsidRPr="00926F2C">
        <w:rPr>
          <w:rFonts w:ascii="Aptos" w:hAnsi="Aptos"/>
        </w:rPr>
        <w:t>(Becker et al. 2020)</w:t>
      </w:r>
      <w:r w:rsidR="00C928BF" w:rsidRPr="00926F2C">
        <w:rPr>
          <w:bCs/>
        </w:rPr>
        <w:fldChar w:fldCharType="end"/>
      </w:r>
      <w:r w:rsidR="007B4A28">
        <w:rPr>
          <w:bCs/>
        </w:rPr>
        <w:t>, although this was for adult herring</w:t>
      </w:r>
      <w:r w:rsidR="00C928BF">
        <w:rPr>
          <w:bCs/>
        </w:rPr>
        <w:t xml:space="preserve">. </w:t>
      </w:r>
      <w:r w:rsidR="002A6DA8">
        <w:rPr>
          <w:bCs/>
        </w:rPr>
        <w:t>Though</w:t>
      </w:r>
      <w:r w:rsidR="00C928BF" w:rsidRPr="00926F2C">
        <w:rPr>
          <w:bCs/>
        </w:rPr>
        <w:t xml:space="preserve"> there was </w:t>
      </w:r>
      <w:r w:rsidR="002A6DA8">
        <w:rPr>
          <w:bCs/>
        </w:rPr>
        <w:t xml:space="preserve">a trend of decreased </w:t>
      </w:r>
      <w:r w:rsidR="00C928BF" w:rsidRPr="00926F2C">
        <w:rPr>
          <w:bCs/>
        </w:rPr>
        <w:t xml:space="preserve">herring weekly growth rates </w:t>
      </w:r>
      <w:r w:rsidR="002A6DA8">
        <w:rPr>
          <w:bCs/>
        </w:rPr>
        <w:t xml:space="preserve">in </w:t>
      </w:r>
      <w:r w:rsidR="00C928BF" w:rsidRPr="00926F2C">
        <w:rPr>
          <w:bCs/>
        </w:rPr>
        <w:t>warmer years</w:t>
      </w:r>
      <w:r w:rsidR="002A6DA8">
        <w:rPr>
          <w:bCs/>
        </w:rPr>
        <w:t>, this trend was not significant.</w:t>
      </w:r>
      <w:r w:rsidR="00C928BF" w:rsidRPr="00926F2C">
        <w:rPr>
          <w:bCs/>
        </w:rPr>
        <w:t xml:space="preserve"> Population dynamics of herring have notably high interannual variability, with a wide range of biotic and abiotic factors and selective processes acting on recruitment, growth, distribution patterns, and mortality </w:t>
      </w:r>
      <w:r w:rsidR="00C928BF" w:rsidRPr="00926F2C">
        <w:rPr>
          <w:bCs/>
        </w:rPr>
        <w:fldChar w:fldCharType="begin"/>
      </w:r>
      <w:r w:rsidR="00C928BF" w:rsidRPr="00926F2C">
        <w:rPr>
          <w:bCs/>
        </w:rPr>
        <w:instrText xml:space="preserve"> ADDIN ZOTERO_ITEM CSL_CITATION {"citationID":"QxGCXk5t","properties":{"formattedCitation":"(Becker et al. 2020, Burbank et al. 2023, Beaudry\\uc0\\u8208{}Sylvestre et al. 2024)","plainCitation":"(Becker et al. 2020, Burbank et al. 2023, Beaudry</w:instrText>
      </w:r>
      <w:r w:rsidR="00C928BF" w:rsidRPr="00926F2C">
        <w:rPr>
          <w:rFonts w:ascii="Cambria Math" w:hAnsi="Cambria Math" w:cs="Cambria Math"/>
          <w:bCs/>
        </w:rPr>
        <w:instrText>‐</w:instrText>
      </w:r>
      <w:r w:rsidR="00C928BF" w:rsidRPr="00926F2C">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w:instrText>
      </w:r>
      <w:r w:rsidR="00C928BF" w:rsidRPr="00261818">
        <w:rPr>
          <w:lang w:val="fr-FR"/>
        </w:rPr>
        <w:instrText>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C928BF" w:rsidRPr="00261818">
        <w:rPr>
          <w:rFonts w:ascii="Cambria Math" w:hAnsi="Cambria Math"/>
          <w:lang w:val="fr-FR"/>
        </w:rPr>
        <w:instrText>‐</w:instrText>
      </w:r>
      <w:r w:rsidR="00C928BF" w:rsidRPr="00261818">
        <w:rPr>
          <w:lang w:val="fr-FR"/>
        </w:rPr>
        <w:instrText>term body</w:instrText>
      </w:r>
      <w:r w:rsidR="00C928BF" w:rsidRPr="00261818">
        <w:rPr>
          <w:rFonts w:ascii="Cambria Math" w:hAnsi="Cambria Math"/>
          <w:lang w:val="fr-FR"/>
        </w:rPr>
        <w:instrText>‐</w:instrText>
      </w:r>
      <w:r w:rsidR="00C928BF" w:rsidRPr="00261818">
        <w:rPr>
          <w:lang w:val="fr-FR"/>
        </w:rPr>
        <w:instrText>size responses across all Northwest Atlantic herring populations to warming and environmental change despite contrasting harvest and ecological factors","volume":"30","author":[{"family":"Beaudry</w:instrText>
      </w:r>
      <w:r w:rsidR="00C928BF" w:rsidRPr="00261818">
        <w:rPr>
          <w:rFonts w:ascii="Cambria Math" w:hAnsi="Cambria Math"/>
          <w:lang w:val="fr-FR"/>
        </w:rPr>
        <w:instrText>‐</w:instrText>
      </w:r>
      <w:r w:rsidR="00C928BF" w:rsidRPr="00261818">
        <w:rPr>
          <w:lang w:val="fr-FR"/>
        </w:rPr>
        <w:instrText>Sylvestre","given":"Manuelle"},{"family":"Beno</w:instrText>
      </w:r>
      <w:r w:rsidR="00C928BF" w:rsidRPr="00261818">
        <w:rPr>
          <w:rFonts w:ascii="Aptos" w:hAnsi="Aptos"/>
          <w:lang w:val="fr-FR"/>
        </w:rPr>
        <w:instrText>î</w:instrText>
      </w:r>
      <w:r w:rsidR="00C928BF" w:rsidRPr="00261818">
        <w:rPr>
          <w:lang w:val="fr-FR"/>
        </w:rPr>
        <w:instrText xml:space="preserve">t","given":"Hugues P."},{"family":"Hutchings","given":"Jeffrey A."}],"issued":{"date-parts":[["2024",3]]}}}],"schema":"https://github.com/citation-style-language/schema/raw/master/csl-citation.json"} </w:instrText>
      </w:r>
      <w:r w:rsidR="00C928BF" w:rsidRPr="00926F2C">
        <w:rPr>
          <w:bCs/>
        </w:rPr>
        <w:fldChar w:fldCharType="separate"/>
      </w:r>
      <w:r w:rsidR="00C928BF" w:rsidRPr="005F1E6C">
        <w:rPr>
          <w:rFonts w:ascii="Aptos" w:hAnsi="Aptos" w:cs="Times New Roman"/>
          <w:kern w:val="0"/>
        </w:rPr>
        <w:t>(Becker et al. 2020, Burbank et al. 2023, Beaudry‐Sylvestre et al. 2024)</w:t>
      </w:r>
      <w:r w:rsidR="00C928BF" w:rsidRPr="00926F2C">
        <w:rPr>
          <w:bCs/>
        </w:rPr>
        <w:fldChar w:fldCharType="end"/>
      </w:r>
      <w:r w:rsidR="00C928BF" w:rsidRPr="005F1E6C">
        <w:rPr>
          <w:bCs/>
        </w:rPr>
        <w:t xml:space="preserve">. </w:t>
      </w:r>
      <w:r w:rsidR="00C928BF" w:rsidRPr="00926F2C">
        <w:rPr>
          <w:bCs/>
        </w:rPr>
        <w:t>The characteristics of the population observed in nearshore Casco Bay seines are likely influenced by processes at much larger spatial and temporal scales than captured in this study.</w:t>
      </w:r>
    </w:p>
    <w:p w14:paraId="2B8EBFD7" w14:textId="77777777" w:rsidR="00625EFB" w:rsidRDefault="00625EFB" w:rsidP="00206E53">
      <w:pPr>
        <w:spacing w:after="0" w:line="240" w:lineRule="auto"/>
        <w:rPr>
          <w:ins w:id="417" w:author="Katie Lankowicz" w:date="2025-10-15T14:12:00Z" w16du:dateUtc="2025-10-15T17:12:00Z"/>
          <w:bCs/>
        </w:rPr>
      </w:pPr>
    </w:p>
    <w:p w14:paraId="7D6EE38D" w14:textId="34F1306B" w:rsidR="00625EFB" w:rsidRPr="00926F2C" w:rsidDel="00625EFB" w:rsidRDefault="00625EFB" w:rsidP="00206E53">
      <w:pPr>
        <w:spacing w:after="0" w:line="240" w:lineRule="auto"/>
        <w:rPr>
          <w:del w:id="418" w:author="Katie Lankowicz" w:date="2025-10-15T14:15:00Z" w16du:dateUtc="2025-10-15T17:15:00Z"/>
          <w:bCs/>
        </w:rPr>
      </w:pPr>
    </w:p>
    <w:p w14:paraId="02312E89" w14:textId="4CC699CF" w:rsidR="00C928BF" w:rsidRPr="00926F2C" w:rsidDel="00625EFB" w:rsidRDefault="00C928BF" w:rsidP="00206E53">
      <w:pPr>
        <w:spacing w:after="0" w:line="240" w:lineRule="auto"/>
        <w:rPr>
          <w:del w:id="419" w:author="Katie Lankowicz" w:date="2025-10-15T14:15:00Z" w16du:dateUtc="2025-10-15T17:15:00Z"/>
          <w:bCs/>
        </w:rPr>
      </w:pPr>
    </w:p>
    <w:p w14:paraId="54E7C908" w14:textId="10F883FF" w:rsidR="00C928BF" w:rsidRPr="00926F2C" w:rsidRDefault="00625EFB" w:rsidP="00206E53">
      <w:pPr>
        <w:spacing w:after="0" w:line="240" w:lineRule="auto"/>
        <w:rPr>
          <w:bCs/>
        </w:rPr>
      </w:pPr>
      <w:moveToRangeStart w:id="420" w:author="Katie Lankowicz" w:date="2025-10-15T14:14:00Z" w:name="move211430069"/>
      <w:moveTo w:id="421" w:author="Katie Lankowicz" w:date="2025-10-15T14:14:00Z" w16du:dateUtc="2025-10-15T17:14:00Z">
        <w:del w:id="422" w:author="Katie Lankowicz" w:date="2025-10-15T14:14:00Z" w16du:dateUtc="2025-10-15T17:14:00Z">
          <w:r w:rsidRPr="008749F6" w:rsidDel="00625EFB">
            <w:rPr>
              <w:bCs/>
              <w:highlight w:val="yellow"/>
            </w:rPr>
            <w:delText>Other studies have reported post</w:delText>
          </w:r>
        </w:del>
      </w:moveTo>
      <w:ins w:id="423" w:author="Katie Lankowicz" w:date="2025-10-15T14:14:00Z" w16du:dateUtc="2025-10-15T17:14:00Z">
        <w:r>
          <w:rPr>
            <w:bCs/>
            <w:highlight w:val="yellow"/>
          </w:rPr>
          <w:t>Post</w:t>
        </w:r>
      </w:ins>
      <w:moveTo w:id="424" w:author="Katie Lankowicz" w:date="2025-10-15T14:14:00Z" w16du:dateUtc="2025-10-15T17:14:00Z">
        <w:r w:rsidRPr="008749F6">
          <w:rPr>
            <w:bCs/>
            <w:highlight w:val="yellow"/>
          </w:rPr>
          <w:t xml:space="preserve">-metamorphic age-0 silverside growth rates of around 5 mm per week </w:t>
        </w:r>
      </w:moveTo>
      <w:ins w:id="425" w:author="Katie Lankowicz" w:date="2025-10-15T14:14:00Z" w16du:dateUtc="2025-10-15T17:14:00Z">
        <w:r>
          <w:rPr>
            <w:bCs/>
            <w:highlight w:val="yellow"/>
          </w:rPr>
          <w:t xml:space="preserve">have been reported </w:t>
        </w:r>
      </w:ins>
      <w:moveTo w:id="426" w:author="Katie Lankowicz" w:date="2025-10-15T14:14:00Z" w16du:dateUtc="2025-10-15T17:14:00Z">
        <w:r w:rsidRPr="008749F6">
          <w:rPr>
            <w:bCs/>
            <w:highlight w:val="yellow"/>
          </w:rPr>
          <w:t xml:space="preserve">for silverside populations in coastal New England </w:t>
        </w:r>
        <w:r w:rsidRPr="008749F6">
          <w:rPr>
            <w:bCs/>
            <w:highlight w:val="yellow"/>
          </w:rPr>
          <w:fldChar w:fldCharType="begin"/>
        </w:r>
        <w:r w:rsidRPr="008749F6">
          <w:rPr>
            <w:bCs/>
            <w:highlight w:val="yellow"/>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Pr="008749F6">
          <w:rPr>
            <w:rFonts w:ascii="Cambria Math" w:hAnsi="Cambria Math" w:cs="Cambria Math"/>
            <w:bCs/>
            <w:highlight w:val="yellow"/>
          </w:rPr>
          <w:instrText>‐</w:instrText>
        </w:r>
        <w:r w:rsidRPr="008749F6">
          <w:rPr>
            <w:bCs/>
            <w:highlight w:val="yellow"/>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Pr="008749F6">
          <w:rPr>
            <w:rFonts w:ascii="Cambria Math" w:hAnsi="Cambria Math" w:cs="Cambria Math"/>
            <w:bCs/>
            <w:highlight w:val="yellow"/>
          </w:rPr>
          <w:instrText>‐</w:instrText>
        </w:r>
        <w:r w:rsidRPr="008749F6">
          <w:rPr>
            <w:bCs/>
            <w:highlight w:val="yellow"/>
          </w:rPr>
          <w:instrText>collected fish, as calculated from otolith ring widths, was more highly correlated with size of fish, as measured by otolith radius, than with the environmental variables of temperature, salinity and plankton abundance. Back</w:instrText>
        </w:r>
        <w:r w:rsidRPr="008749F6">
          <w:rPr>
            <w:rFonts w:ascii="Cambria Math" w:hAnsi="Cambria Math" w:cs="Cambria Math"/>
            <w:bCs/>
            <w:highlight w:val="yellow"/>
          </w:rPr>
          <w:instrText>‐</w:instrText>
        </w:r>
        <w:r w:rsidRPr="008749F6">
          <w:rPr>
            <w:bCs/>
            <w:highlight w:val="yellow"/>
          </w:rPr>
          <w:instrText>calculation of growth rates from otolith ring widths of five fish collected at the end of the growing season yielded the same age</w:instrText>
        </w:r>
        <w:r w:rsidRPr="008749F6">
          <w:rPr>
            <w:rFonts w:ascii="Cambria Math" w:hAnsi="Cambria Math" w:cs="Cambria Math"/>
            <w:bCs/>
            <w:highlight w:val="yellow"/>
          </w:rPr>
          <w:instrText>‐</w:instrText>
        </w:r>
        <w:r w:rsidRPr="008749F6">
          <w:rPr>
            <w:bCs/>
            <w:highlight w:val="yellow"/>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Pr="008749F6">
          <w:rPr>
            <w:bCs/>
            <w:highlight w:val="yellow"/>
          </w:rPr>
          <w:fldChar w:fldCharType="separate"/>
        </w:r>
        <w:r w:rsidRPr="008749F6">
          <w:rPr>
            <w:rFonts w:ascii="Aptos" w:hAnsi="Aptos"/>
            <w:highlight w:val="yellow"/>
          </w:rPr>
          <w:t>(Conover &amp; Ross 1982, Barkman &amp; Bengtson 1987, Pringle &amp; Baumann 2019)</w:t>
        </w:r>
        <w:r w:rsidRPr="008749F6">
          <w:rPr>
            <w:bCs/>
            <w:highlight w:val="yellow"/>
          </w:rPr>
          <w:fldChar w:fldCharType="end"/>
        </w:r>
        <w:r w:rsidRPr="008749F6">
          <w:rPr>
            <w:bCs/>
            <w:highlight w:val="yellow"/>
          </w:rPr>
          <w:t>, which is similar to our results.</w:t>
        </w:r>
        <w:r w:rsidRPr="00926F2C">
          <w:rPr>
            <w:bCs/>
          </w:rPr>
          <w:t xml:space="preserve"> </w:t>
        </w:r>
      </w:moveTo>
      <w:moveToRangeEnd w:id="420"/>
      <w:r w:rsidR="00C928BF" w:rsidRPr="00926F2C">
        <w:rPr>
          <w:bCs/>
        </w:rPr>
        <w:t xml:space="preserve">Silverside weekly growth rates were </w:t>
      </w:r>
      <w:r w:rsidR="00C928BF" w:rsidRPr="00926F2C">
        <w:rPr>
          <w:bCs/>
        </w:rPr>
        <w:lastRenderedPageBreak/>
        <w:t xml:space="preserve">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This, combined with their highly abundant and ubiquitous nature, may make them a useful indicator species for coarse-scale </w:t>
      </w:r>
      <w:r w:rsidR="002A6DA8">
        <w:rPr>
          <w:bCs/>
        </w:rPr>
        <w:t>structure and functioning</w:t>
      </w:r>
      <w:r w:rsidR="00C928BF">
        <w:rPr>
          <w:bCs/>
        </w:rPr>
        <w:t xml:space="preserve"> </w:t>
      </w:r>
      <w:r w:rsidR="00C928BF" w:rsidRPr="00926F2C">
        <w:rPr>
          <w:bCs/>
        </w:rPr>
        <w:t xml:space="preserve">of the Casco Bay ecosystem. </w:t>
      </w:r>
    </w:p>
    <w:p w14:paraId="00296A10" w14:textId="77777777" w:rsidR="00C928BF" w:rsidRPr="00926F2C" w:rsidRDefault="00C928BF" w:rsidP="00206E53">
      <w:pPr>
        <w:spacing w:after="0" w:line="240" w:lineRule="auto"/>
        <w:rPr>
          <w:bCs/>
        </w:rPr>
      </w:pPr>
    </w:p>
    <w:p w14:paraId="52830776" w14:textId="01B5A667" w:rsidR="00C928BF" w:rsidRPr="00926F2C" w:rsidRDefault="00C928BF" w:rsidP="00206E53">
      <w:pPr>
        <w:spacing w:after="0" w:line="240" w:lineRule="auto"/>
        <w:rPr>
          <w:bCs/>
        </w:rPr>
      </w:pPr>
      <w:r w:rsidRPr="00926F2C">
        <w:rPr>
          <w:bCs/>
        </w:rPr>
        <w:t xml:space="preserve">Reduced relative abundance of certain forage species in nearshore GoM ecosystems, including herring, could negatively impact nearshore trophic dynamics. Changes in prey size, distribution, relative abundance, and community structure will impact piscivorous predators that have evolved to exploit nearshore forage fishes </w:t>
      </w:r>
      <w:r w:rsidRPr="00926F2C">
        <w:rPr>
          <w:bCs/>
        </w:rPr>
        <w:fldChar w:fldCharType="begin"/>
      </w:r>
      <w:r w:rsidRPr="00926F2C">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w:instrText>
      </w:r>
      <w:r w:rsidRPr="00261818">
        <w:rPr>
          <w:lang w:val="fr-FR"/>
        </w:rPr>
        <w:instrText xml:space="preserve">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Pr="00926F2C">
        <w:rPr>
          <w:bCs/>
        </w:rPr>
        <w:fldChar w:fldCharType="separate"/>
      </w:r>
      <w:r w:rsidRPr="005F1E6C">
        <w:rPr>
          <w:rFonts w:ascii="Aptos" w:hAnsi="Aptos"/>
        </w:rPr>
        <w:t>(Ball et al. 2007, D. McGowan et al. 2019, A. McGowan et al. 2022, Falke et al. 2024)</w:t>
      </w:r>
      <w:r w:rsidRPr="00926F2C">
        <w:rPr>
          <w:bCs/>
        </w:rPr>
        <w:fldChar w:fldCharType="end"/>
      </w:r>
      <w:r w:rsidRPr="005F1E6C">
        <w:rPr>
          <w:bCs/>
        </w:rPr>
        <w:t xml:space="preserve">. </w:t>
      </w:r>
      <w:r w:rsidRPr="00926F2C">
        <w:rPr>
          <w:bCs/>
        </w:rPr>
        <w:t xml:space="preserve">Our study has illustrated temperature-related changes in seasonal herring nearshore habitat use and indicates that long-term temperature increases could alter temporal patterns of distribution in nearshore GoM areas. Though silverside may grow faster and increase in abundance with warmer temperatures, they may not fill the same role in trophic dynamics as herring. In the early summer, silverside in the nearshore region were </w:t>
      </w:r>
      <w:r w:rsidR="005A4A04" w:rsidRPr="00926F2C">
        <w:rPr>
          <w:bCs/>
        </w:rPr>
        <w:t>much</w:t>
      </w:r>
      <w:r w:rsidRPr="00926F2C">
        <w:rPr>
          <w:bCs/>
        </w:rPr>
        <w:t xml:space="preserve"> larger than herring. This size difference could preclude silverside from being a prey item for juvenile piscivorous fish</w:t>
      </w:r>
      <w:r w:rsidR="005A4A04" w:rsidRPr="00926F2C">
        <w:rPr>
          <w:bCs/>
        </w:rPr>
        <w:t xml:space="preserve">es </w:t>
      </w:r>
      <w:r w:rsidRPr="00926F2C">
        <w:rPr>
          <w:bCs/>
        </w:rPr>
        <w:t xml:space="preserve">using the nearshore region as a nursery area. Prey size is an important limiting factor in the ontogeny of piscivory in striped bass and bluefish, both of which are important sportfish and predators in the GoM </w:t>
      </w:r>
      <w:r w:rsidRPr="00926F2C">
        <w:rPr>
          <w:bCs/>
        </w:rPr>
        <w:fldChar w:fldCharType="begin"/>
      </w:r>
      <w:r w:rsidRPr="00926F2C">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sidRPr="00926F2C">
        <w:rPr>
          <w:bCs/>
        </w:rPr>
        <w:fldChar w:fldCharType="separate"/>
      </w:r>
      <w:r w:rsidRPr="00926F2C">
        <w:rPr>
          <w:rFonts w:ascii="Aptos" w:hAnsi="Aptos"/>
        </w:rPr>
        <w:t>(Scharf et al. 2009)</w:t>
      </w:r>
      <w:r w:rsidRPr="00926F2C">
        <w:rPr>
          <w:bCs/>
        </w:rPr>
        <w:fldChar w:fldCharType="end"/>
      </w:r>
      <w:r w:rsidRPr="00926F2C">
        <w:rPr>
          <w:bCs/>
        </w:rPr>
        <w:t xml:space="preserve">. Herring and silverside also have differing spatial distribution patterns; silverside typically inhabit extremely shallow nearshore regions </w:t>
      </w:r>
      <w:r w:rsidRPr="00926F2C">
        <w:rPr>
          <w:bCs/>
        </w:rPr>
        <w:fldChar w:fldCharType="begin"/>
      </w:r>
      <w:r w:rsidRPr="00926F2C">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Pr="00926F2C">
        <w:rPr>
          <w:bCs/>
        </w:rPr>
        <w:fldChar w:fldCharType="separate"/>
      </w:r>
      <w:r w:rsidRPr="00926F2C">
        <w:rPr>
          <w:rFonts w:ascii="Aptos" w:hAnsi="Aptos"/>
        </w:rPr>
        <w:t>(Conover &amp; Ross 1982)</w:t>
      </w:r>
      <w:r w:rsidRPr="00926F2C">
        <w:rPr>
          <w:bCs/>
        </w:rPr>
        <w:fldChar w:fldCharType="end"/>
      </w:r>
      <w:r w:rsidRPr="00926F2C">
        <w:rPr>
          <w:bCs/>
        </w:rPr>
        <w:t xml:space="preserve">, while herring are more widely distributed </w:t>
      </w:r>
      <w:r w:rsidRPr="00926F2C">
        <w:rPr>
          <w:bCs/>
        </w:rPr>
        <w:fldChar w:fldCharType="begin"/>
      </w:r>
      <w:r w:rsidRPr="00926F2C">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Boyar 1968, Creaser &amp; Libby 1986, 1988)</w:t>
      </w:r>
      <w:r w:rsidRPr="00926F2C">
        <w:rPr>
          <w:bCs/>
        </w:rPr>
        <w:fldChar w:fldCharType="end"/>
      </w:r>
      <w:r w:rsidRPr="00926F2C">
        <w:rPr>
          <w:bCs/>
        </w:rPr>
        <w:t>. If biomass of forage fishes shifts closer to shore and into shallow areas, it may alter prey availability to larger-bodied predators or force changes in predator distributions.</w:t>
      </w:r>
    </w:p>
    <w:p w14:paraId="1C02EABB" w14:textId="77777777" w:rsidR="00206E53" w:rsidRPr="00926F2C" w:rsidRDefault="00206E53" w:rsidP="00206E53">
      <w:pPr>
        <w:spacing w:after="0" w:line="240" w:lineRule="auto"/>
        <w:rPr>
          <w:bCs/>
        </w:rPr>
      </w:pPr>
    </w:p>
    <w:p w14:paraId="0D92D6C3" w14:textId="2227E11B" w:rsidR="00926F2C" w:rsidRDefault="005A4A04" w:rsidP="00926F2C">
      <w:pPr>
        <w:spacing w:after="0" w:line="240" w:lineRule="auto"/>
        <w:rPr>
          <w:bCs/>
        </w:rPr>
      </w:pPr>
      <w:r w:rsidRPr="00926F2C">
        <w:rPr>
          <w:bCs/>
        </w:rPr>
        <w:t>The dynamics of shallow nearshore ecosystems and the forage species that use them are relatively understudied</w:t>
      </w:r>
      <w:del w:id="427" w:author="Katie Lankowicz" w:date="2025-10-15T13:47:00Z" w16du:dateUtc="2025-10-15T16:47:00Z">
        <w:r w:rsidRPr="00926F2C" w:rsidDel="00625EFB">
          <w:rPr>
            <w:bCs/>
          </w:rPr>
          <w:delText xml:space="preserve"> </w:delText>
        </w:r>
      </w:del>
      <w:r w:rsidRPr="00926F2C">
        <w:rPr>
          <w:bCs/>
        </w:rPr>
        <w:t xml:space="preserve"> </w:t>
      </w:r>
      <w:r w:rsidRPr="00926F2C">
        <w:rPr>
          <w:bCs/>
        </w:rPr>
        <w:fldChar w:fldCharType="begin"/>
      </w:r>
      <w:r w:rsidRPr="00926F2C">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sidRPr="00926F2C">
        <w:rPr>
          <w:bCs/>
        </w:rPr>
        <w:fldChar w:fldCharType="separate"/>
      </w:r>
      <w:r w:rsidRPr="00926F2C">
        <w:rPr>
          <w:rFonts w:ascii="Aptos" w:hAnsi="Aptos"/>
        </w:rPr>
        <w:t>(Lankowicz et al. 2020, McGowan et al. 2022)</w:t>
      </w:r>
      <w:r w:rsidRPr="00926F2C">
        <w:rPr>
          <w:bCs/>
        </w:rPr>
        <w:fldChar w:fldCharType="end"/>
      </w:r>
      <w:r w:rsidR="00926F2C">
        <w:rPr>
          <w:bCs/>
        </w:rPr>
        <w:t>. The abundances and distributions of taxonomic groups in these highly heterogeneous areas are spatially and temporally variable along environmental gradients. Some environmental gradients may directly influence the behavior of a species (temperature, dissolved oxygen, salinity); this may modify interspecific interactions (competition, predation) and lead to further indirect effects. Identifying the environmental patterns that drive fish distribution and community structure could provide predictive insight under alternate climate scenarios, as well as for much larger spatial scales and biological organization levels.</w:t>
      </w:r>
    </w:p>
    <w:p w14:paraId="617A3AEC" w14:textId="77777777" w:rsidR="00926F2C" w:rsidRDefault="00926F2C" w:rsidP="005A4A04">
      <w:pPr>
        <w:spacing w:after="0" w:line="240" w:lineRule="auto"/>
        <w:rPr>
          <w:bCs/>
        </w:rPr>
      </w:pPr>
    </w:p>
    <w:p w14:paraId="04E04211" w14:textId="489689FD" w:rsidR="00E838E8" w:rsidRDefault="005A4A04" w:rsidP="005A4A04">
      <w:pPr>
        <w:spacing w:after="0" w:line="240" w:lineRule="auto"/>
        <w:rPr>
          <w:bCs/>
        </w:rPr>
      </w:pPr>
      <w:r w:rsidRPr="00926F2C">
        <w:rPr>
          <w:bCs/>
        </w:rPr>
        <w:t xml:space="preserve">The results of this study indicate that increasing surface water temperatures will likely lead to altered timing of nearshore habitat use by Atlantic herring, which may affect </w:t>
      </w:r>
      <w:r>
        <w:rPr>
          <w:bCs/>
        </w:rPr>
        <w:t>the</w:t>
      </w:r>
      <w:r w:rsidR="00376442">
        <w:rPr>
          <w:bCs/>
        </w:rPr>
        <w:t>ir</w:t>
      </w:r>
      <w:r w:rsidRPr="00926F2C">
        <w:rPr>
          <w:bCs/>
        </w:rPr>
        <w:t xml:space="preserve"> population dynamics</w:t>
      </w:r>
      <w:r>
        <w:rPr>
          <w:bCs/>
        </w:rPr>
        <w:t>.</w:t>
      </w:r>
      <w:r w:rsidR="00376442">
        <w:rPr>
          <w:bCs/>
        </w:rPr>
        <w:t xml:space="preserve"> Further exploration into interannual variation in juvenile herring population dynamics and individual growth may add context to the steep decline in recruitment and associated reduction in spawning stock biomass seen since 2012, which has persisted despite reduced fishing pressure </w:t>
      </w:r>
      <w:r w:rsidR="00376442">
        <w:rPr>
          <w:bCs/>
        </w:rPr>
        <w:fldChar w:fldCharType="begin"/>
      </w:r>
      <w:r w:rsidR="00376442">
        <w:rPr>
          <w:bCs/>
        </w:rPr>
        <w:instrText xml:space="preserve"> ADDIN ZOTERO_ITEM CSL_CITATION {"citationID":"O5UpWrCO","properties":{"formattedCitation":"(NOAA 2024)","plainCitation":"(NOAA 2024)","noteIndex":0},"citationItems":[{"id":567,"uris":["http://zotero.org/users/11233743/items/CU4BRDKI"],"itemData":{"id":567,"type":"report","event-place":"Woods Hole, MA","page":"8","publisher":"US Department of Commerce, Northeast Fisheries Science Center","publisher-place":"Woods Hole, MA","title":"Atlantic Herring 2024 management track assessment report","author":[{"family":"NOAA","given":""}],"issued":{"date-parts":[["2024"]]}}}],"schema":"https://github.com/citation-style-language/schema/raw/master/csl-citation.json"} </w:instrText>
      </w:r>
      <w:r w:rsidR="00376442">
        <w:rPr>
          <w:bCs/>
        </w:rPr>
        <w:fldChar w:fldCharType="separate"/>
      </w:r>
      <w:r w:rsidR="00376442" w:rsidRPr="00376442">
        <w:rPr>
          <w:rFonts w:ascii="Aptos" w:hAnsi="Aptos"/>
        </w:rPr>
        <w:t>(NOAA 2024)</w:t>
      </w:r>
      <w:r w:rsidR="00376442">
        <w:rPr>
          <w:bCs/>
        </w:rPr>
        <w:fldChar w:fldCharType="end"/>
      </w:r>
      <w:r w:rsidR="00376442">
        <w:rPr>
          <w:bCs/>
        </w:rPr>
        <w:t>.</w:t>
      </w:r>
      <w:r w:rsidRPr="00926F2C">
        <w:rPr>
          <w:bCs/>
        </w:rPr>
        <w:t xml:space="preserve"> This produces natural follow-up questions regarding </w:t>
      </w:r>
      <w:r w:rsidR="00376442">
        <w:rPr>
          <w:bCs/>
        </w:rPr>
        <w:t>altered interspecific interactions within nearshore ecosystems, trends in average</w:t>
      </w:r>
      <w:r w:rsidRPr="00926F2C">
        <w:rPr>
          <w:bCs/>
        </w:rPr>
        <w:t xml:space="preserve"> energetic content of herring </w:t>
      </w:r>
      <w:del w:id="428" w:author="Katie Lankowicz" w:date="2025-10-14T14:17:00Z" w16du:dateUtc="2025-10-14T17:17:00Z">
        <w:r w:rsidRPr="00926F2C" w:rsidDel="008749F6">
          <w:rPr>
            <w:bCs/>
          </w:rPr>
          <w:delText>a</w:delText>
        </w:r>
        <w:r w:rsidR="0089651A" w:rsidDel="008749F6">
          <w:rPr>
            <w:bCs/>
          </w:rPr>
          <w:delText>s compared to</w:delText>
        </w:r>
      </w:del>
      <w:ins w:id="429" w:author="Katie Lankowicz" w:date="2025-10-14T14:17:00Z" w16du:dateUtc="2025-10-14T17:17:00Z">
        <w:r w:rsidR="008749F6">
          <w:rPr>
            <w:bCs/>
          </w:rPr>
          <w:t>compared to</w:t>
        </w:r>
      </w:ins>
      <w:r w:rsidRPr="00926F2C">
        <w:rPr>
          <w:bCs/>
        </w:rPr>
        <w:t xml:space="preserve"> silverside, as well as the potential of interspecies competition between herring and silverside for prey in the nearshore regions. Though answering these questions is beyond the scope of this paper, it is clear that current Casco Bay nearshore temperatures are still within the thermal tolerances of Atlantic silverside, which has led to increased abundance and faster growth. Monitoring efforts like the Casco Bay Aquatic Systems Survey should be continued, and possibly expanded in temporal </w:t>
      </w:r>
      <w:r w:rsidRPr="00926F2C">
        <w:rPr>
          <w:bCs/>
        </w:rPr>
        <w:lastRenderedPageBreak/>
        <w:t>scope, to further explore the effects of shifting community structure on the trophic ecology of nearshore regions.</w:t>
      </w:r>
    </w:p>
    <w:p w14:paraId="25D1D616" w14:textId="77777777" w:rsidR="00E838E8" w:rsidRDefault="00E838E8" w:rsidP="005A4A04">
      <w:pPr>
        <w:spacing w:after="0" w:line="240" w:lineRule="auto"/>
        <w:rPr>
          <w:bCs/>
        </w:rPr>
      </w:pPr>
    </w:p>
    <w:p w14:paraId="7379C7F0" w14:textId="77777777" w:rsidR="00E838E8" w:rsidRDefault="00E838E8" w:rsidP="00E838E8">
      <w:pPr>
        <w:spacing w:after="0" w:line="240" w:lineRule="auto"/>
        <w:rPr>
          <w:b/>
          <w:color w:val="4472C4"/>
        </w:rPr>
      </w:pPr>
      <w:r>
        <w:rPr>
          <w:b/>
          <w:color w:val="4472C4"/>
        </w:rPr>
        <w:t>Acknowledgements</w:t>
      </w:r>
    </w:p>
    <w:p w14:paraId="6BE2028F" w14:textId="672D1615" w:rsidR="00166611" w:rsidRPr="001F73AC" w:rsidRDefault="004855B0" w:rsidP="001F73AC">
      <w:pPr>
        <w:shd w:val="clear" w:color="auto" w:fill="FFFFFF"/>
        <w:rPr>
          <w:rFonts w:eastAsia="Times New Roman"/>
        </w:rPr>
      </w:pPr>
      <w:r>
        <w:rPr>
          <w:rFonts w:eastAsia="Times New Roman"/>
          <w:color w:val="000000"/>
        </w:rPr>
        <w:t>The Casco Bay Aquatic Systems Survey (CBASS) was launched in 2013 with a gift from an anonymous donor and has received generous support in recent years from the Scanlan Family Foundation.</w:t>
      </w:r>
      <w:r>
        <w:rPr>
          <w:rFonts w:eastAsia="Times New Roman"/>
        </w:rPr>
        <w:t xml:space="preserve"> </w:t>
      </w:r>
      <w:r>
        <w:rPr>
          <w:rFonts w:eastAsia="Times New Roman"/>
          <w:color w:val="000000"/>
        </w:rPr>
        <w:t>The authors would like to thank Isabelle Sée, Tait Nygaard, and Alec Bollinger at the Quahog Bay Conservancy (QBC) for assistance in data collection, as well as the numerous REU students and staff members at GMRI and summer interns at QBC who have supported CBASS over the past 11 years. </w:t>
      </w:r>
      <w:ins w:id="430" w:author="Katie Lankowicz" w:date="2025-10-15T14:32:00Z" w16du:dateUtc="2025-10-15T17:32:00Z">
        <w:r w:rsidR="00625EFB">
          <w:rPr>
            <w:rFonts w:eastAsia="Times New Roman"/>
            <w:color w:val="000000"/>
          </w:rPr>
          <w:t xml:space="preserve">We also thank Myron Peck for feedback which improved the manuscript. </w:t>
        </w:r>
      </w:ins>
      <w:r w:rsidR="00166611">
        <w:rPr>
          <w:rFonts w:eastAsia="Times New Roman"/>
          <w:color w:val="000000"/>
        </w:rPr>
        <w:t>Th</w:t>
      </w:r>
      <w:ins w:id="431" w:author="Katie Lankowicz" w:date="2025-10-15T14:32:00Z" w16du:dateUtc="2025-10-15T17:32:00Z">
        <w:r w:rsidR="00625EFB">
          <w:rPr>
            <w:rFonts w:eastAsia="Times New Roman"/>
            <w:color w:val="000000"/>
          </w:rPr>
          <w:t xml:space="preserve">is work </w:t>
        </w:r>
      </w:ins>
      <w:del w:id="432" w:author="Katie Lankowicz" w:date="2025-10-15T14:32:00Z" w16du:dateUtc="2025-10-15T17:32:00Z">
        <w:r w:rsidR="00166611" w:rsidDel="00625EFB">
          <w:rPr>
            <w:rFonts w:eastAsia="Times New Roman"/>
            <w:color w:val="000000"/>
          </w:rPr>
          <w:delText xml:space="preserve">e present work </w:delText>
        </w:r>
      </w:del>
      <w:r w:rsidR="00166611">
        <w:rPr>
          <w:rFonts w:eastAsia="Times New Roman"/>
          <w:color w:val="000000"/>
        </w:rPr>
        <w:t>is available as a preprint at</w:t>
      </w:r>
      <w:r w:rsidR="00DE4D46">
        <w:rPr>
          <w:rFonts w:eastAsia="Times New Roman"/>
          <w:color w:val="000000"/>
        </w:rPr>
        <w:t xml:space="preserve"> </w:t>
      </w:r>
      <w:r w:rsidR="00DE4D46" w:rsidRPr="00DE4D46">
        <w:rPr>
          <w:rFonts w:eastAsia="Times New Roman"/>
          <w:color w:val="000000"/>
        </w:rPr>
        <w:t>https://doi.org/10.1101/2025.09.30.679511</w:t>
      </w:r>
      <w:r w:rsidR="00166611">
        <w:rPr>
          <w:rFonts w:eastAsia="Times New Roman"/>
          <w:color w:val="000000"/>
        </w:rPr>
        <w:t>.</w:t>
      </w:r>
      <w:r w:rsidR="00166611">
        <w:rPr>
          <w:b/>
          <w:color w:val="4472C4"/>
        </w:rPr>
        <w:br w:type="page"/>
      </w:r>
    </w:p>
    <w:p w14:paraId="06936047" w14:textId="3AC696DE" w:rsidR="00166611" w:rsidRDefault="00166611" w:rsidP="00ED08C5">
      <w:pPr>
        <w:pStyle w:val="Bibliography"/>
        <w:rPr>
          <w:b/>
          <w:color w:val="4472C4"/>
        </w:rPr>
      </w:pPr>
      <w:r>
        <w:rPr>
          <w:b/>
          <w:color w:val="4472C4"/>
        </w:rPr>
        <w:lastRenderedPageBreak/>
        <w:t>Literature cited</w:t>
      </w:r>
    </w:p>
    <w:p w14:paraId="2DCBDEA6" w14:textId="77777777" w:rsidR="001F6AAD" w:rsidRDefault="00C928BF" w:rsidP="001F6AAD">
      <w:pPr>
        <w:pStyle w:val="Bibliography"/>
      </w:pPr>
      <w:r w:rsidRPr="00926F2C">
        <w:rPr>
          <w:b/>
          <w:color w:val="4472C4"/>
        </w:rPr>
        <w:fldChar w:fldCharType="begin"/>
      </w:r>
      <w:r w:rsidR="00ED08C5">
        <w:rPr>
          <w:b/>
          <w:color w:val="4472C4"/>
        </w:rPr>
        <w:instrText xml:space="preserve"> ADDIN ZOTERO_BIBL {"uncited":[],"omitted":[],"custom":[]} CSL_BIBLIOGRAPHY </w:instrText>
      </w:r>
      <w:r w:rsidRPr="00926F2C">
        <w:rPr>
          <w:b/>
          <w:color w:val="4472C4"/>
        </w:rPr>
        <w:fldChar w:fldCharType="separate"/>
      </w:r>
      <w:r w:rsidR="001F6AAD">
        <w:t>Allyn AJ, Alexander MA, Franklin BS, Massiot-Granier F, Pershing AJ, Scott JD, Mills KE (2020) Comparing and synthesizing quantitative distribution models and qualitative vulnerability assessments to project marine species distributions under climate change. PLoS ONE 15:e0231595.</w:t>
      </w:r>
    </w:p>
    <w:p w14:paraId="012958F4" w14:textId="77777777" w:rsidR="001F6AAD" w:rsidRDefault="001F6AAD" w:rsidP="001F6AAD">
      <w:pPr>
        <w:pStyle w:val="Bibliography"/>
      </w:pPr>
      <w:r>
        <w:t>Ayvazian SG, Deegan LA, Finn JT (1992) Comparison of Habitat Use by Estuarine Fish Assemblages in the Acadian and Virginian Zoogeographic Provinces. Estuaries 15:368.</w:t>
      </w:r>
    </w:p>
    <w:p w14:paraId="2A464988" w14:textId="77777777" w:rsidR="001F6AAD" w:rsidRDefault="001F6AAD" w:rsidP="001F6AAD">
      <w:pPr>
        <w:pStyle w:val="Bibliography"/>
      </w:pPr>
      <w:r>
        <w:t>Ball JR, Esler D, Schmutz JA (2007) Proximate composition, energetic value, and relative abundance of prey fish from the inshore eastern Bering Sea: implications for piscivorous predators. Polar Biol 30:699–708.</w:t>
      </w:r>
    </w:p>
    <w:p w14:paraId="657FA56C" w14:textId="77777777" w:rsidR="001F6AAD" w:rsidRDefault="001F6AAD" w:rsidP="001F6AAD">
      <w:pPr>
        <w:pStyle w:val="Bibliography"/>
      </w:pPr>
      <w:r>
        <w:t xml:space="preserve">Barkman RC, Bengtson DA (1987) The record of daily growth in otoliths of Atlantic silversides, </w:t>
      </w:r>
      <w:r>
        <w:rPr>
          <w:i/>
          <w:iCs/>
        </w:rPr>
        <w:t>Menidia menidia</w:t>
      </w:r>
      <w:r>
        <w:t>, from field and laboratory. Journal of Fish Biology 31:683–695.</w:t>
      </w:r>
    </w:p>
    <w:p w14:paraId="6CF9FC5B" w14:textId="77777777" w:rsidR="001F6AAD" w:rsidRDefault="001F6AAD" w:rsidP="001F6AAD">
      <w:pPr>
        <w:pStyle w:val="Bibliography"/>
      </w:pPr>
      <w:r>
        <w:t>Beaudry</w:t>
      </w:r>
      <w:r>
        <w:rPr>
          <w:rFonts w:ascii="Cambria Math" w:hAnsi="Cambria Math" w:cs="Cambria Math"/>
        </w:rPr>
        <w:t>‐</w:t>
      </w:r>
      <w:r>
        <w:t>Sylvestre M, Beno</w:t>
      </w:r>
      <w:r>
        <w:rPr>
          <w:rFonts w:ascii="Aptos" w:hAnsi="Aptos" w:cs="Aptos"/>
        </w:rPr>
        <w:t>î</w:t>
      </w:r>
      <w:r>
        <w:t>t HP, Hutchings JA (2024) Coherent long</w:t>
      </w:r>
      <w:r>
        <w:rPr>
          <w:rFonts w:ascii="Cambria Math" w:hAnsi="Cambria Math" w:cs="Cambria Math"/>
        </w:rPr>
        <w:t>‐</w:t>
      </w:r>
      <w:r>
        <w:t>term body</w:t>
      </w:r>
      <w:r>
        <w:rPr>
          <w:rFonts w:ascii="Cambria Math" w:hAnsi="Cambria Math" w:cs="Cambria Math"/>
        </w:rPr>
        <w:t>‐</w:t>
      </w:r>
      <w:r>
        <w:t>size responses across all Northwest Atlantic herring populations to warming and environmental change despite contrasting harvest and ecological factors. Global Change Biology 30:e17187.</w:t>
      </w:r>
    </w:p>
    <w:p w14:paraId="4D532898" w14:textId="77777777" w:rsidR="001F6AAD" w:rsidRDefault="001F6AAD" w:rsidP="001F6AAD">
      <w:pPr>
        <w:pStyle w:val="Bibliography"/>
      </w:pPr>
      <w:r>
        <w:t>Beck MW, Heck KL, Able KW, Childers DL, Eggleston DB, Gillanders BM, Halpern B, Hays CG, Hoshino K, Minello TJ, Orth RJ, Sheridan PF, Weinstein MP (2001) The Identification, Conservation, and Management of Estuarine and Marine Nurseries for Fish and Invertebrates. BioScience 51:633.</w:t>
      </w:r>
    </w:p>
    <w:p w14:paraId="0A491AAD" w14:textId="77777777" w:rsidR="001F6AAD" w:rsidRDefault="001F6AAD" w:rsidP="001F6AAD">
      <w:pPr>
        <w:pStyle w:val="Bibliography"/>
      </w:pPr>
      <w:r>
        <w:t>Becker JR, Cieri MD, Libby DA, St. Gelais A, Sherwood GD, Chen Y (2020) Temporal variability in size and growth of Atlantic herring in the Gulf of Maine. Journal of Fish Biology 97:953–963.</w:t>
      </w:r>
    </w:p>
    <w:p w14:paraId="31910EF4" w14:textId="77777777" w:rsidR="001F6AAD" w:rsidRDefault="001F6AAD" w:rsidP="001F6AAD">
      <w:pPr>
        <w:pStyle w:val="Bibliography"/>
      </w:pPr>
      <w:r>
        <w:t>Bell RJ, Richardson DE, Hare JA, Lynch PD, Fratantoni PS (2015) Disentangling the effects of climate, abundance, and size on the distribution of marine fish: an example based on four stocks from the Northeast US shelf. ICES Journal of Marine Science 72:1311–1322.</w:t>
      </w:r>
    </w:p>
    <w:p w14:paraId="24F771A5" w14:textId="77777777" w:rsidR="001F6AAD" w:rsidRDefault="001F6AAD" w:rsidP="001F6AAD">
      <w:pPr>
        <w:pStyle w:val="Bibliography"/>
      </w:pPr>
      <w:r>
        <w:t>Benaglia T, Chauveau D, Hunter DR, Young D (2009) Mixtools: an R Package for Analyzing Finite Mixture Models. J Stat Soft 32.</w:t>
      </w:r>
    </w:p>
    <w:p w14:paraId="43CF99F6" w14:textId="77777777" w:rsidR="001F6AAD" w:rsidRDefault="001F6AAD" w:rsidP="001F6AAD">
      <w:pPr>
        <w:pStyle w:val="Bibliography"/>
      </w:pPr>
      <w:r>
        <w:t>Bigelow HB, Schroeder WC (1953) Fishes of the Gulf of Maine. Fishery Bulletin 53:267–270.</w:t>
      </w:r>
    </w:p>
    <w:p w14:paraId="0E52561A" w14:textId="77777777" w:rsidR="001F6AAD" w:rsidRDefault="001F6AAD" w:rsidP="001F6AAD">
      <w:pPr>
        <w:pStyle w:val="Bibliography"/>
      </w:pPr>
      <w:r>
        <w:t>Boyar HC (1968) Age, Length, and Gonadal Stages of Herring from Georges Bank and the Gulf of Maine. International Commission for the Northwest Atlantic Fisheries (ICNAF) Research Bulletin 5:49–61.</w:t>
      </w:r>
    </w:p>
    <w:p w14:paraId="07BDCDDC" w14:textId="77777777" w:rsidR="001F6AAD" w:rsidRDefault="001F6AAD" w:rsidP="001F6AAD">
      <w:pPr>
        <w:pStyle w:val="Bibliography"/>
      </w:pPr>
      <w:r>
        <w:t>Boyce DG, Petrie B, Frank KT (2021) Fishing, predation, and temperature drive herring decline in a large marine ecosystem. Ecology and Evolution 11:18136–18150.</w:t>
      </w:r>
    </w:p>
    <w:p w14:paraId="178F1D0F" w14:textId="77777777" w:rsidR="001F6AAD" w:rsidRDefault="001F6AAD" w:rsidP="001F6AAD">
      <w:pPr>
        <w:pStyle w:val="Bibliography"/>
      </w:pPr>
      <w:r>
        <w:t>Burbank J, DeJong RA, Turcotte F, Rolland N (2023) Understanding factors influencing Atlantic herring (</w:t>
      </w:r>
      <w:r>
        <w:rPr>
          <w:i/>
          <w:iCs/>
        </w:rPr>
        <w:t>Clupea harengus</w:t>
      </w:r>
      <w:r>
        <w:t>) recruitment: From egg deposition to juveniles. Fisheries Oceanography 32:147–159.</w:t>
      </w:r>
    </w:p>
    <w:p w14:paraId="685A7B66" w14:textId="77777777" w:rsidR="001F6AAD" w:rsidRDefault="001F6AAD" w:rsidP="001F6AAD">
      <w:pPr>
        <w:pStyle w:val="Bibliography"/>
      </w:pPr>
      <w:r>
        <w:t>Cheung WWL, Sarmiento JL, Dunne J, Frölicher TL, Lam VWY, Deng Palomares ML, Watson R, Pauly D (2013) Shrinking of fishes exacerbates impacts of global ocean changes on marine ecosystems. Nature Clim Change 3:254–258.</w:t>
      </w:r>
    </w:p>
    <w:p w14:paraId="723CE5AC" w14:textId="77777777" w:rsidR="001F6AAD" w:rsidRDefault="001F6AAD" w:rsidP="001F6AAD">
      <w:pPr>
        <w:pStyle w:val="Bibliography"/>
      </w:pPr>
      <w:r>
        <w:lastRenderedPageBreak/>
        <w:t>Clarke KR (1993) Non</w:t>
      </w:r>
      <w:r>
        <w:rPr>
          <w:rFonts w:ascii="Cambria Math" w:hAnsi="Cambria Math" w:cs="Cambria Math"/>
        </w:rPr>
        <w:t>‐</w:t>
      </w:r>
      <w:r>
        <w:t>parametric multivariate analyses of changes in community structure. Australian Journal of Ecology 18:117</w:t>
      </w:r>
      <w:r>
        <w:rPr>
          <w:rFonts w:ascii="Aptos" w:hAnsi="Aptos" w:cs="Aptos"/>
        </w:rPr>
        <w:t>–</w:t>
      </w:r>
      <w:r>
        <w:t>143.</w:t>
      </w:r>
    </w:p>
    <w:p w14:paraId="2543EDB9" w14:textId="77777777" w:rsidR="001F6AAD" w:rsidRDefault="001F6AAD" w:rsidP="001F6AAD">
      <w:pPr>
        <w:pStyle w:val="Bibliography"/>
      </w:pPr>
      <w:r>
        <w:t>Conover DO (2024) The extraordinary Atlantic silverside and me. ICES Journal of Marine Science 82:fsae136.</w:t>
      </w:r>
    </w:p>
    <w:p w14:paraId="3A039DF6" w14:textId="77777777" w:rsidR="001F6AAD" w:rsidRDefault="001F6AAD" w:rsidP="001F6AAD">
      <w:pPr>
        <w:pStyle w:val="Bibliography"/>
      </w:pPr>
      <w:r>
        <w:t>Conover DO, Present TMC (1990) Countergradient variation in growth rate: compensation for length of the growing season among Atlantic silversides from different latitudes. Oecologia 83:316–324.</w:t>
      </w:r>
    </w:p>
    <w:p w14:paraId="37CFB258" w14:textId="77777777" w:rsidR="001F6AAD" w:rsidRDefault="001F6AAD" w:rsidP="001F6AAD">
      <w:pPr>
        <w:pStyle w:val="Bibliography"/>
      </w:pPr>
      <w:r>
        <w:t xml:space="preserve">Conover DO, Ross MR (1982) Patterns in Seasonal Abundance, Growth and Biomass of the Atlantic Silverside, </w:t>
      </w:r>
      <w:r>
        <w:rPr>
          <w:i/>
          <w:iCs/>
        </w:rPr>
        <w:t>Menidia menidia</w:t>
      </w:r>
      <w:r>
        <w:t>, in a New England Estuary. Estuaries 5:275.</w:t>
      </w:r>
    </w:p>
    <w:p w14:paraId="35F9BADA" w14:textId="77777777" w:rsidR="001F6AAD" w:rsidRDefault="001F6AAD" w:rsidP="001F6AAD">
      <w:pPr>
        <w:pStyle w:val="Bibliography"/>
      </w:pPr>
      <w:r>
        <w:t>Creaser EP, Libby DA (1988) Seasonal Movements of Juvenile and Adult Herring (</w:t>
      </w:r>
      <w:r>
        <w:rPr>
          <w:i/>
          <w:iCs/>
        </w:rPr>
        <w:t>Clupea harengus</w:t>
      </w:r>
      <w:r>
        <w:t xml:space="preserve"> L.) Tagged Along the Maine and New Hampshire Coasts in 1976-82. J Northw Atl Fish Sci 8:33–42.</w:t>
      </w:r>
    </w:p>
    <w:p w14:paraId="488211B7" w14:textId="77777777" w:rsidR="001F6AAD" w:rsidRDefault="001F6AAD" w:rsidP="001F6AAD">
      <w:pPr>
        <w:pStyle w:val="Bibliography"/>
      </w:pPr>
      <w:r>
        <w:t>Creaser EP, Libby DA (1986) Tagging of Age 1 Herring (</w:t>
      </w:r>
      <w:r>
        <w:rPr>
          <w:i/>
          <w:iCs/>
        </w:rPr>
        <w:t>Clupea harengus</w:t>
      </w:r>
      <w:r>
        <w:t xml:space="preserve"> L.) and Their Movement Along the Maine and New Brunswick Coasts. J Northw Atl Fish Sci 7:43–46.</w:t>
      </w:r>
    </w:p>
    <w:p w14:paraId="40EE6F20" w14:textId="77777777" w:rsidR="001F6AAD" w:rsidRDefault="001F6AAD" w:rsidP="001F6AAD">
      <w:pPr>
        <w:pStyle w:val="Bibliography"/>
      </w:pPr>
      <w:r>
        <w:t>Das N (1972) Growth of Larval Herring (</w:t>
      </w:r>
      <w:r>
        <w:rPr>
          <w:i/>
          <w:iCs/>
        </w:rPr>
        <w:t>Clupea harengus</w:t>
      </w:r>
      <w:r>
        <w:t>) in the Bay of Fundy and Gulf of Maine area. Journal of the Fisheries Research Board of Canada 29:573–575.</w:t>
      </w:r>
    </w:p>
    <w:p w14:paraId="1629E9B5" w14:textId="77777777" w:rsidR="001F6AAD" w:rsidRDefault="001F6AAD" w:rsidP="001F6AAD">
      <w:pPr>
        <w:pStyle w:val="Bibliography"/>
      </w:pPr>
      <w:r>
        <w:t>Fairchild EA, Siceloff L, Howell WH, Hoffman B, Armstrong MP (2013) Coastal spawning by winter flounder and a reassessment of Essential Fish Habitat in the Gulf of Maine. Fisheries Research 141:118–129.</w:t>
      </w:r>
    </w:p>
    <w:p w14:paraId="60F77861" w14:textId="77777777" w:rsidR="001F6AAD" w:rsidRDefault="001F6AAD" w:rsidP="001F6AAD">
      <w:pPr>
        <w:pStyle w:val="Bibliography"/>
      </w:pPr>
      <w:r>
        <w:t>Falke LP, Smith BE, Rowe S, Peters RJ, Sheehan TF (2024) Trophic ecology of groundfishes in nearshore areas of the Gulf of Maine. Journal of Fish Biology:jfb.16026.</w:t>
      </w:r>
    </w:p>
    <w:p w14:paraId="10D200DA" w14:textId="77777777" w:rsidR="001F6AAD" w:rsidRDefault="001F6AAD" w:rsidP="001F6AAD">
      <w:pPr>
        <w:pStyle w:val="Bibliography"/>
      </w:pPr>
      <w:r>
        <w:t>Fenwick I, Heim K, Pershing A, Mills K, Lucey S, Nye J (2024) Evaluating the influence of press and pulse disturbances on community dynamics of the Northeast US Large Marine Ecosystem. Mar Ecol Prog Ser 744:1–16.</w:t>
      </w:r>
    </w:p>
    <w:p w14:paraId="637755FA" w14:textId="77777777" w:rsidR="001F6AAD" w:rsidRDefault="001F6AAD" w:rsidP="001F6AAD">
      <w:pPr>
        <w:pStyle w:val="Bibliography"/>
      </w:pPr>
      <w:r>
        <w:t>Field JG, Clarke KR, Warwick RM (1982) A Practical Strategy for Analysing Multispecies Distribution Patterns. Mar Ecol Prog Ser 8:37–52.</w:t>
      </w:r>
    </w:p>
    <w:p w14:paraId="742A4D28" w14:textId="77777777" w:rsidR="001F6AAD" w:rsidRDefault="001F6AAD" w:rsidP="001F6AAD">
      <w:pPr>
        <w:pStyle w:val="Bibliography"/>
      </w:pPr>
      <w:r>
        <w:t>Hare JA, Churchill JH, Cowen RK, Berger TJ, Cornillon PC, Dragos P, Glenn SM, Govoni JJ, Lee TN (2002) Routes and rates of larval fish transport from the southeast to the northeast United States continental shelf. Limnology &amp; Oceanography 47:1774–1789.</w:t>
      </w:r>
    </w:p>
    <w:p w14:paraId="15DEE29B" w14:textId="77777777" w:rsidR="001F6AAD" w:rsidRDefault="001F6AAD" w:rsidP="001F6AAD">
      <w:pPr>
        <w:pStyle w:val="Bibliography"/>
      </w:pPr>
      <w:r>
        <w:t xml:space="preserve">Johnson DS (2015) The savory swimmer swims north: a northern range extension of the blue crab </w:t>
      </w:r>
      <w:r>
        <w:rPr>
          <w:i/>
          <w:iCs/>
        </w:rPr>
        <w:t>Callinectes sapidus</w:t>
      </w:r>
      <w:r>
        <w:t>? Journal of Crustacean Biology 35:105–110.</w:t>
      </w:r>
    </w:p>
    <w:p w14:paraId="22A81D84" w14:textId="77777777" w:rsidR="001F6AAD" w:rsidRDefault="001F6AAD" w:rsidP="001F6AAD">
      <w:pPr>
        <w:pStyle w:val="Bibliography"/>
      </w:pPr>
      <w:r>
        <w:t>Kleisner KM, Fogarty MJ, McGee S, Hare JA, Moret S, Perretti CT, Saba VS (2017) Marine species distribution shifts on the U.S. Northeast Continental Shelf under continued ocean warming. Progress in Oceanography 153:24–36.</w:t>
      </w:r>
    </w:p>
    <w:p w14:paraId="26811630" w14:textId="77777777" w:rsidR="001F6AAD" w:rsidRDefault="001F6AAD" w:rsidP="001F6AAD">
      <w:pPr>
        <w:pStyle w:val="Bibliography"/>
      </w:pPr>
      <w:r>
        <w:t>Lankowicz KM, Bi H, Liang D, Fan C (2020) Sonar imaging surveys fill data gaps in forage fish populations in shallow estuarine tributaries. Fisheries Research 226:105520.</w:t>
      </w:r>
    </w:p>
    <w:p w14:paraId="413D02FC" w14:textId="77777777" w:rsidR="001F6AAD" w:rsidRDefault="001F6AAD" w:rsidP="001F6AAD">
      <w:pPr>
        <w:pStyle w:val="Bibliography"/>
      </w:pPr>
      <w:r>
        <w:t>Lazzari MA, Stevenson DK (1992) Spawning Origin of Small, Late-Hatched Atlantic Herring (</w:t>
      </w:r>
      <w:r>
        <w:rPr>
          <w:i/>
          <w:iCs/>
        </w:rPr>
        <w:t>Clupea harengus</w:t>
      </w:r>
      <w:r>
        <w:t>) Larvae in a Maine Estuary. Estuaries 15:282.</w:t>
      </w:r>
    </w:p>
    <w:p w14:paraId="5CA84554" w14:textId="77777777" w:rsidR="001F6AAD" w:rsidRDefault="001F6AAD" w:rsidP="001F6AAD">
      <w:pPr>
        <w:pStyle w:val="Bibliography"/>
      </w:pPr>
      <w:r>
        <w:lastRenderedPageBreak/>
        <w:t>Le Bris A, Mills KE, Wahle RA, Chen Y, Alexander MA, Allyn AJ, Schuetz JG, Scott JD, Pershing AJ (2018) Climate vulnerability and resilience in the most valuable North American fishery. Proc Natl Acad Sci USA 115:1831–1836.</w:t>
      </w:r>
    </w:p>
    <w:p w14:paraId="3E7881CE" w14:textId="77777777" w:rsidR="001F6AAD" w:rsidRDefault="001F6AAD" w:rsidP="001F6AAD">
      <w:pPr>
        <w:pStyle w:val="Bibliography"/>
      </w:pPr>
      <w:r>
        <w:t>Lucey S, Nye J (2010) Shifting species assemblages in the Northeast US Continental Shelf Large Marine Ecosystem. Mar Ecol Prog Ser 415:23–33.</w:t>
      </w:r>
    </w:p>
    <w:p w14:paraId="301890F5" w14:textId="77777777" w:rsidR="001F6AAD" w:rsidRDefault="001F6AAD" w:rsidP="001F6AAD">
      <w:pPr>
        <w:pStyle w:val="Bibliography"/>
      </w:pPr>
      <w:r>
        <w:t>Marra G, Wood SN (2011) Practical variable selection for generalized additive models. Computational Statistics &amp; Data Analysis 55:2372–2387.</w:t>
      </w:r>
    </w:p>
    <w:p w14:paraId="397DC7AB" w14:textId="77777777" w:rsidR="001F6AAD" w:rsidRDefault="001F6AAD" w:rsidP="001F6AAD">
      <w:pPr>
        <w:pStyle w:val="Bibliography"/>
      </w:pPr>
      <w:r>
        <w:t>McBride RS, Tweedie MK, Oliveira K (2018) Reproduction, first-year growth, and expansion of spawning and nursery grounds of black sea bass (</w:t>
      </w:r>
      <w:r>
        <w:rPr>
          <w:i/>
          <w:iCs/>
        </w:rPr>
        <w:t>Centropristis striata</w:t>
      </w:r>
      <w:r>
        <w:t>) into a warming Gulf of Maine. FB 116:323–336.</w:t>
      </w:r>
    </w:p>
    <w:p w14:paraId="2961BB99" w14:textId="77777777" w:rsidR="001F6AAD" w:rsidRDefault="001F6AAD" w:rsidP="001F6AAD">
      <w:pPr>
        <w:pStyle w:val="Bibliography"/>
      </w:pPr>
      <w:r>
        <w:t>McGowan AT, Hale EA, Bartow DH, Greco M (2022) Population Dynamics of Common Nearshore Forage Fishes in the Delaware Inland Bays, USA. Estuaries and Coasts 45:2181–2203.</w:t>
      </w:r>
    </w:p>
    <w:p w14:paraId="25669335" w14:textId="77777777" w:rsidR="001F6AAD" w:rsidRDefault="001F6AAD" w:rsidP="001F6AAD">
      <w:pPr>
        <w:pStyle w:val="Bibliography"/>
      </w:pPr>
      <w:r>
        <w:t>McGowan DW, Horne JK, Parker-Stetter SL (2019) Variability in species composition and distribution of forage fish in the Gulf of Alaska. Deep Sea Research Part II: Topical Studies in Oceanography 165:221–237.</w:t>
      </w:r>
    </w:p>
    <w:p w14:paraId="6B2A1BB0" w14:textId="77777777" w:rsidR="001F6AAD" w:rsidRDefault="001F6AAD" w:rsidP="001F6AAD">
      <w:pPr>
        <w:pStyle w:val="Bibliography"/>
      </w:pPr>
      <w:r>
        <w:t>McMahan MD, Grabowski JH (2019) Nonconsumptive effects of a range</w:t>
      </w:r>
      <w:r>
        <w:rPr>
          <w:rFonts w:ascii="Cambria Math" w:hAnsi="Cambria Math" w:cs="Cambria Math"/>
        </w:rPr>
        <w:t>‐</w:t>
      </w:r>
      <w:r>
        <w:t>expanding predator on juvenile lobster (</w:t>
      </w:r>
      <w:r>
        <w:rPr>
          <w:i/>
          <w:iCs/>
        </w:rPr>
        <w:t>Homarus americanus</w:t>
      </w:r>
      <w:r>
        <w:t>) population dynamics. Ecosphere 10:e02867.</w:t>
      </w:r>
    </w:p>
    <w:p w14:paraId="49751B0F" w14:textId="77777777" w:rsidR="001F6AAD" w:rsidRDefault="001F6AAD" w:rsidP="001F6AAD">
      <w:pPr>
        <w:pStyle w:val="Bibliography"/>
      </w:pPr>
      <w:r>
        <w:t>Methratta ET, Link JS (2007) Ontogenetic variation in habitat association for four groundfish species in the Gulf of Maine–Georges Bank region. Mar Ecol Prog Ser 338:169–181.</w:t>
      </w:r>
    </w:p>
    <w:p w14:paraId="2C9BEC7C" w14:textId="77777777" w:rsidR="001F6AAD" w:rsidRDefault="001F6AAD" w:rsidP="001F6AAD">
      <w:pPr>
        <w:pStyle w:val="Bibliography"/>
      </w:pPr>
      <w:r>
        <w:t>Mills KE, Kemberling A, Kerr LA, Lucey SM, McBride RS, Nye JA, Pershing AJ, Barajas M, Lovas CS (2024) Multispecies population-scale emergence of climate change signals in an ocean warming hotspot. ICES Journal of Marine Science 81:375–389.</w:t>
      </w:r>
    </w:p>
    <w:p w14:paraId="74CC294F" w14:textId="77777777" w:rsidR="001F6AAD" w:rsidRDefault="001F6AAD" w:rsidP="001F6AAD">
      <w:pPr>
        <w:pStyle w:val="Bibliography"/>
      </w:pPr>
      <w:r>
        <w:t>Munsch S, Cordell J, Toft J (2016) Fine-scale habitat use and behavior of a nearshore fish community: nursery functions, predation avoidance, and spatiotemporal habitat partitioning. Mar Ecol Prog Ser 557:1–15.</w:t>
      </w:r>
    </w:p>
    <w:p w14:paraId="5759BADA" w14:textId="77777777" w:rsidR="001F6AAD" w:rsidRDefault="001F6AAD" w:rsidP="001F6AAD">
      <w:pPr>
        <w:pStyle w:val="Bibliography"/>
      </w:pPr>
      <w:r>
        <w:t>NOAA (2024) Atlantic Herring 2024 management track assessment report. US Department of Commerce, Northeast Fisheries Science Center, Woods Hole, MA.</w:t>
      </w:r>
    </w:p>
    <w:p w14:paraId="2862207A" w14:textId="77777777" w:rsidR="001F6AAD" w:rsidRDefault="001F6AAD" w:rsidP="001F6AAD">
      <w:pPr>
        <w:pStyle w:val="Bibliography"/>
      </w:pPr>
      <w:r>
        <w:t>Nye J, Link J, Hare J, Overholtz W (2009) Changing spatial distribution of fish stocks in relation to climate and population size on the Northeast United States continental shelf. Mar Ecol Prog Ser 393:111–129.</w:t>
      </w:r>
    </w:p>
    <w:p w14:paraId="5784B5A5" w14:textId="77777777" w:rsidR="001F6AAD" w:rsidRDefault="001F6AAD" w:rsidP="001F6AAD">
      <w:pPr>
        <w:pStyle w:val="Bibliography"/>
      </w:pPr>
      <w:r>
        <w:t>Oksanen J, Simpson GL, Blanchet FG, Kindt R, Legendre P, Minchin PR, O’Hara RB, Solymos P, Stevens MHH, Szoecs E, Wagner H, Barbour M, Bedward M, Bolker B, Borcard D, Carvalho G, Chirico M, De Caceres M, Durand S, Evangelista HBA, FitzJohn R, Friendly M, Furneaux B, Hannigan G, Hill MO, Lahti L, McGlinn D, Ouellette M-H, Ribiero Cunha E, Smith T, Stier A, Ter Braak CJF, Weedon J (2024) Vegan: Community Ecology Package.</w:t>
      </w:r>
    </w:p>
    <w:p w14:paraId="1939662B" w14:textId="77777777" w:rsidR="001F6AAD" w:rsidRDefault="001F6AAD" w:rsidP="001F6AAD">
      <w:pPr>
        <w:pStyle w:val="Bibliography"/>
      </w:pPr>
      <w:r>
        <w:lastRenderedPageBreak/>
        <w:t>O’Neill ME, Bluhm SC, Nichols OC (2025) Citizen science contributions to the investigation of extralimital tropical and subtropical marine fish distribution via Gulf Stream transport. Fisheries:vuae014.</w:t>
      </w:r>
    </w:p>
    <w:p w14:paraId="4A113053" w14:textId="77777777" w:rsidR="001F6AAD" w:rsidRDefault="001F6AAD" w:rsidP="001F6AAD">
      <w:pPr>
        <w:pStyle w:val="Bibliography"/>
      </w:pPr>
      <w:r>
        <w:t>Pershing AJ, Alexander MA, Brady DC, Brickman D, Curchitser EN, Diamond AW, McClenachan L, Mills KE, Nichols OC, Pendleton DE, Record NR, Scott JD, Staudinger MD, Wang Y (2021) Climate impacts on the Gulf of Maine ecosystem. Elementa: Science of the Anthropocene 9:00076.</w:t>
      </w:r>
    </w:p>
    <w:p w14:paraId="1077BC8B" w14:textId="77777777" w:rsidR="001F6AAD" w:rsidRDefault="001F6AAD" w:rsidP="001F6AAD">
      <w:pPr>
        <w:pStyle w:val="Bibliography"/>
      </w:pPr>
      <w:r>
        <w:t>Pershing AJ, Alexander MA, Hernandez CM, Kerr LA, Le Bris A, Mills KE, Nye JA, Record NR, Scannell HA, Scott JD, Sherwood GD, Thomas AC (2015) Slow adaptation in the face of rapid warming leads to collapse of the Gulf of Maine cod fishery. Science 350:809–812.</w:t>
      </w:r>
    </w:p>
    <w:p w14:paraId="5C88D28C" w14:textId="77777777" w:rsidR="001F6AAD" w:rsidRDefault="001F6AAD" w:rsidP="001F6AAD">
      <w:pPr>
        <w:pStyle w:val="Bibliography"/>
      </w:pPr>
      <w:r>
        <w:t>Pörtner HO (2002) Climate variations and the physiological basis of temperature dependent biogeography: systemic to molecular hierarchy of thermal tolerance in animals. Comparative Biochemistry and Physiology Part A: Molecular &amp; Integrative Physiology 132:739–761.</w:t>
      </w:r>
    </w:p>
    <w:p w14:paraId="08022B97" w14:textId="77777777" w:rsidR="001F6AAD" w:rsidRDefault="001F6AAD" w:rsidP="001F6AAD">
      <w:pPr>
        <w:pStyle w:val="Bibliography"/>
      </w:pPr>
      <w:r>
        <w:t>Pringle J, Baumann H (2019) Otolith-based growth reconstructions in young-of-year Atlantic silversides Menidia menidia and their implications for sex-selective survival. Mar Ecol Prog Ser 632:193–204.</w:t>
      </w:r>
    </w:p>
    <w:p w14:paraId="564EF474" w14:textId="77777777" w:rsidR="001F6AAD" w:rsidRDefault="001F6AAD" w:rsidP="001F6AAD">
      <w:pPr>
        <w:pStyle w:val="Bibliography"/>
      </w:pPr>
      <w:r>
        <w:t>Record N, Pershing A, Rasher D (2024) Early Warning of a Cold Wave in the Gulf of Maine. Oceanog 37.</w:t>
      </w:r>
    </w:p>
    <w:p w14:paraId="2E04F39D" w14:textId="77777777" w:rsidR="001F6AAD" w:rsidRDefault="001F6AAD" w:rsidP="001F6AAD">
      <w:pPr>
        <w:pStyle w:val="Bibliography"/>
      </w:pPr>
      <w:r>
        <w:t>Saba VS, Griffies SM, Anderson WG, Winton M, Alexander MA, Delworth TL, Hare JA, Harrison MJ, Rosati A, Vecchi GA, Zhang R (2016) Enhanced warming of the Northwest Atlantic Ocean under climate change. JGR Oceans 121:118–132.</w:t>
      </w:r>
    </w:p>
    <w:p w14:paraId="0F028FFA" w14:textId="77777777" w:rsidR="001F6AAD" w:rsidRDefault="001F6AAD" w:rsidP="001F6AAD">
      <w:pPr>
        <w:pStyle w:val="Bibliography"/>
      </w:pPr>
      <w:r>
        <w:t>Saunders R, Hachey MA, Fay CW (2006) Maine’s Diadromous Fish Community: Past, Present, and Implications for Atlantic Salmon Recovery. 31.</w:t>
      </w:r>
    </w:p>
    <w:p w14:paraId="705A174D" w14:textId="77777777" w:rsidR="001F6AAD" w:rsidRDefault="001F6AAD" w:rsidP="001F6AAD">
      <w:pPr>
        <w:pStyle w:val="Bibliography"/>
      </w:pPr>
      <w:r>
        <w:t>Scharf FS, Buckel JA, Juanes F (2009) Contrasting patterns of resource utilization between juvenile estuarine predators: the influence of relative prey size and foraging ability on the ontogeny of piscivory. Can J Fish Aquat Sci 66:790–801.</w:t>
      </w:r>
    </w:p>
    <w:p w14:paraId="4B3CC8A0" w14:textId="77777777" w:rsidR="001F6AAD" w:rsidRDefault="001F6AAD" w:rsidP="001F6AAD">
      <w:pPr>
        <w:pStyle w:val="Bibliography"/>
      </w:pPr>
      <w:r>
        <w:t>Sheridan JA, Bickford D (2011) Shrinking body size as an ecological response to climate change. Nature Clim Change 1:401–406.</w:t>
      </w:r>
    </w:p>
    <w:p w14:paraId="75E99271" w14:textId="77777777" w:rsidR="001F6AAD" w:rsidRDefault="001F6AAD" w:rsidP="001F6AAD">
      <w:pPr>
        <w:pStyle w:val="Bibliography"/>
      </w:pPr>
      <w:r>
        <w:t>Sswat M, Stiasny MH, Jutfelt F, Riebesell U, Clemmesen C (2018) Growth performance and survival of larval Atlantic herring, under the combined effects of elevated temperatures and CO2. PLoS ONE 13:e0191947.</w:t>
      </w:r>
    </w:p>
    <w:p w14:paraId="1CA3DD9B" w14:textId="77777777" w:rsidR="001F6AAD" w:rsidRDefault="001F6AAD" w:rsidP="001F6AAD">
      <w:pPr>
        <w:pStyle w:val="Bibliography"/>
      </w:pPr>
      <w:r>
        <w:t>Statisticat LLC (2021) LaplacesDemon: Complete Environment for Bayesian Inference.</w:t>
      </w:r>
    </w:p>
    <w:p w14:paraId="55795428" w14:textId="77777777" w:rsidR="001F6AAD" w:rsidRDefault="001F6AAD" w:rsidP="001F6AAD">
      <w:pPr>
        <w:pStyle w:val="Bibliography"/>
      </w:pPr>
      <w:r>
        <w:t>Staudinger MD, Mills KE, Stamieszkin K, Record NR, Hudak CA, Allyn A, Diamond A, Friedland KD, Golet W, Henderson ME, Hernandez CM, Huntington TG, Ji R, Johnson CL, Johnson DS, Jordaan A, Kocik J, Li Y, Liebman M, Nichols OC, Pendleton D, Richards RA, Robben T, Thomas AC, Walsh HJ, Yakola K (2019) It’s about time: A synthesis of changing phenology in the Gulf of Maine ecosystem. Fisheries Oceanography 28:532–566.</w:t>
      </w:r>
    </w:p>
    <w:p w14:paraId="2A9E5BFF" w14:textId="77777777" w:rsidR="001F6AAD" w:rsidRDefault="001F6AAD" w:rsidP="001F6AAD">
      <w:pPr>
        <w:pStyle w:val="Bibliography"/>
      </w:pPr>
      <w:r>
        <w:lastRenderedPageBreak/>
        <w:t>Steneck RS, Wahle RA (2013) American lobster dynamics in a brave new ocean. Can J Fish Aquat Sci 70:1612–1624.</w:t>
      </w:r>
    </w:p>
    <w:p w14:paraId="183C1AD5" w14:textId="77777777" w:rsidR="001F6AAD" w:rsidRDefault="001F6AAD" w:rsidP="001F6AAD">
      <w:pPr>
        <w:pStyle w:val="Bibliography"/>
      </w:pPr>
      <w:r>
        <w:t>Stevenson DK (1989) Spawning locations and times for Atlantic herring on the Maine coast. Maine Department of Marine Resources Bureau of Marine Sciences.</w:t>
      </w:r>
    </w:p>
    <w:p w14:paraId="54DE2502" w14:textId="77777777" w:rsidR="001F6AAD" w:rsidRDefault="001F6AAD" w:rsidP="001F6AAD">
      <w:pPr>
        <w:pStyle w:val="Bibliography"/>
      </w:pPr>
      <w:r>
        <w:t xml:space="preserve">Stevenson DK, Scott ML (2005) Essential Fish Habitat Source Document: Atlantic Herring, </w:t>
      </w:r>
      <w:r>
        <w:rPr>
          <w:i/>
          <w:iCs/>
        </w:rPr>
        <w:t>Clupea harengus</w:t>
      </w:r>
      <w:r>
        <w:t>, Life History and Habitat Characteristics. Second Edition. Woods Hole, MA.</w:t>
      </w:r>
    </w:p>
    <w:p w14:paraId="693EB071" w14:textId="77777777" w:rsidR="001F6AAD" w:rsidRDefault="001F6AAD" w:rsidP="001F6AAD">
      <w:pPr>
        <w:pStyle w:val="Bibliography"/>
      </w:pPr>
      <w:r>
        <w:t>Stevenson DK, Tuxbury S, Johnson MR, Boelke C (2014) Shallow Water Benthic Habitats in the Gulf of Maine: A Summary of Habitat Use by Common Shellfish Species in the Gulf of Maine. NOAA Fisheries Greater Atlantic Regional Fisheries Office.</w:t>
      </w:r>
    </w:p>
    <w:p w14:paraId="2503BC6A" w14:textId="77777777" w:rsidR="001F6AAD" w:rsidRDefault="001F6AAD" w:rsidP="001F6AAD">
      <w:pPr>
        <w:pStyle w:val="Bibliography"/>
      </w:pPr>
      <w:r>
        <w:t>Wood AJM, Collie JS, Hare JA (2009) A comparison between warm-water fish assemblages of Narragansett Bay and those of Long Island Sound waters. Fishery Bulletin 107:89–100.</w:t>
      </w:r>
    </w:p>
    <w:p w14:paraId="1B5FEE6D" w14:textId="77777777" w:rsidR="001F6AAD" w:rsidRDefault="001F6AAD" w:rsidP="001F6AAD">
      <w:pPr>
        <w:pStyle w:val="Bibliography"/>
      </w:pPr>
      <w:r>
        <w:t>Wood SN (2004) Stable and Efficient Multiple Smoothing Parameter Estimation for Generalized Additive Models. Journal of the American Statistical Association 99:673–686.</w:t>
      </w:r>
    </w:p>
    <w:p w14:paraId="0D7AFB6A" w14:textId="7DC9872E" w:rsidR="00291AF8" w:rsidRPr="00926F2C" w:rsidRDefault="00C928BF" w:rsidP="001F73AC">
      <w:pPr>
        <w:pStyle w:val="Bibliography"/>
        <w:rPr>
          <w:b/>
          <w:color w:val="4472C4"/>
        </w:rPr>
      </w:pPr>
      <w:r w:rsidRPr="00926F2C">
        <w:rPr>
          <w:b/>
          <w:color w:val="4472C4"/>
        </w:rPr>
        <w:fldChar w:fldCharType="end"/>
      </w:r>
      <w:r w:rsidR="00291AF8" w:rsidRPr="00926F2C">
        <w:rPr>
          <w:b/>
          <w:color w:val="4472C4"/>
        </w:rPr>
        <w:t>7</w:t>
      </w:r>
      <w:r w:rsidR="00291AF8" w:rsidRPr="00926F2C">
        <w:rPr>
          <w:b/>
          <w:color w:val="4472C4"/>
        </w:rPr>
        <w:tab/>
        <w:t>Figures</w:t>
      </w:r>
      <w:r w:rsidR="00F77EBD" w:rsidRPr="00926F2C">
        <w:rPr>
          <w:b/>
          <w:color w:val="4472C4"/>
        </w:rPr>
        <w:t xml:space="preserve"> &amp; Figure captions</w:t>
      </w:r>
    </w:p>
    <w:p w14:paraId="5D6CDDB5" w14:textId="456BAF7B" w:rsidR="00291AF8" w:rsidRPr="00611679" w:rsidRDefault="00611679" w:rsidP="00291AF8">
      <w:pPr>
        <w:pStyle w:val="NormalWeb"/>
      </w:pPr>
      <w:commentRangeStart w:id="433"/>
      <w:r>
        <w:rPr>
          <w:noProof/>
        </w:rPr>
        <w:drawing>
          <wp:inline distT="0" distB="0" distL="0" distR="0" wp14:anchorId="1EDA1184" wp14:editId="03BAD4C5">
            <wp:extent cx="3329940" cy="4517781"/>
            <wp:effectExtent l="0" t="0" r="3810" b="0"/>
            <wp:docPr id="2112687678"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87678" name="Picture 3" descr="A map of the united states&#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007" b="5447"/>
                    <a:stretch>
                      <a:fillRect/>
                    </a:stretch>
                  </pic:blipFill>
                  <pic:spPr bwMode="auto">
                    <a:xfrm>
                      <a:off x="0" y="0"/>
                      <a:ext cx="3335937" cy="4525918"/>
                    </a:xfrm>
                    <a:prstGeom prst="rect">
                      <a:avLst/>
                    </a:prstGeom>
                    <a:noFill/>
                    <a:ln>
                      <a:noFill/>
                    </a:ln>
                    <a:extLst>
                      <a:ext uri="{53640926-AAD7-44D8-BBD7-CCE9431645EC}">
                        <a14:shadowObscured xmlns:a14="http://schemas.microsoft.com/office/drawing/2010/main"/>
                      </a:ext>
                    </a:extLst>
                  </pic:spPr>
                </pic:pic>
              </a:graphicData>
            </a:graphic>
          </wp:inline>
        </w:drawing>
      </w:r>
      <w:commentRangeEnd w:id="433"/>
      <w:r w:rsidR="004C2BA0">
        <w:rPr>
          <w:rStyle w:val="CommentReference"/>
          <w:rFonts w:asciiTheme="minorHAnsi" w:eastAsiaTheme="minorHAnsi" w:hAnsiTheme="minorHAnsi" w:cstheme="minorBidi"/>
          <w:kern w:val="2"/>
          <w14:ligatures w14:val="standardContextual"/>
        </w:rPr>
        <w:commentReference w:id="433"/>
      </w:r>
    </w:p>
    <w:p w14:paraId="394CD85E" w14:textId="2D6FE15C" w:rsidR="00291AF8" w:rsidRPr="00926F2C" w:rsidRDefault="00291AF8">
      <w:pPr>
        <w:rPr>
          <w:bCs/>
        </w:rPr>
      </w:pPr>
      <w:bookmarkStart w:id="434" w:name="_Hlk197941859"/>
      <w:r w:rsidRPr="00926F2C">
        <w:rPr>
          <w:bCs/>
        </w:rPr>
        <w:lastRenderedPageBreak/>
        <w:t>Figure 1: Location of sampling sites along the western coast of Casco Bay. Inset shows the state of Maine and relative position (red border) of the sampling area. Sites are, from north to south, Presumpscot Moorings (PM), Skitterygusset (SK), Mussel Cove (MC), Audubon (AD), Brothers Island North (BN), Mackworth Island North (MN), Mackworth Island Beach (MB), Back Cove (BC), Great Diamond Island (GD), Southern Maine Community College (SM), Cushing Island (CI), and Alewife Cove (</w:t>
      </w:r>
      <w:r w:rsidR="004F16F7">
        <w:rPr>
          <w:bCs/>
        </w:rPr>
        <w:t>AC</w:t>
      </w:r>
      <w:r w:rsidRPr="00926F2C">
        <w:rPr>
          <w:bCs/>
        </w:rPr>
        <w:t>). The city of Portland is also labeled for context.</w:t>
      </w:r>
      <w:bookmarkEnd w:id="434"/>
      <w:r w:rsidRPr="00926F2C">
        <w:rPr>
          <w:bCs/>
        </w:rPr>
        <w:br w:type="page"/>
      </w:r>
    </w:p>
    <w:p w14:paraId="487888FD" w14:textId="58BF3613" w:rsidR="00291AF8" w:rsidRPr="00926F2C" w:rsidDel="004C2BA0" w:rsidRDefault="00291AF8" w:rsidP="00291AF8">
      <w:pPr>
        <w:pStyle w:val="NormalWeb"/>
        <w:rPr>
          <w:del w:id="435" w:author="Katie Lankowicz" w:date="2025-10-15T16:01:00Z" w16du:dateUtc="2025-10-15T19:01:00Z"/>
          <w:rFonts w:asciiTheme="minorHAnsi" w:hAnsiTheme="minorHAnsi"/>
          <w:sz w:val="22"/>
          <w:szCs w:val="22"/>
        </w:rPr>
      </w:pPr>
      <w:del w:id="436" w:author="Katie Lankowicz" w:date="2025-10-15T16:01:00Z" w16du:dateUtc="2025-10-15T19:01:00Z">
        <w:r w:rsidRPr="00926F2C" w:rsidDel="004C2BA0">
          <w:rPr>
            <w:rFonts w:asciiTheme="minorHAnsi" w:hAnsiTheme="minorHAnsi"/>
            <w:noProof/>
            <w:sz w:val="22"/>
            <w:szCs w:val="22"/>
          </w:rPr>
          <w:lastRenderedPageBreak/>
          <w:drawing>
            <wp:inline distT="0" distB="0" distL="0" distR="0" wp14:anchorId="786EA9E4" wp14:editId="2AA0C70B">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del>
    </w:p>
    <w:p w14:paraId="2FC866F0" w14:textId="034C3FE5" w:rsidR="00291AF8" w:rsidRPr="00926F2C" w:rsidDel="004C2BA0" w:rsidRDefault="00291AF8" w:rsidP="00291AF8">
      <w:pPr>
        <w:pStyle w:val="NormalWeb"/>
        <w:rPr>
          <w:del w:id="437" w:author="Katie Lankowicz" w:date="2025-10-15T16:01:00Z" w16du:dateUtc="2025-10-15T19:01:00Z"/>
          <w:bCs/>
        </w:rPr>
      </w:pPr>
      <w:del w:id="438" w:author="Katie Lankowicz" w:date="2025-10-15T16:01:00Z" w16du:dateUtc="2025-10-15T19:01:00Z">
        <w:r w:rsidRPr="00926F2C" w:rsidDel="004C2BA0">
          <w:rPr>
            <w:rFonts w:asciiTheme="minorHAnsi" w:hAnsiTheme="minorHAnsi"/>
            <w:bCs/>
            <w:sz w:val="22"/>
            <w:szCs w:val="22"/>
          </w:rPr>
          <w:delText xml:space="preserve">Figure 2: Weekly length distributions (in mm) for herring (top panel) and silverside (bottom panel) aggregated across all sampled years. Blue lines indicate locally estimated scatterplot smoothing </w:delText>
        </w:r>
        <w:r w:rsidR="0063690C" w:rsidDel="004C2BA0">
          <w:rPr>
            <w:rFonts w:asciiTheme="minorHAnsi" w:hAnsiTheme="minorHAnsi"/>
            <w:bCs/>
            <w:sz w:val="22"/>
            <w:szCs w:val="22"/>
          </w:rPr>
          <w:delText xml:space="preserve">(LOESS) </w:delText>
        </w:r>
        <w:r w:rsidRPr="00926F2C" w:rsidDel="004C2BA0">
          <w:rPr>
            <w:rFonts w:asciiTheme="minorHAnsi" w:hAnsiTheme="minorHAnsi"/>
            <w:bCs/>
            <w:sz w:val="22"/>
            <w:szCs w:val="22"/>
          </w:rPr>
          <w:delText>regressions to illustrate changes average weekly lengths.</w:delText>
        </w:r>
        <w:r w:rsidRPr="00926F2C" w:rsidDel="004C2BA0">
          <w:rPr>
            <w:rFonts w:asciiTheme="minorHAnsi" w:hAnsiTheme="minorHAnsi"/>
            <w:bCs/>
            <w:sz w:val="22"/>
            <w:szCs w:val="22"/>
          </w:rPr>
          <w:br w:type="page"/>
        </w:r>
      </w:del>
    </w:p>
    <w:p w14:paraId="62E8E700" w14:textId="200B3C74" w:rsidR="00291AF8" w:rsidRPr="00926F2C" w:rsidDel="00431961" w:rsidRDefault="00291AF8" w:rsidP="00291AF8">
      <w:pPr>
        <w:pStyle w:val="NormalWeb"/>
        <w:rPr>
          <w:del w:id="439" w:author="Katie Lankowicz" w:date="2025-10-15T16:40:00Z" w16du:dateUtc="2025-10-15T19:40:00Z"/>
        </w:rPr>
      </w:pPr>
      <w:del w:id="440" w:author="Katie Lankowicz" w:date="2025-10-15T16:40:00Z" w16du:dateUtc="2025-10-15T19:40:00Z">
        <w:r w:rsidRPr="00926F2C" w:rsidDel="00431961">
          <w:rPr>
            <w:noProof/>
          </w:rPr>
          <w:drawing>
            <wp:inline distT="0" distB="0" distL="0" distR="0" wp14:anchorId="307DBDD8" wp14:editId="3C6F8A92">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del>
    </w:p>
    <w:p w14:paraId="73D1DCFA" w14:textId="5B1D79FC" w:rsidR="00291AF8" w:rsidRPr="00431961" w:rsidDel="00431961" w:rsidRDefault="00291AF8" w:rsidP="00291AF8">
      <w:pPr>
        <w:pStyle w:val="NormalWeb"/>
        <w:rPr>
          <w:del w:id="441" w:author="Katie Lankowicz" w:date="2025-10-15T16:40:00Z" w16du:dateUtc="2025-10-15T19:40:00Z"/>
          <w:rFonts w:asciiTheme="minorHAnsi" w:hAnsiTheme="minorHAnsi"/>
          <w:sz w:val="22"/>
          <w:szCs w:val="22"/>
          <w:rPrChange w:id="442" w:author="Katie Lankowicz" w:date="2025-10-15T16:39:00Z" w16du:dateUtc="2025-10-15T19:39:00Z">
            <w:rPr>
              <w:del w:id="443" w:author="Katie Lankowicz" w:date="2025-10-15T16:40:00Z" w16du:dateUtc="2025-10-15T19:40:00Z"/>
            </w:rPr>
          </w:rPrChange>
        </w:rPr>
      </w:pPr>
      <w:del w:id="444" w:author="Katie Lankowicz" w:date="2025-10-15T16:40:00Z" w16du:dateUtc="2025-10-15T19:40:00Z">
        <w:r w:rsidRPr="00926F2C" w:rsidDel="00431961">
          <w:rPr>
            <w:rFonts w:asciiTheme="minorHAnsi" w:hAnsiTheme="minorHAnsi"/>
            <w:sz w:val="22"/>
            <w:szCs w:val="22"/>
          </w:rPr>
          <w:delText xml:space="preserve">Figure </w:delText>
        </w:r>
      </w:del>
      <w:del w:id="445" w:author="Katie Lankowicz" w:date="2025-10-15T16:01:00Z" w16du:dateUtc="2025-10-15T19:01:00Z">
        <w:r w:rsidRPr="00926F2C" w:rsidDel="004C2BA0">
          <w:rPr>
            <w:rFonts w:asciiTheme="minorHAnsi" w:hAnsiTheme="minorHAnsi"/>
            <w:sz w:val="22"/>
            <w:szCs w:val="22"/>
          </w:rPr>
          <w:delText>3</w:delText>
        </w:r>
      </w:del>
      <w:del w:id="446" w:author="Katie Lankowicz" w:date="2025-10-15T16:40:00Z" w16du:dateUtc="2025-10-15T19:40:00Z">
        <w:r w:rsidRPr="00926F2C" w:rsidDel="00431961">
          <w:rPr>
            <w:rFonts w:asciiTheme="minorHAnsi" w:hAnsiTheme="minorHAnsi"/>
            <w:sz w:val="22"/>
            <w:szCs w:val="22"/>
          </w:rPr>
          <w:delText xml:space="preserve">: </w:delText>
        </w:r>
      </w:del>
      <w:del w:id="447" w:author="Katie Lankowicz" w:date="2025-10-15T16:39:00Z" w16du:dateUtc="2025-10-15T19:39:00Z">
        <w:r w:rsidRPr="00926F2C" w:rsidDel="00431961">
          <w:rPr>
            <w:rFonts w:asciiTheme="minorHAnsi" w:hAnsiTheme="minorHAnsi"/>
            <w:sz w:val="22"/>
            <w:szCs w:val="22"/>
          </w:rPr>
          <w:delText xml:space="preserve">Temperature anomalies compared to the average daily temperatures estimated from the Portland Harbor </w:delText>
        </w:r>
      </w:del>
      <w:del w:id="448" w:author="Katie Lankowicz" w:date="2025-10-15T16:36:00Z" w16du:dateUtc="2025-10-15T19:36:00Z">
        <w:r w:rsidRPr="00926F2C" w:rsidDel="00431961">
          <w:rPr>
            <w:rFonts w:asciiTheme="minorHAnsi" w:hAnsiTheme="minorHAnsi"/>
            <w:sz w:val="22"/>
            <w:szCs w:val="22"/>
          </w:rPr>
          <w:delText xml:space="preserve">Buoy </w:delText>
        </w:r>
      </w:del>
      <w:del w:id="449" w:author="Katie Lankowicz" w:date="2025-10-15T16:39:00Z" w16du:dateUtc="2025-10-15T19:39:00Z">
        <w:r w:rsidRPr="00926F2C" w:rsidDel="00431961">
          <w:rPr>
            <w:rFonts w:asciiTheme="minorHAnsi" w:hAnsiTheme="minorHAnsi"/>
            <w:sz w:val="22"/>
            <w:szCs w:val="22"/>
          </w:rPr>
          <w:delText>2003-2020 climate reference period. Gray dots indicate daily anomalies (in °C). Colored dots indicate average annual anomalies; red dots indicate anomalies above the CRP estimate, and blue dots indicate anomalies below the CRP estimate.</w:delText>
        </w:r>
      </w:del>
      <w:del w:id="450" w:author="Katie Lankowicz" w:date="2025-10-15T16:40:00Z" w16du:dateUtc="2025-10-15T19:40:00Z">
        <w:r w:rsidRPr="00926F2C" w:rsidDel="00431961">
          <w:rPr>
            <w:rFonts w:asciiTheme="minorHAnsi" w:hAnsiTheme="minorHAnsi"/>
            <w:sz w:val="22"/>
            <w:szCs w:val="22"/>
          </w:rPr>
          <w:br w:type="page"/>
        </w:r>
      </w:del>
    </w:p>
    <w:p w14:paraId="021F8CB7" w14:textId="414DC913" w:rsidR="00291AF8" w:rsidRPr="00926F2C" w:rsidRDefault="00291AF8" w:rsidP="00291AF8">
      <w:pPr>
        <w:pStyle w:val="NormalWeb"/>
      </w:pPr>
      <w:r w:rsidRPr="00926F2C">
        <w:rPr>
          <w:noProof/>
        </w:rPr>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0C6474BA"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7"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8" o:title="A graph of a bar chart&#10;&#10;AI-generated content may be incorrect"/>
                </v:shape>
                <w10:anchorlock/>
              </v:group>
            </w:pict>
          </mc:Fallback>
        </mc:AlternateContent>
      </w:r>
    </w:p>
    <w:p w14:paraId="746E0595" w14:textId="25748898" w:rsidR="00291AF8" w:rsidRPr="00926F2C" w:rsidRDefault="00291AF8" w:rsidP="00291AF8">
      <w:pPr>
        <w:pStyle w:val="NormalWeb"/>
      </w:pPr>
      <w:r w:rsidRPr="00926F2C">
        <w:rPr>
          <w:rFonts w:asciiTheme="minorHAnsi" w:hAnsiTheme="minorHAnsi"/>
          <w:sz w:val="22"/>
          <w:szCs w:val="22"/>
        </w:rPr>
        <w:t xml:space="preserve">Figure </w:t>
      </w:r>
      <w:ins w:id="451" w:author="Katie Lankowicz" w:date="2025-10-15T16:45:00Z" w16du:dateUtc="2025-10-15T19:45:00Z">
        <w:r w:rsidR="00431961">
          <w:rPr>
            <w:rFonts w:asciiTheme="minorHAnsi" w:hAnsiTheme="minorHAnsi"/>
            <w:sz w:val="22"/>
            <w:szCs w:val="22"/>
          </w:rPr>
          <w:t>2</w:t>
        </w:r>
      </w:ins>
      <w:del w:id="452" w:author="Katie Lankowicz" w:date="2025-10-15T16:05:00Z" w16du:dateUtc="2025-10-15T19:05:00Z">
        <w:r w:rsidRPr="00926F2C" w:rsidDel="004C2BA0">
          <w:rPr>
            <w:rFonts w:asciiTheme="minorHAnsi" w:hAnsiTheme="minorHAnsi"/>
            <w:sz w:val="22"/>
            <w:szCs w:val="22"/>
          </w:rPr>
          <w:delText>4</w:delText>
        </w:r>
      </w:del>
      <w:r w:rsidRPr="00926F2C">
        <w:rPr>
          <w:rFonts w:asciiTheme="minorHAnsi" w:hAnsiTheme="minorHAnsi"/>
          <w:sz w:val="22"/>
          <w:szCs w:val="22"/>
        </w:rPr>
        <w:t>: A. (Top panel) Weekly length distributions (in mm) of age-0 herring (top row) and silverside (bottom row) in years designated as having average annual temperature anomalies cooler (left column) and warmer (right column) than expected given the</w:t>
      </w:r>
      <w:ins w:id="453" w:author="Katie Lankowicz" w:date="2025-10-15T15:59:00Z" w16du:dateUtc="2025-10-15T18:59:00Z">
        <w:r w:rsidR="004C2BA0">
          <w:rPr>
            <w:rFonts w:asciiTheme="minorHAnsi" w:hAnsiTheme="minorHAnsi"/>
            <w:sz w:val="22"/>
            <w:szCs w:val="22"/>
          </w:rPr>
          <w:t xml:space="preserve"> climate reference period</w:t>
        </w:r>
      </w:ins>
      <w:r w:rsidRPr="00926F2C">
        <w:rPr>
          <w:rFonts w:asciiTheme="minorHAnsi" w:hAnsiTheme="minorHAnsi"/>
          <w:sz w:val="22"/>
          <w:szCs w:val="22"/>
        </w:rPr>
        <w:t xml:space="preserve"> </w:t>
      </w:r>
      <w:ins w:id="454" w:author="Katie Lankowicz" w:date="2025-10-15T15:59:00Z" w16du:dateUtc="2025-10-15T18:59:00Z">
        <w:r w:rsidR="004C2BA0">
          <w:rPr>
            <w:rFonts w:asciiTheme="minorHAnsi" w:hAnsiTheme="minorHAnsi"/>
            <w:sz w:val="22"/>
            <w:szCs w:val="22"/>
          </w:rPr>
          <w:t>(</w:t>
        </w:r>
      </w:ins>
      <w:r w:rsidRPr="00926F2C">
        <w:rPr>
          <w:rFonts w:asciiTheme="minorHAnsi" w:hAnsiTheme="minorHAnsi"/>
          <w:sz w:val="22"/>
          <w:szCs w:val="22"/>
        </w:rPr>
        <w:t>CRP</w:t>
      </w:r>
      <w:ins w:id="455" w:author="Katie Lankowicz" w:date="2025-10-15T15:59:00Z" w16du:dateUtc="2025-10-15T18:59:00Z">
        <w:r w:rsidR="004C2BA0">
          <w:rPr>
            <w:rFonts w:asciiTheme="minorHAnsi" w:hAnsiTheme="minorHAnsi"/>
            <w:sz w:val="22"/>
            <w:szCs w:val="22"/>
          </w:rPr>
          <w:t>)</w:t>
        </w:r>
      </w:ins>
      <w:r w:rsidRPr="00926F2C">
        <w:rPr>
          <w:rFonts w:asciiTheme="minorHAnsi" w:hAnsiTheme="minorHAnsi"/>
          <w:sz w:val="22"/>
          <w:szCs w:val="22"/>
        </w:rPr>
        <w:t>.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sidRPr="00926F2C">
        <w:rPr>
          <w:rFonts w:asciiTheme="minorHAnsi" w:hAnsiTheme="minorHAnsi"/>
          <w:sz w:val="22"/>
          <w:szCs w:val="22"/>
        </w:rPr>
        <w:br w:type="page"/>
      </w:r>
    </w:p>
    <w:p w14:paraId="6505C942" w14:textId="77777777" w:rsidR="00291AF8" w:rsidRPr="00926F2C" w:rsidRDefault="00291AF8" w:rsidP="00291AF8">
      <w:pPr>
        <w:pStyle w:val="NormalWeb"/>
        <w:sectPr w:rsidR="00291AF8" w:rsidRPr="00926F2C" w:rsidSect="005E42CD">
          <w:headerReference w:type="default" r:id="rId19"/>
          <w:footerReference w:type="default" r:id="rId20"/>
          <w:type w:val="continuous"/>
          <w:pgSz w:w="12240" w:h="15840"/>
          <w:pgMar w:top="1440" w:right="1440" w:bottom="1440" w:left="1440" w:header="720" w:footer="720" w:gutter="0"/>
          <w:lnNumType w:countBy="1" w:restart="continuous"/>
          <w:cols w:space="720"/>
          <w:docGrid w:linePitch="360"/>
        </w:sectPr>
      </w:pPr>
    </w:p>
    <w:p w14:paraId="52F87790" w14:textId="60345AD2" w:rsidR="00291AF8" w:rsidRPr="00926F2C" w:rsidRDefault="00291AF8" w:rsidP="00291AF8">
      <w:pPr>
        <w:pStyle w:val="NormalWeb"/>
      </w:pPr>
      <w:r w:rsidRPr="00926F2C">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17BC5566" w:rsidR="00291AF8" w:rsidRPr="00926F2C" w:rsidRDefault="00291AF8" w:rsidP="00291AF8">
      <w:pPr>
        <w:pStyle w:val="NormalWeb"/>
        <w:rPr>
          <w:rFonts w:asciiTheme="minorHAnsi" w:hAnsiTheme="minorHAnsi"/>
          <w:sz w:val="22"/>
          <w:szCs w:val="22"/>
        </w:rPr>
      </w:pPr>
      <w:r w:rsidRPr="00926F2C">
        <w:rPr>
          <w:rFonts w:asciiTheme="minorHAnsi" w:hAnsiTheme="minorHAnsi"/>
          <w:sz w:val="22"/>
          <w:szCs w:val="22"/>
        </w:rPr>
        <w:t xml:space="preserve">Figure </w:t>
      </w:r>
      <w:ins w:id="459" w:author="Katie Lankowicz" w:date="2025-10-15T16:45:00Z" w16du:dateUtc="2025-10-15T19:45:00Z">
        <w:r w:rsidR="00431961">
          <w:rPr>
            <w:rFonts w:asciiTheme="minorHAnsi" w:hAnsiTheme="minorHAnsi"/>
            <w:sz w:val="22"/>
            <w:szCs w:val="22"/>
          </w:rPr>
          <w:t>3</w:t>
        </w:r>
      </w:ins>
      <w:del w:id="460" w:author="Katie Lankowicz" w:date="2025-10-15T16:05:00Z" w16du:dateUtc="2025-10-15T19:05:00Z">
        <w:r w:rsidRPr="00926F2C" w:rsidDel="004C2BA0">
          <w:rPr>
            <w:rFonts w:asciiTheme="minorHAnsi" w:hAnsiTheme="minorHAnsi"/>
            <w:sz w:val="22"/>
            <w:szCs w:val="22"/>
          </w:rPr>
          <w:delText>5</w:delText>
        </w:r>
      </w:del>
      <w:r w:rsidRPr="00926F2C">
        <w:rPr>
          <w:rFonts w:asciiTheme="minorHAnsi" w:hAnsiTheme="minorHAnsi"/>
          <w:sz w:val="22"/>
          <w:szCs w:val="22"/>
        </w:rPr>
        <w:t>: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Pr="00926F2C" w:rsidRDefault="00291AF8" w:rsidP="00291AF8">
      <w:r w:rsidRPr="00926F2C">
        <w:br w:type="page"/>
      </w:r>
      <w:r w:rsidRPr="00926F2C">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3A05E8D2" w:rsidR="00291AF8" w:rsidRPr="00926F2C" w:rsidRDefault="00291AF8" w:rsidP="00291AF8">
      <w:pPr>
        <w:pStyle w:val="NormalWeb"/>
        <w:rPr>
          <w:rFonts w:asciiTheme="minorHAnsi" w:hAnsiTheme="minorHAnsi"/>
          <w:sz w:val="22"/>
          <w:szCs w:val="22"/>
        </w:rPr>
        <w:sectPr w:rsidR="00291AF8" w:rsidRPr="00926F2C" w:rsidSect="00291AF8">
          <w:pgSz w:w="15840" w:h="12240" w:orient="landscape"/>
          <w:pgMar w:top="1440" w:right="1440" w:bottom="1440" w:left="1440" w:header="720" w:footer="720" w:gutter="0"/>
          <w:lnNumType w:countBy="1" w:restart="continuous"/>
          <w:cols w:space="720"/>
          <w:docGrid w:linePitch="360"/>
        </w:sectPr>
      </w:pPr>
      <w:r w:rsidRPr="00926F2C">
        <w:rPr>
          <w:rFonts w:asciiTheme="minorHAnsi" w:hAnsiTheme="minorHAnsi"/>
          <w:sz w:val="22"/>
          <w:szCs w:val="22"/>
        </w:rPr>
        <w:t xml:space="preserve">Figure </w:t>
      </w:r>
      <w:ins w:id="461" w:author="Katie Lankowicz" w:date="2025-10-15T16:45:00Z" w16du:dateUtc="2025-10-15T19:45:00Z">
        <w:r w:rsidR="00431961">
          <w:rPr>
            <w:rFonts w:asciiTheme="minorHAnsi" w:hAnsiTheme="minorHAnsi"/>
            <w:sz w:val="22"/>
            <w:szCs w:val="22"/>
          </w:rPr>
          <w:t>4</w:t>
        </w:r>
      </w:ins>
      <w:del w:id="462" w:author="Katie Lankowicz" w:date="2025-10-15T16:05:00Z" w16du:dateUtc="2025-10-15T19:05:00Z">
        <w:r w:rsidRPr="00926F2C" w:rsidDel="004C2BA0">
          <w:rPr>
            <w:rFonts w:asciiTheme="minorHAnsi" w:hAnsiTheme="minorHAnsi"/>
            <w:sz w:val="22"/>
            <w:szCs w:val="22"/>
          </w:rPr>
          <w:delText>6</w:delText>
        </w:r>
      </w:del>
      <w:r w:rsidRPr="00926F2C">
        <w:rPr>
          <w:rFonts w:asciiTheme="minorHAnsi" w:hAnsiTheme="minorHAnsi"/>
          <w:sz w:val="22"/>
          <w:szCs w:val="22"/>
        </w:rPr>
        <w:t>: Smooth terms for the silverside weekly catch GAM. Terms include (a) the interaction of week and temperature, (b) random effect of site, (c) factor effect of year, and (d) factor effect of weather conditions.</w:t>
      </w:r>
    </w:p>
    <w:p w14:paraId="1A52F883" w14:textId="65E798CD" w:rsidR="0074445F" w:rsidRPr="00926F2C" w:rsidRDefault="0074445F" w:rsidP="0074445F">
      <w:pPr>
        <w:pStyle w:val="NormalWeb"/>
      </w:pPr>
      <w:r w:rsidRPr="00926F2C">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779A8ECE" w:rsidR="000229DC" w:rsidRPr="00926F2C" w:rsidRDefault="0074445F" w:rsidP="000229DC">
      <w:pPr>
        <w:pStyle w:val="NormalWeb"/>
        <w:rPr>
          <w:rFonts w:asciiTheme="minorHAnsi" w:hAnsiTheme="minorHAnsi"/>
          <w:bCs/>
          <w:sz w:val="22"/>
          <w:szCs w:val="22"/>
        </w:rPr>
      </w:pPr>
      <w:r w:rsidRPr="00926F2C">
        <w:rPr>
          <w:rFonts w:asciiTheme="minorHAnsi" w:hAnsiTheme="minorHAnsi"/>
          <w:sz w:val="22"/>
          <w:szCs w:val="22"/>
        </w:rPr>
        <w:t xml:space="preserve">Figure </w:t>
      </w:r>
      <w:ins w:id="463" w:author="Katie Lankowicz" w:date="2025-10-15T16:45:00Z" w16du:dateUtc="2025-10-15T19:45:00Z">
        <w:r w:rsidR="00431961">
          <w:rPr>
            <w:rFonts w:asciiTheme="minorHAnsi" w:hAnsiTheme="minorHAnsi"/>
            <w:sz w:val="22"/>
            <w:szCs w:val="22"/>
          </w:rPr>
          <w:t>5</w:t>
        </w:r>
      </w:ins>
      <w:del w:id="464" w:author="Katie Lankowicz" w:date="2025-10-15T16:05:00Z" w16du:dateUtc="2025-10-15T19:05:00Z">
        <w:r w:rsidRPr="00926F2C" w:rsidDel="004C2BA0">
          <w:rPr>
            <w:rFonts w:asciiTheme="minorHAnsi" w:hAnsiTheme="minorHAnsi"/>
            <w:sz w:val="22"/>
            <w:szCs w:val="22"/>
          </w:rPr>
          <w:delText>7</w:delText>
        </w:r>
      </w:del>
      <w:r w:rsidRPr="00926F2C">
        <w:rPr>
          <w:rFonts w:asciiTheme="minorHAnsi" w:hAnsiTheme="minorHAnsi"/>
          <w:sz w:val="22"/>
          <w:szCs w:val="22"/>
        </w:rPr>
        <w:t xml:space="preserve">: </w:t>
      </w:r>
      <w:r w:rsidR="000229DC" w:rsidRPr="00926F2C">
        <w:rPr>
          <w:rFonts w:asciiTheme="minorHAnsi" w:hAnsiTheme="minorHAnsi"/>
          <w:sz w:val="22"/>
          <w:szCs w:val="22"/>
        </w:rPr>
        <w:t>Nonmetric multidimensional scaling and k-means cluster analysis of community composition among all sampling sites. Clockwise from top left, the panels illustrate (a) the cluster</w:t>
      </w:r>
      <w:r w:rsidR="00191AE4">
        <w:rPr>
          <w:rFonts w:asciiTheme="minorHAnsi" w:hAnsiTheme="minorHAnsi"/>
          <w:sz w:val="22"/>
          <w:szCs w:val="22"/>
        </w:rPr>
        <w:t>s</w:t>
      </w:r>
      <w:r w:rsidR="000229DC" w:rsidRPr="00926F2C">
        <w:rPr>
          <w:rFonts w:asciiTheme="minorHAnsi" w:hAnsiTheme="minorHAnsi"/>
          <w:sz w:val="22"/>
          <w:szCs w:val="22"/>
        </w:rPr>
        <w:t xml:space="preserve"> of similar community composition found at each sampling site in the </w:t>
      </w:r>
      <w:r w:rsidR="000229DC" w:rsidRPr="00926F2C">
        <w:rPr>
          <w:rFonts w:asciiTheme="minorHAnsi" w:hAnsiTheme="minorHAnsi"/>
          <w:bCs/>
          <w:sz w:val="22"/>
          <w:szCs w:val="22"/>
        </w:rPr>
        <w:t xml:space="preserve">early summer (weeks 24-28 of each year), mid summer (weeks 29-33), and late summer (weeks 34-39) periods; (b) the NMDS ordination of each site-period combination (points) with coloring indicating the same clustering structure and herring (h), silverside (ss), and sand lance (sl) association to the ordination structure illustrated as vectors; and (c) the log-scaled average catch per unit effort (CPUE) for all species by cluster. Species are bluefish (bf), northern pipefish (pf), Atlantic tomcod (tc), winter flounder (fl), green crab (gc), </w:t>
      </w:r>
      <w:r w:rsidR="00EB350B">
        <w:rPr>
          <w:rFonts w:asciiTheme="minorHAnsi" w:hAnsiTheme="minorHAnsi"/>
          <w:bCs/>
          <w:sz w:val="22"/>
          <w:szCs w:val="22"/>
        </w:rPr>
        <w:t>river herring</w:t>
      </w:r>
      <w:r w:rsidR="000229DC" w:rsidRPr="00926F2C">
        <w:rPr>
          <w:rFonts w:asciiTheme="minorHAnsi" w:hAnsiTheme="minorHAnsi"/>
          <w:bCs/>
          <w:sz w:val="22"/>
          <w:szCs w:val="22"/>
        </w:rPr>
        <w:t xml:space="preserve"> (aw), Atlantic herring (h), Atlantic silverside (ss), mummichog (mm), and American sand lance (sl). </w:t>
      </w:r>
      <w:r w:rsidR="000229DC" w:rsidRPr="00926F2C">
        <w:rPr>
          <w:rFonts w:asciiTheme="minorHAnsi" w:hAnsiTheme="minorHAnsi"/>
          <w:bCs/>
          <w:sz w:val="22"/>
          <w:szCs w:val="22"/>
        </w:rPr>
        <w:br w:type="page"/>
      </w:r>
    </w:p>
    <w:p w14:paraId="477B4C1B" w14:textId="3EB45CD6" w:rsidR="00291AF8" w:rsidRPr="00926F2C" w:rsidRDefault="000229DC" w:rsidP="000229DC">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0F0AFD4D" w:rsidR="00F77EBD" w:rsidRPr="00926F2C" w:rsidRDefault="000229DC" w:rsidP="00F77EBD">
      <w:pPr>
        <w:pStyle w:val="NormalWeb"/>
        <w:rPr>
          <w:bCs/>
        </w:rPr>
      </w:pPr>
      <w:r w:rsidRPr="00926F2C">
        <w:rPr>
          <w:rFonts w:asciiTheme="minorHAnsi" w:hAnsiTheme="minorHAnsi"/>
          <w:sz w:val="22"/>
          <w:szCs w:val="22"/>
        </w:rPr>
        <w:t xml:space="preserve">Figure </w:t>
      </w:r>
      <w:ins w:id="465" w:author="Katie Lankowicz" w:date="2025-10-15T16:45:00Z" w16du:dateUtc="2025-10-15T19:45:00Z">
        <w:r w:rsidR="00431961">
          <w:rPr>
            <w:rFonts w:asciiTheme="minorHAnsi" w:hAnsiTheme="minorHAnsi"/>
            <w:sz w:val="22"/>
            <w:szCs w:val="22"/>
          </w:rPr>
          <w:t>6</w:t>
        </w:r>
      </w:ins>
      <w:del w:id="466" w:author="Katie Lankowicz" w:date="2025-10-15T16:05:00Z" w16du:dateUtc="2025-10-15T19:05:00Z">
        <w:r w:rsidRPr="00926F2C" w:rsidDel="004C2BA0">
          <w:rPr>
            <w:rFonts w:asciiTheme="minorHAnsi" w:hAnsiTheme="minorHAnsi"/>
            <w:sz w:val="22"/>
            <w:szCs w:val="22"/>
          </w:rPr>
          <w:delText>8</w:delText>
        </w:r>
      </w:del>
      <w:r w:rsidRPr="00926F2C">
        <w:rPr>
          <w:rFonts w:asciiTheme="minorHAnsi" w:hAnsiTheme="minorHAnsi"/>
          <w:sz w:val="22"/>
          <w:szCs w:val="22"/>
        </w:rPr>
        <w:t xml:space="preserve">: Nonmetric multidimensional scaling and k-means cluster analysis of community composition among all sampling sites. The top panel illustrates the NMDS ordination of each annual Casco Bay-wide annual community compositions, with the color of the points indicating the cluster and herring (h), silverside (ss), and </w:t>
      </w:r>
      <w:r w:rsidR="00544779" w:rsidRPr="00926F2C">
        <w:rPr>
          <w:rFonts w:asciiTheme="minorHAnsi" w:hAnsiTheme="minorHAnsi"/>
          <w:sz w:val="22"/>
          <w:szCs w:val="22"/>
        </w:rPr>
        <w:t>northern pipefish</w:t>
      </w:r>
      <w:r w:rsidRPr="00926F2C">
        <w:rPr>
          <w:rFonts w:asciiTheme="minorHAnsi" w:hAnsiTheme="minorHAnsi"/>
          <w:sz w:val="22"/>
          <w:szCs w:val="22"/>
        </w:rPr>
        <w:t xml:space="preserve"> (</w:t>
      </w:r>
      <w:r w:rsidR="00544779" w:rsidRPr="00926F2C">
        <w:rPr>
          <w:rFonts w:asciiTheme="minorHAnsi" w:hAnsiTheme="minorHAnsi"/>
          <w:sz w:val="22"/>
          <w:szCs w:val="22"/>
        </w:rPr>
        <w:t>pf</w:t>
      </w:r>
      <w:r w:rsidRPr="00926F2C">
        <w:rPr>
          <w:rFonts w:asciiTheme="minorHAnsi" w:hAnsiTheme="minorHAnsi"/>
          <w:sz w:val="22"/>
          <w:szCs w:val="22"/>
        </w:rPr>
        <w:t xml:space="preserve">) association to the ordination structure illustrated as vectors. The top panel illustrates </w:t>
      </w:r>
      <w:r w:rsidRPr="00926F2C">
        <w:rPr>
          <w:rFonts w:asciiTheme="minorHAnsi" w:hAnsiTheme="minorHAnsi"/>
          <w:bCs/>
          <w:sz w:val="22"/>
          <w:szCs w:val="22"/>
        </w:rPr>
        <w:t xml:space="preserve">the log-scaled average catch per unit effort (CPUE) for all species by cluster. Species are bluefish (bf), northern pipefish (pf), Atlantic tomcod (tc), winter flounder (fl), green crab (gc), </w:t>
      </w:r>
      <w:r w:rsidR="00EB350B">
        <w:rPr>
          <w:rFonts w:asciiTheme="minorHAnsi" w:hAnsiTheme="minorHAnsi"/>
          <w:bCs/>
          <w:sz w:val="22"/>
          <w:szCs w:val="22"/>
        </w:rPr>
        <w:t>river herring</w:t>
      </w:r>
      <w:r w:rsidRPr="00926F2C">
        <w:rPr>
          <w:rFonts w:asciiTheme="minorHAnsi" w:hAnsiTheme="minorHAnsi"/>
          <w:bCs/>
          <w:sz w:val="22"/>
          <w:szCs w:val="22"/>
        </w:rPr>
        <w:t xml:space="preserve"> (aw), Atlantic herring (h), Atlantic silverside (ss), mummichog (mm), and American sand lance (sl). </w:t>
      </w:r>
      <w:r w:rsidR="00F77EBD" w:rsidRPr="00926F2C">
        <w:rPr>
          <w:rFonts w:asciiTheme="minorHAnsi" w:hAnsiTheme="minorHAnsi"/>
          <w:bCs/>
          <w:sz w:val="22"/>
          <w:szCs w:val="22"/>
        </w:rPr>
        <w:br w:type="page"/>
      </w:r>
    </w:p>
    <w:p w14:paraId="5E1D83A5" w14:textId="0D632F3F" w:rsidR="00F77EBD" w:rsidRPr="00926F2C" w:rsidRDefault="00F77EBD" w:rsidP="00F77EBD">
      <w:pPr>
        <w:pStyle w:val="Bibliography"/>
        <w:rPr>
          <w:b/>
          <w:color w:val="4472C4"/>
        </w:rPr>
      </w:pPr>
      <w:r w:rsidRPr="00926F2C">
        <w:rPr>
          <w:b/>
          <w:color w:val="4472C4"/>
        </w:rPr>
        <w:lastRenderedPageBreak/>
        <w:t>8</w:t>
      </w:r>
      <w:r w:rsidRPr="00926F2C">
        <w:rPr>
          <w:b/>
          <w:color w:val="4472C4"/>
        </w:rPr>
        <w:tab/>
        <w:t>Table</w:t>
      </w:r>
      <w:r w:rsidR="00191AE4">
        <w:rPr>
          <w:b/>
          <w:color w:val="4472C4"/>
        </w:rPr>
        <w:t>s &amp; table</w:t>
      </w:r>
      <w:r w:rsidRPr="00926F2C">
        <w:rPr>
          <w:b/>
          <w:color w:val="4472C4"/>
        </w:rPr>
        <w:t xml:space="preserve"> captions</w:t>
      </w:r>
    </w:p>
    <w:p w14:paraId="69A0DBC2" w14:textId="6A4C9350" w:rsidR="000229DC" w:rsidRDefault="00F77EBD" w:rsidP="000229DC">
      <w:pPr>
        <w:pStyle w:val="NormalWeb"/>
        <w:rPr>
          <w:rFonts w:asciiTheme="minorHAnsi" w:hAnsiTheme="minorHAnsi"/>
          <w:sz w:val="22"/>
          <w:szCs w:val="22"/>
        </w:rPr>
      </w:pPr>
      <w:r w:rsidRPr="00926F2C">
        <w:rPr>
          <w:rFonts w:asciiTheme="minorHAnsi" w:hAnsiTheme="minorHAnsi"/>
          <w:sz w:val="22"/>
          <w:szCs w:val="22"/>
        </w:rPr>
        <w:t>Table 1: Summary of seine catch data of 11 year time series. Species are arranged by number of individuals caught, number of seine hauls where at least one individual of the species was encountered (Encounters), and number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tbl>
      <w:tblPr>
        <w:tblW w:w="9360" w:type="dxa"/>
        <w:tblLook w:val="04A0" w:firstRow="1" w:lastRow="0" w:firstColumn="1" w:lastColumn="0" w:noHBand="0" w:noVBand="1"/>
      </w:tblPr>
      <w:tblGrid>
        <w:gridCol w:w="1613"/>
        <w:gridCol w:w="2423"/>
        <w:gridCol w:w="855"/>
        <w:gridCol w:w="824"/>
        <w:gridCol w:w="153"/>
        <w:gridCol w:w="972"/>
        <w:gridCol w:w="362"/>
        <w:gridCol w:w="936"/>
        <w:gridCol w:w="216"/>
        <w:gridCol w:w="1006"/>
      </w:tblGrid>
      <w:tr w:rsidR="00191AE4" w:rsidRPr="00191AE4" w14:paraId="697306DB" w14:textId="77777777" w:rsidTr="001F73AC">
        <w:trPr>
          <w:trHeight w:val="300"/>
        </w:trPr>
        <w:tc>
          <w:tcPr>
            <w:tcW w:w="1613" w:type="dxa"/>
            <w:tcBorders>
              <w:top w:val="nil"/>
              <w:left w:val="nil"/>
              <w:bottom w:val="single" w:sz="4" w:space="0" w:color="auto"/>
              <w:right w:val="nil"/>
            </w:tcBorders>
            <w:noWrap/>
            <w:vAlign w:val="bottom"/>
            <w:hideMark/>
          </w:tcPr>
          <w:p w14:paraId="3BC39EB8" w14:textId="77777777" w:rsidR="00191AE4" w:rsidRPr="00191AE4" w:rsidRDefault="00191AE4" w:rsidP="00191AE4">
            <w:pPr>
              <w:spacing w:after="0" w:line="240" w:lineRule="auto"/>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Common name</w:t>
            </w:r>
          </w:p>
        </w:tc>
        <w:tc>
          <w:tcPr>
            <w:tcW w:w="2423" w:type="dxa"/>
            <w:tcBorders>
              <w:top w:val="nil"/>
              <w:left w:val="nil"/>
              <w:bottom w:val="single" w:sz="4" w:space="0" w:color="auto"/>
              <w:right w:val="nil"/>
            </w:tcBorders>
            <w:noWrap/>
            <w:vAlign w:val="bottom"/>
            <w:hideMark/>
          </w:tcPr>
          <w:p w14:paraId="5AACD082" w14:textId="77777777" w:rsidR="00191AE4" w:rsidRPr="00191AE4" w:rsidRDefault="00191AE4" w:rsidP="00191AE4">
            <w:pPr>
              <w:spacing w:after="0" w:line="240" w:lineRule="auto"/>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Scientific name</w:t>
            </w:r>
          </w:p>
        </w:tc>
        <w:tc>
          <w:tcPr>
            <w:tcW w:w="855" w:type="dxa"/>
            <w:tcBorders>
              <w:top w:val="nil"/>
              <w:left w:val="nil"/>
              <w:bottom w:val="single" w:sz="4" w:space="0" w:color="auto"/>
              <w:right w:val="nil"/>
            </w:tcBorders>
            <w:noWrap/>
            <w:vAlign w:val="bottom"/>
            <w:hideMark/>
          </w:tcPr>
          <w:p w14:paraId="32C7F8FF" w14:textId="007A19D8" w:rsidR="00191AE4" w:rsidRPr="00191AE4" w:rsidRDefault="001F73AC" w:rsidP="00191AE4">
            <w:pPr>
              <w:spacing w:after="0" w:line="240" w:lineRule="auto"/>
              <w:jc w:val="center"/>
              <w:rPr>
                <w:rFonts w:ascii="Aptos Narrow" w:eastAsia="Times New Roman" w:hAnsi="Aptos Narrow" w:cs="Times New Roman"/>
                <w:b/>
                <w:bCs/>
                <w:color w:val="000000"/>
                <w:kern w:val="0"/>
                <w:sz w:val="18"/>
                <w:szCs w:val="18"/>
                <w14:ligatures w14:val="none"/>
              </w:rPr>
            </w:pPr>
            <w:r>
              <w:rPr>
                <w:rFonts w:ascii="Aptos Narrow" w:eastAsia="Times New Roman" w:hAnsi="Aptos Narrow" w:cs="Times New Roman"/>
                <w:b/>
                <w:bCs/>
                <w:color w:val="000000"/>
                <w:kern w:val="0"/>
                <w:sz w:val="18"/>
                <w:szCs w:val="18"/>
                <w14:ligatures w14:val="none"/>
              </w:rPr>
              <w:t># Individs.</w:t>
            </w:r>
          </w:p>
        </w:tc>
        <w:tc>
          <w:tcPr>
            <w:tcW w:w="824" w:type="dxa"/>
            <w:tcBorders>
              <w:top w:val="nil"/>
              <w:left w:val="nil"/>
              <w:bottom w:val="single" w:sz="4" w:space="0" w:color="auto"/>
              <w:right w:val="nil"/>
            </w:tcBorders>
            <w:noWrap/>
            <w:vAlign w:val="bottom"/>
            <w:hideMark/>
          </w:tcPr>
          <w:p w14:paraId="3CA82C73"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 of total catch</w:t>
            </w:r>
          </w:p>
        </w:tc>
        <w:tc>
          <w:tcPr>
            <w:tcW w:w="1125" w:type="dxa"/>
            <w:gridSpan w:val="2"/>
            <w:tcBorders>
              <w:top w:val="nil"/>
              <w:left w:val="nil"/>
              <w:bottom w:val="single" w:sz="4" w:space="0" w:color="auto"/>
              <w:right w:val="nil"/>
            </w:tcBorders>
            <w:noWrap/>
            <w:vAlign w:val="bottom"/>
            <w:hideMark/>
          </w:tcPr>
          <w:p w14:paraId="1ABDFB24"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Encounters</w:t>
            </w:r>
          </w:p>
        </w:tc>
        <w:tc>
          <w:tcPr>
            <w:tcW w:w="1298" w:type="dxa"/>
            <w:gridSpan w:val="2"/>
            <w:tcBorders>
              <w:top w:val="nil"/>
              <w:left w:val="nil"/>
              <w:bottom w:val="single" w:sz="4" w:space="0" w:color="auto"/>
              <w:right w:val="nil"/>
            </w:tcBorders>
            <w:noWrap/>
            <w:vAlign w:val="bottom"/>
            <w:hideMark/>
          </w:tcPr>
          <w:p w14:paraId="055852DF"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 of encounters</w:t>
            </w:r>
          </w:p>
        </w:tc>
        <w:tc>
          <w:tcPr>
            <w:tcW w:w="1222" w:type="dxa"/>
            <w:gridSpan w:val="2"/>
            <w:tcBorders>
              <w:top w:val="nil"/>
              <w:left w:val="nil"/>
              <w:bottom w:val="single" w:sz="4" w:space="0" w:color="auto"/>
              <w:right w:val="nil"/>
            </w:tcBorders>
            <w:noWrap/>
            <w:vAlign w:val="bottom"/>
            <w:hideMark/>
          </w:tcPr>
          <w:p w14:paraId="286FF0BB" w14:textId="77777777" w:rsidR="00191AE4" w:rsidRPr="00191AE4" w:rsidRDefault="00191AE4" w:rsidP="00191AE4">
            <w:pPr>
              <w:spacing w:after="0" w:line="240" w:lineRule="auto"/>
              <w:jc w:val="center"/>
              <w:rPr>
                <w:rFonts w:ascii="Aptos Narrow" w:eastAsia="Times New Roman" w:hAnsi="Aptos Narrow" w:cs="Times New Roman"/>
                <w:b/>
                <w:bCs/>
                <w:color w:val="000000"/>
                <w:kern w:val="0"/>
                <w:sz w:val="18"/>
                <w:szCs w:val="18"/>
                <w14:ligatures w14:val="none"/>
              </w:rPr>
            </w:pPr>
            <w:r w:rsidRPr="00191AE4">
              <w:rPr>
                <w:rFonts w:ascii="Aptos Narrow" w:eastAsia="Times New Roman" w:hAnsi="Aptos Narrow" w:cs="Times New Roman"/>
                <w:b/>
                <w:bCs/>
                <w:color w:val="000000"/>
                <w:kern w:val="0"/>
                <w:sz w:val="18"/>
                <w:szCs w:val="18"/>
                <w14:ligatures w14:val="none"/>
              </w:rPr>
              <w:t>Years encountered</w:t>
            </w:r>
          </w:p>
        </w:tc>
      </w:tr>
      <w:tr w:rsidR="00191AE4" w:rsidRPr="00191AE4" w14:paraId="0ECB4B31" w14:textId="77777777" w:rsidTr="001F73AC">
        <w:trPr>
          <w:trHeight w:val="300"/>
        </w:trPr>
        <w:tc>
          <w:tcPr>
            <w:tcW w:w="1613" w:type="dxa"/>
            <w:tcBorders>
              <w:top w:val="single" w:sz="4" w:space="0" w:color="auto"/>
              <w:left w:val="nil"/>
              <w:bottom w:val="nil"/>
              <w:right w:val="nil"/>
            </w:tcBorders>
            <w:noWrap/>
            <w:vAlign w:val="bottom"/>
            <w:hideMark/>
          </w:tcPr>
          <w:p w14:paraId="7CDADFFD" w14:textId="2512479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unner</w:t>
            </w:r>
          </w:p>
        </w:tc>
        <w:tc>
          <w:tcPr>
            <w:tcW w:w="2423" w:type="dxa"/>
            <w:tcBorders>
              <w:top w:val="single" w:sz="4" w:space="0" w:color="auto"/>
              <w:left w:val="nil"/>
              <w:bottom w:val="nil"/>
              <w:right w:val="nil"/>
            </w:tcBorders>
            <w:noWrap/>
            <w:vAlign w:val="bottom"/>
            <w:hideMark/>
          </w:tcPr>
          <w:p w14:paraId="73CFE45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Tautogolabrus adspersus</w:t>
            </w:r>
          </w:p>
        </w:tc>
        <w:tc>
          <w:tcPr>
            <w:tcW w:w="855" w:type="dxa"/>
            <w:tcBorders>
              <w:top w:val="single" w:sz="4" w:space="0" w:color="auto"/>
              <w:left w:val="nil"/>
              <w:bottom w:val="nil"/>
              <w:right w:val="nil"/>
            </w:tcBorders>
            <w:noWrap/>
            <w:vAlign w:val="bottom"/>
            <w:hideMark/>
          </w:tcPr>
          <w:p w14:paraId="0977F27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single" w:sz="4" w:space="0" w:color="auto"/>
              <w:left w:val="nil"/>
              <w:bottom w:val="nil"/>
              <w:right w:val="nil"/>
            </w:tcBorders>
            <w:noWrap/>
            <w:vAlign w:val="bottom"/>
            <w:hideMark/>
          </w:tcPr>
          <w:p w14:paraId="599E7C4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single" w:sz="4" w:space="0" w:color="auto"/>
              <w:left w:val="nil"/>
              <w:bottom w:val="nil"/>
              <w:right w:val="nil"/>
            </w:tcBorders>
            <w:noWrap/>
            <w:vAlign w:val="bottom"/>
            <w:hideMark/>
          </w:tcPr>
          <w:p w14:paraId="3011911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single" w:sz="4" w:space="0" w:color="auto"/>
              <w:left w:val="nil"/>
              <w:bottom w:val="nil"/>
              <w:right w:val="nil"/>
            </w:tcBorders>
            <w:noWrap/>
            <w:vAlign w:val="bottom"/>
            <w:hideMark/>
          </w:tcPr>
          <w:p w14:paraId="2CF82A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single" w:sz="4" w:space="0" w:color="auto"/>
              <w:left w:val="nil"/>
              <w:bottom w:val="nil"/>
              <w:right w:val="nil"/>
            </w:tcBorders>
            <w:noWrap/>
            <w:vAlign w:val="bottom"/>
            <w:hideMark/>
          </w:tcPr>
          <w:p w14:paraId="47832FB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258DBC63" w14:textId="77777777" w:rsidTr="001F73AC">
        <w:trPr>
          <w:trHeight w:val="300"/>
        </w:trPr>
        <w:tc>
          <w:tcPr>
            <w:tcW w:w="1613" w:type="dxa"/>
            <w:tcBorders>
              <w:top w:val="nil"/>
              <w:left w:val="nil"/>
              <w:bottom w:val="nil"/>
              <w:right w:val="nil"/>
            </w:tcBorders>
            <w:noWrap/>
            <w:vAlign w:val="bottom"/>
            <w:hideMark/>
          </w:tcPr>
          <w:p w14:paraId="28104F00" w14:textId="0CCA950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e</w:t>
            </w:r>
            <w:r w:rsidRPr="00191AE4">
              <w:rPr>
                <w:rFonts w:ascii="Aptos Narrow" w:eastAsia="Times New Roman" w:hAnsi="Aptos Narrow" w:cs="Times New Roman"/>
                <w:color w:val="000000"/>
                <w:kern w:val="0"/>
                <w:sz w:val="18"/>
                <w:szCs w:val="18"/>
                <w14:ligatures w14:val="none"/>
              </w:rPr>
              <w:t xml:space="preserve">aster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ilvery </w:t>
            </w: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innow</w:t>
            </w:r>
          </w:p>
        </w:tc>
        <w:tc>
          <w:tcPr>
            <w:tcW w:w="2423" w:type="dxa"/>
            <w:tcBorders>
              <w:top w:val="nil"/>
              <w:left w:val="nil"/>
              <w:bottom w:val="nil"/>
              <w:right w:val="nil"/>
            </w:tcBorders>
            <w:noWrap/>
            <w:vAlign w:val="bottom"/>
            <w:hideMark/>
          </w:tcPr>
          <w:p w14:paraId="14B36F5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Hybognathus regius</w:t>
            </w:r>
          </w:p>
        </w:tc>
        <w:tc>
          <w:tcPr>
            <w:tcW w:w="855" w:type="dxa"/>
            <w:tcBorders>
              <w:top w:val="nil"/>
              <w:left w:val="nil"/>
              <w:bottom w:val="nil"/>
              <w:right w:val="nil"/>
            </w:tcBorders>
            <w:noWrap/>
            <w:vAlign w:val="bottom"/>
            <w:hideMark/>
          </w:tcPr>
          <w:p w14:paraId="42C258B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nil"/>
              <w:left w:val="nil"/>
              <w:bottom w:val="nil"/>
              <w:right w:val="nil"/>
            </w:tcBorders>
            <w:noWrap/>
            <w:vAlign w:val="bottom"/>
            <w:hideMark/>
          </w:tcPr>
          <w:p w14:paraId="34D2E3C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197883E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3F6953D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46C242E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37DB0E12" w14:textId="77777777" w:rsidTr="001F73AC">
        <w:trPr>
          <w:trHeight w:val="300"/>
        </w:trPr>
        <w:tc>
          <w:tcPr>
            <w:tcW w:w="1613" w:type="dxa"/>
            <w:tcBorders>
              <w:top w:val="nil"/>
              <w:left w:val="nil"/>
              <w:bottom w:val="nil"/>
              <w:right w:val="nil"/>
            </w:tcBorders>
            <w:noWrap/>
            <w:vAlign w:val="bottom"/>
            <w:hideMark/>
          </w:tcPr>
          <w:p w14:paraId="4980F057" w14:textId="47DD0F6F"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potted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ake</w:t>
            </w:r>
          </w:p>
        </w:tc>
        <w:tc>
          <w:tcPr>
            <w:tcW w:w="2423" w:type="dxa"/>
            <w:tcBorders>
              <w:top w:val="nil"/>
              <w:left w:val="nil"/>
              <w:bottom w:val="nil"/>
              <w:right w:val="nil"/>
            </w:tcBorders>
            <w:noWrap/>
            <w:vAlign w:val="bottom"/>
            <w:hideMark/>
          </w:tcPr>
          <w:p w14:paraId="7291134B"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Urophycis regia</w:t>
            </w:r>
          </w:p>
        </w:tc>
        <w:tc>
          <w:tcPr>
            <w:tcW w:w="855" w:type="dxa"/>
            <w:tcBorders>
              <w:top w:val="nil"/>
              <w:left w:val="nil"/>
              <w:bottom w:val="nil"/>
              <w:right w:val="nil"/>
            </w:tcBorders>
            <w:noWrap/>
            <w:vAlign w:val="bottom"/>
            <w:hideMark/>
          </w:tcPr>
          <w:p w14:paraId="429E0E5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nil"/>
              <w:left w:val="nil"/>
              <w:bottom w:val="nil"/>
              <w:right w:val="nil"/>
            </w:tcBorders>
            <w:noWrap/>
            <w:vAlign w:val="bottom"/>
            <w:hideMark/>
          </w:tcPr>
          <w:p w14:paraId="4499279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42910C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51965E0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10A227B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48B3F9EC" w14:textId="77777777" w:rsidTr="001F73AC">
        <w:trPr>
          <w:trHeight w:val="300"/>
        </w:trPr>
        <w:tc>
          <w:tcPr>
            <w:tcW w:w="1613" w:type="dxa"/>
            <w:tcBorders>
              <w:top w:val="nil"/>
              <w:left w:val="nil"/>
              <w:bottom w:val="nil"/>
              <w:right w:val="nil"/>
            </w:tcBorders>
            <w:noWrap/>
            <w:vAlign w:val="bottom"/>
            <w:hideMark/>
          </w:tcPr>
          <w:p w14:paraId="69B799E9" w14:textId="2705CDBC"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ummer </w:t>
            </w:r>
            <w:r>
              <w:rPr>
                <w:rFonts w:ascii="Aptos Narrow" w:eastAsia="Times New Roman" w:hAnsi="Aptos Narrow" w:cs="Times New Roman"/>
                <w:color w:val="000000"/>
                <w:kern w:val="0"/>
                <w:sz w:val="18"/>
                <w:szCs w:val="18"/>
                <w14:ligatures w14:val="none"/>
              </w:rPr>
              <w:t>f</w:t>
            </w:r>
            <w:r w:rsidRPr="00191AE4">
              <w:rPr>
                <w:rFonts w:ascii="Aptos Narrow" w:eastAsia="Times New Roman" w:hAnsi="Aptos Narrow" w:cs="Times New Roman"/>
                <w:color w:val="000000"/>
                <w:kern w:val="0"/>
                <w:sz w:val="18"/>
                <w:szCs w:val="18"/>
                <w14:ligatures w14:val="none"/>
              </w:rPr>
              <w:t>lounder</w:t>
            </w:r>
          </w:p>
        </w:tc>
        <w:tc>
          <w:tcPr>
            <w:tcW w:w="2423" w:type="dxa"/>
            <w:tcBorders>
              <w:top w:val="nil"/>
              <w:left w:val="nil"/>
              <w:bottom w:val="nil"/>
              <w:right w:val="nil"/>
            </w:tcBorders>
            <w:noWrap/>
            <w:vAlign w:val="bottom"/>
            <w:hideMark/>
          </w:tcPr>
          <w:p w14:paraId="43986386"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aralichthys dentatus</w:t>
            </w:r>
          </w:p>
        </w:tc>
        <w:tc>
          <w:tcPr>
            <w:tcW w:w="855" w:type="dxa"/>
            <w:tcBorders>
              <w:top w:val="nil"/>
              <w:left w:val="nil"/>
              <w:bottom w:val="nil"/>
              <w:right w:val="nil"/>
            </w:tcBorders>
            <w:noWrap/>
            <w:vAlign w:val="bottom"/>
            <w:hideMark/>
          </w:tcPr>
          <w:p w14:paraId="482EEA6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977" w:type="dxa"/>
            <w:gridSpan w:val="2"/>
            <w:tcBorders>
              <w:top w:val="nil"/>
              <w:left w:val="nil"/>
              <w:bottom w:val="nil"/>
              <w:right w:val="nil"/>
            </w:tcBorders>
            <w:noWrap/>
            <w:vAlign w:val="bottom"/>
            <w:hideMark/>
          </w:tcPr>
          <w:p w14:paraId="4AE2C89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7935D63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2166FC6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06ECE25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5EBE720B" w14:textId="77777777" w:rsidTr="001F73AC">
        <w:trPr>
          <w:trHeight w:val="300"/>
        </w:trPr>
        <w:tc>
          <w:tcPr>
            <w:tcW w:w="1613" w:type="dxa"/>
            <w:tcBorders>
              <w:top w:val="nil"/>
              <w:left w:val="nil"/>
              <w:bottom w:val="nil"/>
              <w:right w:val="nil"/>
            </w:tcBorders>
            <w:noWrap/>
            <w:vAlign w:val="bottom"/>
            <w:hideMark/>
          </w:tcPr>
          <w:p w14:paraId="3B87B62A" w14:textId="69F30AD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n</w:t>
            </w:r>
            <w:r w:rsidRPr="00191AE4">
              <w:rPr>
                <w:rFonts w:ascii="Aptos Narrow" w:eastAsia="Times New Roman" w:hAnsi="Aptos Narrow" w:cs="Times New Roman"/>
                <w:color w:val="000000"/>
                <w:kern w:val="0"/>
                <w:sz w:val="18"/>
                <w:szCs w:val="18"/>
                <w14:ligatures w14:val="none"/>
              </w:rPr>
              <w:t xml:space="preserve">orthern </w:t>
            </w: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uffer</w:t>
            </w:r>
          </w:p>
        </w:tc>
        <w:tc>
          <w:tcPr>
            <w:tcW w:w="2423" w:type="dxa"/>
            <w:tcBorders>
              <w:top w:val="nil"/>
              <w:left w:val="nil"/>
              <w:bottom w:val="nil"/>
              <w:right w:val="nil"/>
            </w:tcBorders>
            <w:noWrap/>
            <w:vAlign w:val="bottom"/>
            <w:hideMark/>
          </w:tcPr>
          <w:p w14:paraId="6064448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Sphoeroides maculatus</w:t>
            </w:r>
          </w:p>
        </w:tc>
        <w:tc>
          <w:tcPr>
            <w:tcW w:w="855" w:type="dxa"/>
            <w:tcBorders>
              <w:top w:val="nil"/>
              <w:left w:val="nil"/>
              <w:bottom w:val="nil"/>
              <w:right w:val="nil"/>
            </w:tcBorders>
            <w:noWrap/>
            <w:vAlign w:val="bottom"/>
            <w:hideMark/>
          </w:tcPr>
          <w:p w14:paraId="01A5854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977" w:type="dxa"/>
            <w:gridSpan w:val="2"/>
            <w:tcBorders>
              <w:top w:val="nil"/>
              <w:left w:val="nil"/>
              <w:bottom w:val="nil"/>
              <w:right w:val="nil"/>
            </w:tcBorders>
            <w:noWrap/>
            <w:vAlign w:val="bottom"/>
            <w:hideMark/>
          </w:tcPr>
          <w:p w14:paraId="45F78C6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44D306F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6EBE2C9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10C1329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7EAB579" w14:textId="77777777" w:rsidTr="001F73AC">
        <w:trPr>
          <w:trHeight w:val="300"/>
        </w:trPr>
        <w:tc>
          <w:tcPr>
            <w:tcW w:w="1613" w:type="dxa"/>
            <w:tcBorders>
              <w:top w:val="nil"/>
              <w:left w:val="nil"/>
              <w:bottom w:val="nil"/>
              <w:right w:val="nil"/>
            </w:tcBorders>
            <w:noWrap/>
            <w:vAlign w:val="bottom"/>
            <w:hideMark/>
          </w:tcPr>
          <w:p w14:paraId="4B29E9C3" w14:textId="67F3A84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r</w:t>
            </w:r>
            <w:r w:rsidRPr="00191AE4">
              <w:rPr>
                <w:rFonts w:ascii="Aptos Narrow" w:eastAsia="Times New Roman" w:hAnsi="Aptos Narrow" w:cs="Times New Roman"/>
                <w:color w:val="000000"/>
                <w:kern w:val="0"/>
                <w:sz w:val="18"/>
                <w:szCs w:val="18"/>
                <w14:ligatures w14:val="none"/>
              </w:rPr>
              <w:t xml:space="preserve">ed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ake</w:t>
            </w:r>
          </w:p>
        </w:tc>
        <w:tc>
          <w:tcPr>
            <w:tcW w:w="2423" w:type="dxa"/>
            <w:tcBorders>
              <w:top w:val="nil"/>
              <w:left w:val="nil"/>
              <w:bottom w:val="nil"/>
              <w:right w:val="nil"/>
            </w:tcBorders>
            <w:noWrap/>
            <w:vAlign w:val="bottom"/>
            <w:hideMark/>
          </w:tcPr>
          <w:p w14:paraId="21F9A88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Urophycis chuss</w:t>
            </w:r>
          </w:p>
        </w:tc>
        <w:tc>
          <w:tcPr>
            <w:tcW w:w="855" w:type="dxa"/>
            <w:tcBorders>
              <w:top w:val="nil"/>
              <w:left w:val="nil"/>
              <w:bottom w:val="nil"/>
              <w:right w:val="nil"/>
            </w:tcBorders>
            <w:noWrap/>
            <w:vAlign w:val="bottom"/>
            <w:hideMark/>
          </w:tcPr>
          <w:p w14:paraId="01C3BA0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977" w:type="dxa"/>
            <w:gridSpan w:val="2"/>
            <w:tcBorders>
              <w:top w:val="nil"/>
              <w:left w:val="nil"/>
              <w:bottom w:val="nil"/>
              <w:right w:val="nil"/>
            </w:tcBorders>
            <w:noWrap/>
            <w:vAlign w:val="bottom"/>
            <w:hideMark/>
          </w:tcPr>
          <w:p w14:paraId="4CC3AC9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09C0790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37F06C3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1D74764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3F086733" w14:textId="77777777" w:rsidTr="001F73AC">
        <w:trPr>
          <w:trHeight w:val="300"/>
        </w:trPr>
        <w:tc>
          <w:tcPr>
            <w:tcW w:w="1613" w:type="dxa"/>
            <w:tcBorders>
              <w:top w:val="nil"/>
              <w:left w:val="nil"/>
              <w:bottom w:val="nil"/>
              <w:right w:val="nil"/>
            </w:tcBorders>
            <w:noWrap/>
            <w:vAlign w:val="bottom"/>
            <w:hideMark/>
          </w:tcPr>
          <w:p w14:paraId="2240AC77" w14:textId="65653D8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merican </w:t>
            </w:r>
            <w:r>
              <w:rPr>
                <w:rFonts w:ascii="Aptos Narrow" w:eastAsia="Times New Roman" w:hAnsi="Aptos Narrow" w:cs="Times New Roman"/>
                <w:color w:val="000000"/>
                <w:kern w:val="0"/>
                <w:sz w:val="18"/>
                <w:szCs w:val="18"/>
                <w14:ligatures w14:val="none"/>
              </w:rPr>
              <w:t>e</w:t>
            </w:r>
            <w:r w:rsidRPr="00191AE4">
              <w:rPr>
                <w:rFonts w:ascii="Aptos Narrow" w:eastAsia="Times New Roman" w:hAnsi="Aptos Narrow" w:cs="Times New Roman"/>
                <w:color w:val="000000"/>
                <w:kern w:val="0"/>
                <w:sz w:val="18"/>
                <w:szCs w:val="18"/>
                <w14:ligatures w14:val="none"/>
              </w:rPr>
              <w:t>el</w:t>
            </w:r>
          </w:p>
        </w:tc>
        <w:tc>
          <w:tcPr>
            <w:tcW w:w="2423" w:type="dxa"/>
            <w:tcBorders>
              <w:top w:val="nil"/>
              <w:left w:val="nil"/>
              <w:bottom w:val="nil"/>
              <w:right w:val="nil"/>
            </w:tcBorders>
            <w:noWrap/>
            <w:vAlign w:val="bottom"/>
            <w:hideMark/>
          </w:tcPr>
          <w:p w14:paraId="26250BF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nguilla rostrata</w:t>
            </w:r>
          </w:p>
        </w:tc>
        <w:tc>
          <w:tcPr>
            <w:tcW w:w="855" w:type="dxa"/>
            <w:tcBorders>
              <w:top w:val="nil"/>
              <w:left w:val="nil"/>
              <w:bottom w:val="nil"/>
              <w:right w:val="nil"/>
            </w:tcBorders>
            <w:noWrap/>
            <w:vAlign w:val="bottom"/>
            <w:hideMark/>
          </w:tcPr>
          <w:p w14:paraId="764938E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977" w:type="dxa"/>
            <w:gridSpan w:val="2"/>
            <w:tcBorders>
              <w:top w:val="nil"/>
              <w:left w:val="nil"/>
              <w:bottom w:val="nil"/>
              <w:right w:val="nil"/>
            </w:tcBorders>
            <w:noWrap/>
            <w:vAlign w:val="bottom"/>
            <w:hideMark/>
          </w:tcPr>
          <w:p w14:paraId="7217FF6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1DAD1EF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1589541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506B4A2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1902CA0C" w14:textId="77777777" w:rsidTr="001F73AC">
        <w:trPr>
          <w:trHeight w:val="300"/>
        </w:trPr>
        <w:tc>
          <w:tcPr>
            <w:tcW w:w="1613" w:type="dxa"/>
            <w:tcBorders>
              <w:top w:val="nil"/>
              <w:left w:val="nil"/>
              <w:bottom w:val="nil"/>
              <w:right w:val="nil"/>
            </w:tcBorders>
            <w:noWrap/>
            <w:vAlign w:val="bottom"/>
            <w:hideMark/>
          </w:tcPr>
          <w:p w14:paraId="406BEFBC" w14:textId="550BA04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 xml:space="preserve">revalle </w:t>
            </w:r>
            <w:r>
              <w:rPr>
                <w:rFonts w:ascii="Aptos Narrow" w:eastAsia="Times New Roman" w:hAnsi="Aptos Narrow" w:cs="Times New Roman"/>
                <w:color w:val="000000"/>
                <w:kern w:val="0"/>
                <w:sz w:val="18"/>
                <w:szCs w:val="18"/>
                <w14:ligatures w14:val="none"/>
              </w:rPr>
              <w:t>j</w:t>
            </w:r>
            <w:r w:rsidRPr="00191AE4">
              <w:rPr>
                <w:rFonts w:ascii="Aptos Narrow" w:eastAsia="Times New Roman" w:hAnsi="Aptos Narrow" w:cs="Times New Roman"/>
                <w:color w:val="000000"/>
                <w:kern w:val="0"/>
                <w:sz w:val="18"/>
                <w:szCs w:val="18"/>
                <w14:ligatures w14:val="none"/>
              </w:rPr>
              <w:t>ack</w:t>
            </w:r>
          </w:p>
        </w:tc>
        <w:tc>
          <w:tcPr>
            <w:tcW w:w="2423" w:type="dxa"/>
            <w:tcBorders>
              <w:top w:val="nil"/>
              <w:left w:val="nil"/>
              <w:bottom w:val="nil"/>
              <w:right w:val="nil"/>
            </w:tcBorders>
            <w:noWrap/>
            <w:vAlign w:val="bottom"/>
            <w:hideMark/>
          </w:tcPr>
          <w:p w14:paraId="07D8E1D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aranx hippos</w:t>
            </w:r>
          </w:p>
        </w:tc>
        <w:tc>
          <w:tcPr>
            <w:tcW w:w="855" w:type="dxa"/>
            <w:tcBorders>
              <w:top w:val="nil"/>
              <w:left w:val="nil"/>
              <w:bottom w:val="nil"/>
              <w:right w:val="nil"/>
            </w:tcBorders>
            <w:noWrap/>
            <w:vAlign w:val="bottom"/>
            <w:hideMark/>
          </w:tcPr>
          <w:p w14:paraId="265C566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977" w:type="dxa"/>
            <w:gridSpan w:val="2"/>
            <w:tcBorders>
              <w:top w:val="nil"/>
              <w:left w:val="nil"/>
              <w:bottom w:val="nil"/>
              <w:right w:val="nil"/>
            </w:tcBorders>
            <w:noWrap/>
            <w:vAlign w:val="bottom"/>
            <w:hideMark/>
          </w:tcPr>
          <w:p w14:paraId="3F6ADBA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017A28C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467C401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27B2FF8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A8E96C8" w14:textId="77777777" w:rsidTr="001F73AC">
        <w:trPr>
          <w:trHeight w:val="300"/>
        </w:trPr>
        <w:tc>
          <w:tcPr>
            <w:tcW w:w="1613" w:type="dxa"/>
            <w:tcBorders>
              <w:top w:val="nil"/>
              <w:left w:val="nil"/>
              <w:bottom w:val="nil"/>
              <w:right w:val="nil"/>
            </w:tcBorders>
            <w:noWrap/>
            <w:vAlign w:val="bottom"/>
            <w:hideMark/>
          </w:tcPr>
          <w:p w14:paraId="1B0DF193" w14:textId="211A6782"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l</w:t>
            </w:r>
            <w:r w:rsidRPr="00191AE4">
              <w:rPr>
                <w:rFonts w:ascii="Aptos Narrow" w:eastAsia="Times New Roman" w:hAnsi="Aptos Narrow" w:cs="Times New Roman"/>
                <w:color w:val="000000"/>
                <w:kern w:val="0"/>
                <w:sz w:val="18"/>
                <w:szCs w:val="18"/>
                <w14:ligatures w14:val="none"/>
              </w:rPr>
              <w:t>umpfish</w:t>
            </w:r>
          </w:p>
        </w:tc>
        <w:tc>
          <w:tcPr>
            <w:tcW w:w="2423" w:type="dxa"/>
            <w:tcBorders>
              <w:top w:val="nil"/>
              <w:left w:val="nil"/>
              <w:bottom w:val="nil"/>
              <w:right w:val="nil"/>
            </w:tcBorders>
            <w:noWrap/>
            <w:vAlign w:val="bottom"/>
            <w:hideMark/>
          </w:tcPr>
          <w:p w14:paraId="00F94543"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yclopterus lumpus</w:t>
            </w:r>
          </w:p>
        </w:tc>
        <w:tc>
          <w:tcPr>
            <w:tcW w:w="855" w:type="dxa"/>
            <w:tcBorders>
              <w:top w:val="nil"/>
              <w:left w:val="nil"/>
              <w:bottom w:val="nil"/>
              <w:right w:val="nil"/>
            </w:tcBorders>
            <w:noWrap/>
            <w:vAlign w:val="bottom"/>
            <w:hideMark/>
          </w:tcPr>
          <w:p w14:paraId="75E2B8E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977" w:type="dxa"/>
            <w:gridSpan w:val="2"/>
            <w:tcBorders>
              <w:top w:val="nil"/>
              <w:left w:val="nil"/>
              <w:bottom w:val="nil"/>
              <w:right w:val="nil"/>
            </w:tcBorders>
            <w:noWrap/>
            <w:vAlign w:val="bottom"/>
            <w:hideMark/>
          </w:tcPr>
          <w:p w14:paraId="15DD9F5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72377F6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5620BE8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413B49E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256457FF" w14:textId="77777777" w:rsidTr="001F73AC">
        <w:trPr>
          <w:trHeight w:val="300"/>
        </w:trPr>
        <w:tc>
          <w:tcPr>
            <w:tcW w:w="1613" w:type="dxa"/>
            <w:tcBorders>
              <w:top w:val="nil"/>
              <w:left w:val="nil"/>
              <w:bottom w:val="nil"/>
              <w:right w:val="nil"/>
            </w:tcBorders>
            <w:noWrap/>
            <w:vAlign w:val="bottom"/>
            <w:hideMark/>
          </w:tcPr>
          <w:p w14:paraId="6B3B4029" w14:textId="1172601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merican </w:t>
            </w: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laice</w:t>
            </w:r>
          </w:p>
        </w:tc>
        <w:tc>
          <w:tcPr>
            <w:tcW w:w="2423" w:type="dxa"/>
            <w:tcBorders>
              <w:top w:val="nil"/>
              <w:left w:val="nil"/>
              <w:bottom w:val="nil"/>
              <w:right w:val="nil"/>
            </w:tcBorders>
            <w:noWrap/>
            <w:vAlign w:val="bottom"/>
            <w:hideMark/>
          </w:tcPr>
          <w:p w14:paraId="5B194600"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Hippoglossoides platessoides</w:t>
            </w:r>
          </w:p>
        </w:tc>
        <w:tc>
          <w:tcPr>
            <w:tcW w:w="855" w:type="dxa"/>
            <w:tcBorders>
              <w:top w:val="nil"/>
              <w:left w:val="nil"/>
              <w:bottom w:val="nil"/>
              <w:right w:val="nil"/>
            </w:tcBorders>
            <w:noWrap/>
            <w:vAlign w:val="bottom"/>
            <w:hideMark/>
          </w:tcPr>
          <w:p w14:paraId="739F57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977" w:type="dxa"/>
            <w:gridSpan w:val="2"/>
            <w:tcBorders>
              <w:top w:val="nil"/>
              <w:left w:val="nil"/>
              <w:bottom w:val="nil"/>
              <w:right w:val="nil"/>
            </w:tcBorders>
            <w:noWrap/>
            <w:vAlign w:val="bottom"/>
            <w:hideMark/>
          </w:tcPr>
          <w:p w14:paraId="42E9B9E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1B8CB91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00A584B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68E146C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3CA36EDE" w14:textId="77777777" w:rsidTr="001F73AC">
        <w:trPr>
          <w:trHeight w:val="300"/>
        </w:trPr>
        <w:tc>
          <w:tcPr>
            <w:tcW w:w="1613" w:type="dxa"/>
            <w:tcBorders>
              <w:top w:val="nil"/>
              <w:left w:val="nil"/>
              <w:bottom w:val="nil"/>
              <w:right w:val="nil"/>
            </w:tcBorders>
            <w:noWrap/>
            <w:vAlign w:val="bottom"/>
            <w:hideMark/>
          </w:tcPr>
          <w:p w14:paraId="15909693" w14:textId="76A5DC1D"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hortfi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quid</w:t>
            </w:r>
          </w:p>
        </w:tc>
        <w:tc>
          <w:tcPr>
            <w:tcW w:w="2423" w:type="dxa"/>
            <w:tcBorders>
              <w:top w:val="nil"/>
              <w:left w:val="nil"/>
              <w:bottom w:val="nil"/>
              <w:right w:val="nil"/>
            </w:tcBorders>
            <w:noWrap/>
            <w:vAlign w:val="bottom"/>
            <w:hideMark/>
          </w:tcPr>
          <w:p w14:paraId="66ED3D1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Illex illecebrosus</w:t>
            </w:r>
          </w:p>
        </w:tc>
        <w:tc>
          <w:tcPr>
            <w:tcW w:w="855" w:type="dxa"/>
            <w:tcBorders>
              <w:top w:val="nil"/>
              <w:left w:val="nil"/>
              <w:bottom w:val="nil"/>
              <w:right w:val="nil"/>
            </w:tcBorders>
            <w:noWrap/>
            <w:vAlign w:val="bottom"/>
            <w:hideMark/>
          </w:tcPr>
          <w:p w14:paraId="364CDA2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977" w:type="dxa"/>
            <w:gridSpan w:val="2"/>
            <w:tcBorders>
              <w:top w:val="nil"/>
              <w:left w:val="nil"/>
              <w:bottom w:val="nil"/>
              <w:right w:val="nil"/>
            </w:tcBorders>
            <w:noWrap/>
            <w:vAlign w:val="bottom"/>
            <w:hideMark/>
          </w:tcPr>
          <w:p w14:paraId="3D5A7C6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5363AB5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c>
          <w:tcPr>
            <w:tcW w:w="1152" w:type="dxa"/>
            <w:gridSpan w:val="2"/>
            <w:tcBorders>
              <w:top w:val="nil"/>
              <w:left w:val="nil"/>
              <w:bottom w:val="nil"/>
              <w:right w:val="nil"/>
            </w:tcBorders>
            <w:noWrap/>
            <w:vAlign w:val="bottom"/>
            <w:hideMark/>
          </w:tcPr>
          <w:p w14:paraId="31B1620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2</w:t>
            </w:r>
          </w:p>
        </w:tc>
        <w:tc>
          <w:tcPr>
            <w:tcW w:w="1006" w:type="dxa"/>
            <w:tcBorders>
              <w:top w:val="nil"/>
              <w:left w:val="nil"/>
              <w:bottom w:val="nil"/>
              <w:right w:val="nil"/>
            </w:tcBorders>
            <w:noWrap/>
            <w:vAlign w:val="bottom"/>
            <w:hideMark/>
          </w:tcPr>
          <w:p w14:paraId="7D0B7C1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52853C3E" w14:textId="77777777" w:rsidTr="001F73AC">
        <w:trPr>
          <w:trHeight w:val="300"/>
        </w:trPr>
        <w:tc>
          <w:tcPr>
            <w:tcW w:w="1613" w:type="dxa"/>
            <w:tcBorders>
              <w:top w:val="nil"/>
              <w:left w:val="nil"/>
              <w:bottom w:val="nil"/>
              <w:right w:val="nil"/>
            </w:tcBorders>
            <w:noWrap/>
            <w:vAlign w:val="bottom"/>
            <w:hideMark/>
          </w:tcPr>
          <w:p w14:paraId="64E11AA1" w14:textId="410F70B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utterfish</w:t>
            </w:r>
          </w:p>
        </w:tc>
        <w:tc>
          <w:tcPr>
            <w:tcW w:w="2423" w:type="dxa"/>
            <w:tcBorders>
              <w:top w:val="nil"/>
              <w:left w:val="nil"/>
              <w:bottom w:val="nil"/>
              <w:right w:val="nil"/>
            </w:tcBorders>
            <w:noWrap/>
            <w:vAlign w:val="bottom"/>
            <w:hideMark/>
          </w:tcPr>
          <w:p w14:paraId="2AC7867B"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eprilus triacanthus</w:t>
            </w:r>
          </w:p>
        </w:tc>
        <w:tc>
          <w:tcPr>
            <w:tcW w:w="855" w:type="dxa"/>
            <w:tcBorders>
              <w:top w:val="nil"/>
              <w:left w:val="nil"/>
              <w:bottom w:val="nil"/>
              <w:right w:val="nil"/>
            </w:tcBorders>
            <w:noWrap/>
            <w:vAlign w:val="bottom"/>
            <w:hideMark/>
          </w:tcPr>
          <w:p w14:paraId="437ED70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c>
          <w:tcPr>
            <w:tcW w:w="977" w:type="dxa"/>
            <w:gridSpan w:val="2"/>
            <w:tcBorders>
              <w:top w:val="nil"/>
              <w:left w:val="nil"/>
              <w:bottom w:val="nil"/>
              <w:right w:val="nil"/>
            </w:tcBorders>
            <w:noWrap/>
            <w:vAlign w:val="bottom"/>
            <w:hideMark/>
          </w:tcPr>
          <w:p w14:paraId="740CFAA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30F9500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677F272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140D04F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r>
      <w:tr w:rsidR="00191AE4" w:rsidRPr="00191AE4" w14:paraId="6EEF83D3" w14:textId="77777777" w:rsidTr="001F73AC">
        <w:trPr>
          <w:trHeight w:val="300"/>
        </w:trPr>
        <w:tc>
          <w:tcPr>
            <w:tcW w:w="1613" w:type="dxa"/>
            <w:tcBorders>
              <w:top w:val="nil"/>
              <w:left w:val="nil"/>
              <w:bottom w:val="nil"/>
              <w:right w:val="nil"/>
            </w:tcBorders>
            <w:noWrap/>
            <w:vAlign w:val="bottom"/>
            <w:hideMark/>
          </w:tcPr>
          <w:p w14:paraId="5C650AA9" w14:textId="05C6BF1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r</w:t>
            </w:r>
            <w:r w:rsidRPr="00191AE4">
              <w:rPr>
                <w:rFonts w:ascii="Aptos Narrow" w:eastAsia="Times New Roman" w:hAnsi="Aptos Narrow" w:cs="Times New Roman"/>
                <w:color w:val="000000"/>
                <w:kern w:val="0"/>
                <w:sz w:val="18"/>
                <w:szCs w:val="18"/>
                <w14:ligatures w14:val="none"/>
              </w:rPr>
              <w:t xml:space="preserve">ainbow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melt</w:t>
            </w:r>
          </w:p>
        </w:tc>
        <w:tc>
          <w:tcPr>
            <w:tcW w:w="2423" w:type="dxa"/>
            <w:tcBorders>
              <w:top w:val="nil"/>
              <w:left w:val="nil"/>
              <w:bottom w:val="nil"/>
              <w:right w:val="nil"/>
            </w:tcBorders>
            <w:noWrap/>
            <w:vAlign w:val="bottom"/>
            <w:hideMark/>
          </w:tcPr>
          <w:p w14:paraId="2B56E411"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Osmerus mordax</w:t>
            </w:r>
          </w:p>
        </w:tc>
        <w:tc>
          <w:tcPr>
            <w:tcW w:w="855" w:type="dxa"/>
            <w:tcBorders>
              <w:top w:val="nil"/>
              <w:left w:val="nil"/>
              <w:bottom w:val="nil"/>
              <w:right w:val="nil"/>
            </w:tcBorders>
            <w:noWrap/>
            <w:vAlign w:val="bottom"/>
            <w:hideMark/>
          </w:tcPr>
          <w:p w14:paraId="3F781E8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c>
          <w:tcPr>
            <w:tcW w:w="977" w:type="dxa"/>
            <w:gridSpan w:val="2"/>
            <w:tcBorders>
              <w:top w:val="nil"/>
              <w:left w:val="nil"/>
              <w:bottom w:val="nil"/>
              <w:right w:val="nil"/>
            </w:tcBorders>
            <w:noWrap/>
            <w:vAlign w:val="bottom"/>
            <w:hideMark/>
          </w:tcPr>
          <w:p w14:paraId="7E378C9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3419402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47BE836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72C4474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71CAF302" w14:textId="77777777" w:rsidTr="001F73AC">
        <w:trPr>
          <w:trHeight w:val="300"/>
        </w:trPr>
        <w:tc>
          <w:tcPr>
            <w:tcW w:w="1613" w:type="dxa"/>
            <w:tcBorders>
              <w:top w:val="nil"/>
              <w:left w:val="nil"/>
              <w:bottom w:val="nil"/>
              <w:right w:val="nil"/>
            </w:tcBorders>
            <w:noWrap/>
            <w:vAlign w:val="bottom"/>
            <w:hideMark/>
          </w:tcPr>
          <w:p w14:paraId="75A11A6E" w14:textId="778618EF"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triped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ass</w:t>
            </w:r>
          </w:p>
        </w:tc>
        <w:tc>
          <w:tcPr>
            <w:tcW w:w="2423" w:type="dxa"/>
            <w:tcBorders>
              <w:top w:val="nil"/>
              <w:left w:val="nil"/>
              <w:bottom w:val="nil"/>
              <w:right w:val="nil"/>
            </w:tcBorders>
            <w:noWrap/>
            <w:vAlign w:val="bottom"/>
            <w:hideMark/>
          </w:tcPr>
          <w:p w14:paraId="407FD3A4"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orone saxatilis</w:t>
            </w:r>
          </w:p>
        </w:tc>
        <w:tc>
          <w:tcPr>
            <w:tcW w:w="855" w:type="dxa"/>
            <w:tcBorders>
              <w:top w:val="nil"/>
              <w:left w:val="nil"/>
              <w:bottom w:val="nil"/>
              <w:right w:val="nil"/>
            </w:tcBorders>
            <w:noWrap/>
            <w:vAlign w:val="bottom"/>
            <w:hideMark/>
          </w:tcPr>
          <w:p w14:paraId="02E700C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977" w:type="dxa"/>
            <w:gridSpan w:val="2"/>
            <w:tcBorders>
              <w:top w:val="nil"/>
              <w:left w:val="nil"/>
              <w:bottom w:val="nil"/>
              <w:right w:val="nil"/>
            </w:tcBorders>
            <w:noWrap/>
            <w:vAlign w:val="bottom"/>
            <w:hideMark/>
          </w:tcPr>
          <w:p w14:paraId="731600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2E1B348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64BB3B9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7DE914A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0A6CA206" w14:textId="77777777" w:rsidTr="001F73AC">
        <w:trPr>
          <w:trHeight w:val="300"/>
        </w:trPr>
        <w:tc>
          <w:tcPr>
            <w:tcW w:w="1613" w:type="dxa"/>
            <w:tcBorders>
              <w:top w:val="nil"/>
              <w:left w:val="nil"/>
              <w:bottom w:val="nil"/>
              <w:right w:val="nil"/>
            </w:tcBorders>
            <w:noWrap/>
            <w:vAlign w:val="bottom"/>
            <w:hideMark/>
          </w:tcPr>
          <w:p w14:paraId="11D97C8E" w14:textId="77BFE6A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mallmouth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ass</w:t>
            </w:r>
          </w:p>
        </w:tc>
        <w:tc>
          <w:tcPr>
            <w:tcW w:w="2423" w:type="dxa"/>
            <w:tcBorders>
              <w:top w:val="nil"/>
              <w:left w:val="nil"/>
              <w:bottom w:val="nil"/>
              <w:right w:val="nil"/>
            </w:tcBorders>
            <w:noWrap/>
            <w:vAlign w:val="bottom"/>
            <w:hideMark/>
          </w:tcPr>
          <w:p w14:paraId="5F8C0B8E"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icropterus dolomieu</w:t>
            </w:r>
          </w:p>
        </w:tc>
        <w:tc>
          <w:tcPr>
            <w:tcW w:w="855" w:type="dxa"/>
            <w:tcBorders>
              <w:top w:val="nil"/>
              <w:left w:val="nil"/>
              <w:bottom w:val="nil"/>
              <w:right w:val="nil"/>
            </w:tcBorders>
            <w:noWrap/>
            <w:vAlign w:val="bottom"/>
            <w:hideMark/>
          </w:tcPr>
          <w:p w14:paraId="1AA43AB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c>
          <w:tcPr>
            <w:tcW w:w="977" w:type="dxa"/>
            <w:gridSpan w:val="2"/>
            <w:tcBorders>
              <w:top w:val="nil"/>
              <w:left w:val="nil"/>
              <w:bottom w:val="nil"/>
              <w:right w:val="nil"/>
            </w:tcBorders>
            <w:noWrap/>
            <w:vAlign w:val="bottom"/>
            <w:hideMark/>
          </w:tcPr>
          <w:p w14:paraId="296DB9E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7180AB1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702FFCE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7C05ED4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8694AF0" w14:textId="77777777" w:rsidTr="001F73AC">
        <w:trPr>
          <w:trHeight w:val="300"/>
        </w:trPr>
        <w:tc>
          <w:tcPr>
            <w:tcW w:w="1613" w:type="dxa"/>
            <w:tcBorders>
              <w:top w:val="nil"/>
              <w:left w:val="nil"/>
              <w:bottom w:val="nil"/>
              <w:right w:val="nil"/>
            </w:tcBorders>
            <w:noWrap/>
            <w:vAlign w:val="bottom"/>
            <w:hideMark/>
          </w:tcPr>
          <w:p w14:paraId="049082F2" w14:textId="7E838D1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hite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ake</w:t>
            </w:r>
          </w:p>
        </w:tc>
        <w:tc>
          <w:tcPr>
            <w:tcW w:w="2423" w:type="dxa"/>
            <w:tcBorders>
              <w:top w:val="nil"/>
              <w:left w:val="nil"/>
              <w:bottom w:val="nil"/>
              <w:right w:val="nil"/>
            </w:tcBorders>
            <w:noWrap/>
            <w:vAlign w:val="bottom"/>
            <w:hideMark/>
          </w:tcPr>
          <w:p w14:paraId="36FC2B5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Urophycis tenuis</w:t>
            </w:r>
          </w:p>
        </w:tc>
        <w:tc>
          <w:tcPr>
            <w:tcW w:w="855" w:type="dxa"/>
            <w:tcBorders>
              <w:top w:val="nil"/>
              <w:left w:val="nil"/>
              <w:bottom w:val="nil"/>
              <w:right w:val="nil"/>
            </w:tcBorders>
            <w:noWrap/>
            <w:vAlign w:val="bottom"/>
            <w:hideMark/>
          </w:tcPr>
          <w:p w14:paraId="0316C57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c>
          <w:tcPr>
            <w:tcW w:w="977" w:type="dxa"/>
            <w:gridSpan w:val="2"/>
            <w:tcBorders>
              <w:top w:val="nil"/>
              <w:left w:val="nil"/>
              <w:bottom w:val="nil"/>
              <w:right w:val="nil"/>
            </w:tcBorders>
            <w:noWrap/>
            <w:vAlign w:val="bottom"/>
            <w:hideMark/>
          </w:tcPr>
          <w:p w14:paraId="1BA2A74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lt; 0.01</w:t>
            </w:r>
          </w:p>
        </w:tc>
        <w:tc>
          <w:tcPr>
            <w:tcW w:w="1334" w:type="dxa"/>
            <w:gridSpan w:val="2"/>
            <w:tcBorders>
              <w:top w:val="nil"/>
              <w:left w:val="nil"/>
              <w:bottom w:val="nil"/>
              <w:right w:val="nil"/>
            </w:tcBorders>
            <w:noWrap/>
            <w:vAlign w:val="bottom"/>
            <w:hideMark/>
          </w:tcPr>
          <w:p w14:paraId="49F6F22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21B3CF7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0A2A6B7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256A02E4" w14:textId="77777777" w:rsidTr="001F73AC">
        <w:trPr>
          <w:trHeight w:val="300"/>
        </w:trPr>
        <w:tc>
          <w:tcPr>
            <w:tcW w:w="1613" w:type="dxa"/>
            <w:tcBorders>
              <w:top w:val="nil"/>
              <w:left w:val="nil"/>
              <w:bottom w:val="nil"/>
              <w:right w:val="nil"/>
            </w:tcBorders>
            <w:noWrap/>
            <w:vAlign w:val="bottom"/>
            <w:hideMark/>
          </w:tcPr>
          <w:p w14:paraId="1A6C8E17" w14:textId="1E300403"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merica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had</w:t>
            </w:r>
          </w:p>
        </w:tc>
        <w:tc>
          <w:tcPr>
            <w:tcW w:w="2423" w:type="dxa"/>
            <w:tcBorders>
              <w:top w:val="nil"/>
              <w:left w:val="nil"/>
              <w:bottom w:val="nil"/>
              <w:right w:val="nil"/>
            </w:tcBorders>
            <w:noWrap/>
            <w:vAlign w:val="bottom"/>
            <w:hideMark/>
          </w:tcPr>
          <w:p w14:paraId="5193C4F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losa sapidissima</w:t>
            </w:r>
          </w:p>
        </w:tc>
        <w:tc>
          <w:tcPr>
            <w:tcW w:w="855" w:type="dxa"/>
            <w:tcBorders>
              <w:top w:val="nil"/>
              <w:left w:val="nil"/>
              <w:bottom w:val="nil"/>
              <w:right w:val="nil"/>
            </w:tcBorders>
            <w:noWrap/>
            <w:vAlign w:val="bottom"/>
            <w:hideMark/>
          </w:tcPr>
          <w:p w14:paraId="2CF85C4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w:t>
            </w:r>
          </w:p>
        </w:tc>
        <w:tc>
          <w:tcPr>
            <w:tcW w:w="977" w:type="dxa"/>
            <w:gridSpan w:val="2"/>
            <w:tcBorders>
              <w:top w:val="nil"/>
              <w:left w:val="nil"/>
              <w:bottom w:val="nil"/>
              <w:right w:val="nil"/>
            </w:tcBorders>
            <w:noWrap/>
            <w:vAlign w:val="bottom"/>
            <w:hideMark/>
          </w:tcPr>
          <w:p w14:paraId="4EF8BEC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37BB87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3049FD9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219327C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r>
      <w:tr w:rsidR="00191AE4" w:rsidRPr="00191AE4" w14:paraId="08443DB9" w14:textId="77777777" w:rsidTr="001F73AC">
        <w:trPr>
          <w:trHeight w:val="300"/>
        </w:trPr>
        <w:tc>
          <w:tcPr>
            <w:tcW w:w="1613" w:type="dxa"/>
            <w:tcBorders>
              <w:top w:val="nil"/>
              <w:left w:val="nil"/>
              <w:bottom w:val="nil"/>
              <w:right w:val="nil"/>
            </w:tcBorders>
            <w:noWrap/>
            <w:vAlign w:val="bottom"/>
            <w:hideMark/>
          </w:tcPr>
          <w:p w14:paraId="6EFDB97F" w14:textId="058D9A5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l</w:t>
            </w:r>
            <w:r w:rsidRPr="00191AE4">
              <w:rPr>
                <w:rFonts w:ascii="Aptos Narrow" w:eastAsia="Times New Roman" w:hAnsi="Aptos Narrow" w:cs="Times New Roman"/>
                <w:color w:val="000000"/>
                <w:kern w:val="0"/>
                <w:sz w:val="18"/>
                <w:szCs w:val="18"/>
                <w14:ligatures w14:val="none"/>
              </w:rPr>
              <w:t xml:space="preserve">argemouth </w:t>
            </w: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ass</w:t>
            </w:r>
          </w:p>
        </w:tc>
        <w:tc>
          <w:tcPr>
            <w:tcW w:w="2423" w:type="dxa"/>
            <w:tcBorders>
              <w:top w:val="nil"/>
              <w:left w:val="nil"/>
              <w:bottom w:val="nil"/>
              <w:right w:val="nil"/>
            </w:tcBorders>
            <w:noWrap/>
            <w:vAlign w:val="bottom"/>
            <w:hideMark/>
          </w:tcPr>
          <w:p w14:paraId="16C220B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icropterus salmoides</w:t>
            </w:r>
          </w:p>
        </w:tc>
        <w:tc>
          <w:tcPr>
            <w:tcW w:w="855" w:type="dxa"/>
            <w:tcBorders>
              <w:top w:val="nil"/>
              <w:left w:val="nil"/>
              <w:bottom w:val="nil"/>
              <w:right w:val="nil"/>
            </w:tcBorders>
            <w:noWrap/>
            <w:vAlign w:val="bottom"/>
            <w:hideMark/>
          </w:tcPr>
          <w:p w14:paraId="306DF5C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c>
          <w:tcPr>
            <w:tcW w:w="977" w:type="dxa"/>
            <w:gridSpan w:val="2"/>
            <w:tcBorders>
              <w:top w:val="nil"/>
              <w:left w:val="nil"/>
              <w:bottom w:val="nil"/>
              <w:right w:val="nil"/>
            </w:tcBorders>
            <w:noWrap/>
            <w:vAlign w:val="bottom"/>
            <w:hideMark/>
          </w:tcPr>
          <w:p w14:paraId="0579CED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2D0022B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794154F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5A65A3A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07F70A14" w14:textId="77777777" w:rsidTr="001F73AC">
        <w:trPr>
          <w:trHeight w:val="300"/>
        </w:trPr>
        <w:tc>
          <w:tcPr>
            <w:tcW w:w="1613" w:type="dxa"/>
            <w:tcBorders>
              <w:top w:val="nil"/>
              <w:left w:val="nil"/>
              <w:bottom w:val="nil"/>
              <w:right w:val="nil"/>
            </w:tcBorders>
            <w:noWrap/>
            <w:vAlign w:val="bottom"/>
            <w:hideMark/>
          </w:tcPr>
          <w:p w14:paraId="3D00A5F1" w14:textId="66BBA357"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ermit</w:t>
            </w:r>
          </w:p>
        </w:tc>
        <w:tc>
          <w:tcPr>
            <w:tcW w:w="2423" w:type="dxa"/>
            <w:tcBorders>
              <w:top w:val="nil"/>
              <w:left w:val="nil"/>
              <w:bottom w:val="nil"/>
              <w:right w:val="nil"/>
            </w:tcBorders>
            <w:noWrap/>
            <w:vAlign w:val="bottom"/>
            <w:hideMark/>
          </w:tcPr>
          <w:p w14:paraId="5CEAF02E"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Trachinotus falcatus</w:t>
            </w:r>
          </w:p>
        </w:tc>
        <w:tc>
          <w:tcPr>
            <w:tcW w:w="855" w:type="dxa"/>
            <w:tcBorders>
              <w:top w:val="nil"/>
              <w:left w:val="nil"/>
              <w:bottom w:val="nil"/>
              <w:right w:val="nil"/>
            </w:tcBorders>
            <w:noWrap/>
            <w:vAlign w:val="bottom"/>
            <w:hideMark/>
          </w:tcPr>
          <w:p w14:paraId="3C0D088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c>
          <w:tcPr>
            <w:tcW w:w="977" w:type="dxa"/>
            <w:gridSpan w:val="2"/>
            <w:tcBorders>
              <w:top w:val="nil"/>
              <w:left w:val="nil"/>
              <w:bottom w:val="nil"/>
              <w:right w:val="nil"/>
            </w:tcBorders>
            <w:noWrap/>
            <w:vAlign w:val="bottom"/>
            <w:hideMark/>
          </w:tcPr>
          <w:p w14:paraId="5B0DDC0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3DBE7AA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4F73C2B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2701B7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332AAAFF" w14:textId="77777777" w:rsidTr="001F73AC">
        <w:trPr>
          <w:trHeight w:val="300"/>
        </w:trPr>
        <w:tc>
          <w:tcPr>
            <w:tcW w:w="1613" w:type="dxa"/>
            <w:tcBorders>
              <w:top w:val="nil"/>
              <w:left w:val="nil"/>
              <w:bottom w:val="nil"/>
              <w:right w:val="nil"/>
            </w:tcBorders>
            <w:noWrap/>
            <w:vAlign w:val="bottom"/>
            <w:hideMark/>
          </w:tcPr>
          <w:p w14:paraId="2B4A599D" w14:textId="1CE66ACA"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od</w:t>
            </w:r>
          </w:p>
        </w:tc>
        <w:tc>
          <w:tcPr>
            <w:tcW w:w="2423" w:type="dxa"/>
            <w:tcBorders>
              <w:top w:val="nil"/>
              <w:left w:val="nil"/>
              <w:bottom w:val="nil"/>
              <w:right w:val="nil"/>
            </w:tcBorders>
            <w:noWrap/>
            <w:vAlign w:val="bottom"/>
            <w:hideMark/>
          </w:tcPr>
          <w:p w14:paraId="5E5CA64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Gadus morhua</w:t>
            </w:r>
          </w:p>
        </w:tc>
        <w:tc>
          <w:tcPr>
            <w:tcW w:w="855" w:type="dxa"/>
            <w:tcBorders>
              <w:top w:val="nil"/>
              <w:left w:val="nil"/>
              <w:bottom w:val="nil"/>
              <w:right w:val="nil"/>
            </w:tcBorders>
            <w:noWrap/>
            <w:vAlign w:val="bottom"/>
            <w:hideMark/>
          </w:tcPr>
          <w:p w14:paraId="23643EF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c>
          <w:tcPr>
            <w:tcW w:w="977" w:type="dxa"/>
            <w:gridSpan w:val="2"/>
            <w:tcBorders>
              <w:top w:val="nil"/>
              <w:left w:val="nil"/>
              <w:bottom w:val="nil"/>
              <w:right w:val="nil"/>
            </w:tcBorders>
            <w:noWrap/>
            <w:vAlign w:val="bottom"/>
            <w:hideMark/>
          </w:tcPr>
          <w:p w14:paraId="57CFB07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55B29EC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c>
          <w:tcPr>
            <w:tcW w:w="1152" w:type="dxa"/>
            <w:gridSpan w:val="2"/>
            <w:tcBorders>
              <w:top w:val="nil"/>
              <w:left w:val="nil"/>
              <w:bottom w:val="nil"/>
              <w:right w:val="nil"/>
            </w:tcBorders>
            <w:noWrap/>
            <w:vAlign w:val="bottom"/>
            <w:hideMark/>
          </w:tcPr>
          <w:p w14:paraId="4082EDD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3</w:t>
            </w:r>
          </w:p>
        </w:tc>
        <w:tc>
          <w:tcPr>
            <w:tcW w:w="1006" w:type="dxa"/>
            <w:tcBorders>
              <w:top w:val="nil"/>
              <w:left w:val="nil"/>
              <w:bottom w:val="nil"/>
              <w:right w:val="nil"/>
            </w:tcBorders>
            <w:noWrap/>
            <w:vAlign w:val="bottom"/>
            <w:hideMark/>
          </w:tcPr>
          <w:p w14:paraId="79EA78D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1E8A1F54" w14:textId="77777777" w:rsidTr="001F73AC">
        <w:trPr>
          <w:trHeight w:val="300"/>
        </w:trPr>
        <w:tc>
          <w:tcPr>
            <w:tcW w:w="1613" w:type="dxa"/>
            <w:tcBorders>
              <w:top w:val="nil"/>
              <w:left w:val="nil"/>
              <w:bottom w:val="nil"/>
              <w:right w:val="nil"/>
            </w:tcBorders>
            <w:noWrap/>
            <w:vAlign w:val="bottom"/>
            <w:hideMark/>
          </w:tcPr>
          <w:p w14:paraId="06EEB8DB" w14:textId="40D2F86B"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hite </w:t>
            </w: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ucker</w:t>
            </w:r>
          </w:p>
        </w:tc>
        <w:tc>
          <w:tcPr>
            <w:tcW w:w="2423" w:type="dxa"/>
            <w:tcBorders>
              <w:top w:val="nil"/>
              <w:left w:val="nil"/>
              <w:bottom w:val="nil"/>
              <w:right w:val="nil"/>
            </w:tcBorders>
            <w:noWrap/>
            <w:vAlign w:val="bottom"/>
            <w:hideMark/>
          </w:tcPr>
          <w:p w14:paraId="0F36503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atostomus commersonii</w:t>
            </w:r>
          </w:p>
        </w:tc>
        <w:tc>
          <w:tcPr>
            <w:tcW w:w="855" w:type="dxa"/>
            <w:tcBorders>
              <w:top w:val="nil"/>
              <w:left w:val="nil"/>
              <w:bottom w:val="nil"/>
              <w:right w:val="nil"/>
            </w:tcBorders>
            <w:noWrap/>
            <w:vAlign w:val="bottom"/>
            <w:hideMark/>
          </w:tcPr>
          <w:p w14:paraId="31B06A0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9</w:t>
            </w:r>
          </w:p>
        </w:tc>
        <w:tc>
          <w:tcPr>
            <w:tcW w:w="977" w:type="dxa"/>
            <w:gridSpan w:val="2"/>
            <w:tcBorders>
              <w:top w:val="nil"/>
              <w:left w:val="nil"/>
              <w:bottom w:val="nil"/>
              <w:right w:val="nil"/>
            </w:tcBorders>
            <w:noWrap/>
            <w:vAlign w:val="bottom"/>
            <w:hideMark/>
          </w:tcPr>
          <w:p w14:paraId="57E182A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015D821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7B5505F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07D2015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r>
      <w:tr w:rsidR="00191AE4" w:rsidRPr="00191AE4" w14:paraId="6E9AB97A" w14:textId="77777777" w:rsidTr="001F73AC">
        <w:trPr>
          <w:trHeight w:val="300"/>
        </w:trPr>
        <w:tc>
          <w:tcPr>
            <w:tcW w:w="1613" w:type="dxa"/>
            <w:tcBorders>
              <w:top w:val="nil"/>
              <w:left w:val="nil"/>
              <w:bottom w:val="nil"/>
              <w:right w:val="nil"/>
            </w:tcBorders>
            <w:noWrap/>
            <w:vAlign w:val="bottom"/>
            <w:hideMark/>
          </w:tcPr>
          <w:p w14:paraId="33E0A040" w14:textId="6B9BB90C"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 xml:space="preserve">lueback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erring</w:t>
            </w:r>
          </w:p>
        </w:tc>
        <w:tc>
          <w:tcPr>
            <w:tcW w:w="2423" w:type="dxa"/>
            <w:tcBorders>
              <w:top w:val="nil"/>
              <w:left w:val="nil"/>
              <w:bottom w:val="nil"/>
              <w:right w:val="nil"/>
            </w:tcBorders>
            <w:noWrap/>
            <w:vAlign w:val="bottom"/>
            <w:hideMark/>
          </w:tcPr>
          <w:p w14:paraId="4B707CB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losa aestivalis</w:t>
            </w:r>
          </w:p>
        </w:tc>
        <w:tc>
          <w:tcPr>
            <w:tcW w:w="855" w:type="dxa"/>
            <w:tcBorders>
              <w:top w:val="nil"/>
              <w:left w:val="nil"/>
              <w:bottom w:val="nil"/>
              <w:right w:val="nil"/>
            </w:tcBorders>
            <w:noWrap/>
            <w:vAlign w:val="bottom"/>
            <w:hideMark/>
          </w:tcPr>
          <w:p w14:paraId="356D143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0</w:t>
            </w:r>
          </w:p>
        </w:tc>
        <w:tc>
          <w:tcPr>
            <w:tcW w:w="977" w:type="dxa"/>
            <w:gridSpan w:val="2"/>
            <w:tcBorders>
              <w:top w:val="nil"/>
              <w:left w:val="nil"/>
              <w:bottom w:val="nil"/>
              <w:right w:val="nil"/>
            </w:tcBorders>
            <w:noWrap/>
            <w:vAlign w:val="bottom"/>
            <w:hideMark/>
          </w:tcPr>
          <w:p w14:paraId="34ACF0A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6999D1E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4D162F1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671A14B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1D562437" w14:textId="77777777" w:rsidTr="001F73AC">
        <w:trPr>
          <w:trHeight w:val="300"/>
        </w:trPr>
        <w:tc>
          <w:tcPr>
            <w:tcW w:w="1613" w:type="dxa"/>
            <w:tcBorders>
              <w:top w:val="nil"/>
              <w:left w:val="nil"/>
              <w:bottom w:val="nil"/>
              <w:right w:val="nil"/>
            </w:tcBorders>
            <w:noWrap/>
            <w:vAlign w:val="bottom"/>
            <w:hideMark/>
          </w:tcPr>
          <w:p w14:paraId="40CA7235" w14:textId="1BB5594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l</w:t>
            </w:r>
            <w:r w:rsidRPr="00191AE4">
              <w:rPr>
                <w:rFonts w:ascii="Aptos Narrow" w:eastAsia="Times New Roman" w:hAnsi="Aptos Narrow" w:cs="Times New Roman"/>
                <w:color w:val="000000"/>
                <w:kern w:val="0"/>
                <w:sz w:val="18"/>
                <w:szCs w:val="18"/>
                <w14:ligatures w14:val="none"/>
              </w:rPr>
              <w:t xml:space="preserve">onghor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culpin</w:t>
            </w:r>
          </w:p>
        </w:tc>
        <w:tc>
          <w:tcPr>
            <w:tcW w:w="2423" w:type="dxa"/>
            <w:tcBorders>
              <w:top w:val="nil"/>
              <w:left w:val="nil"/>
              <w:bottom w:val="nil"/>
              <w:right w:val="nil"/>
            </w:tcBorders>
            <w:noWrap/>
            <w:vAlign w:val="bottom"/>
            <w:hideMark/>
          </w:tcPr>
          <w:p w14:paraId="318C42E2"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yoxocephalus octodecemspinosus</w:t>
            </w:r>
          </w:p>
        </w:tc>
        <w:tc>
          <w:tcPr>
            <w:tcW w:w="855" w:type="dxa"/>
            <w:tcBorders>
              <w:top w:val="nil"/>
              <w:left w:val="nil"/>
              <w:bottom w:val="nil"/>
              <w:right w:val="nil"/>
            </w:tcBorders>
            <w:noWrap/>
            <w:vAlign w:val="bottom"/>
            <w:hideMark/>
          </w:tcPr>
          <w:p w14:paraId="6CEE939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0</w:t>
            </w:r>
          </w:p>
        </w:tc>
        <w:tc>
          <w:tcPr>
            <w:tcW w:w="977" w:type="dxa"/>
            <w:gridSpan w:val="2"/>
            <w:tcBorders>
              <w:top w:val="nil"/>
              <w:left w:val="nil"/>
              <w:bottom w:val="nil"/>
              <w:right w:val="nil"/>
            </w:tcBorders>
            <w:noWrap/>
            <w:vAlign w:val="bottom"/>
            <w:hideMark/>
          </w:tcPr>
          <w:p w14:paraId="17A1109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1906AA7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c>
          <w:tcPr>
            <w:tcW w:w="1152" w:type="dxa"/>
            <w:gridSpan w:val="2"/>
            <w:tcBorders>
              <w:top w:val="nil"/>
              <w:left w:val="nil"/>
              <w:bottom w:val="nil"/>
              <w:right w:val="nil"/>
            </w:tcBorders>
            <w:noWrap/>
            <w:vAlign w:val="bottom"/>
            <w:hideMark/>
          </w:tcPr>
          <w:p w14:paraId="2FC5FB0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1</w:t>
            </w:r>
          </w:p>
        </w:tc>
        <w:tc>
          <w:tcPr>
            <w:tcW w:w="1006" w:type="dxa"/>
            <w:tcBorders>
              <w:top w:val="nil"/>
              <w:left w:val="nil"/>
              <w:bottom w:val="nil"/>
              <w:right w:val="nil"/>
            </w:tcBorders>
            <w:noWrap/>
            <w:vAlign w:val="bottom"/>
            <w:hideMark/>
          </w:tcPr>
          <w:p w14:paraId="593D3CE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w:t>
            </w:r>
          </w:p>
        </w:tc>
      </w:tr>
      <w:tr w:rsidR="00191AE4" w:rsidRPr="00191AE4" w14:paraId="14699271" w14:textId="77777777" w:rsidTr="001F73AC">
        <w:trPr>
          <w:trHeight w:val="300"/>
        </w:trPr>
        <w:tc>
          <w:tcPr>
            <w:tcW w:w="1613" w:type="dxa"/>
            <w:tcBorders>
              <w:top w:val="nil"/>
              <w:left w:val="nil"/>
              <w:bottom w:val="nil"/>
              <w:right w:val="nil"/>
            </w:tcBorders>
            <w:noWrap/>
            <w:vAlign w:val="bottom"/>
            <w:hideMark/>
          </w:tcPr>
          <w:p w14:paraId="0CB81199" w14:textId="2CC8BD3A"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t</w:t>
            </w:r>
            <w:r w:rsidRPr="00191AE4">
              <w:rPr>
                <w:rFonts w:ascii="Aptos Narrow" w:eastAsia="Times New Roman" w:hAnsi="Aptos Narrow" w:cs="Times New Roman"/>
                <w:color w:val="000000"/>
                <w:kern w:val="0"/>
                <w:sz w:val="18"/>
                <w:szCs w:val="18"/>
                <w14:ligatures w14:val="none"/>
              </w:rPr>
              <w:t xml:space="preserve">hreespine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tickleback</w:t>
            </w:r>
          </w:p>
        </w:tc>
        <w:tc>
          <w:tcPr>
            <w:tcW w:w="2423" w:type="dxa"/>
            <w:tcBorders>
              <w:top w:val="nil"/>
              <w:left w:val="nil"/>
              <w:bottom w:val="nil"/>
              <w:right w:val="nil"/>
            </w:tcBorders>
            <w:noWrap/>
            <w:vAlign w:val="bottom"/>
            <w:hideMark/>
          </w:tcPr>
          <w:p w14:paraId="0C87D63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Gasterosteus aculeatus</w:t>
            </w:r>
          </w:p>
        </w:tc>
        <w:tc>
          <w:tcPr>
            <w:tcW w:w="855" w:type="dxa"/>
            <w:tcBorders>
              <w:top w:val="nil"/>
              <w:left w:val="nil"/>
              <w:bottom w:val="nil"/>
              <w:right w:val="nil"/>
            </w:tcBorders>
            <w:noWrap/>
            <w:vAlign w:val="bottom"/>
            <w:hideMark/>
          </w:tcPr>
          <w:p w14:paraId="5232390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w:t>
            </w:r>
          </w:p>
        </w:tc>
        <w:tc>
          <w:tcPr>
            <w:tcW w:w="977" w:type="dxa"/>
            <w:gridSpan w:val="2"/>
            <w:tcBorders>
              <w:top w:val="nil"/>
              <w:left w:val="nil"/>
              <w:bottom w:val="nil"/>
              <w:right w:val="nil"/>
            </w:tcBorders>
            <w:noWrap/>
            <w:vAlign w:val="bottom"/>
            <w:hideMark/>
          </w:tcPr>
          <w:p w14:paraId="6BC27FB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1</w:t>
            </w:r>
          </w:p>
        </w:tc>
        <w:tc>
          <w:tcPr>
            <w:tcW w:w="1334" w:type="dxa"/>
            <w:gridSpan w:val="2"/>
            <w:tcBorders>
              <w:top w:val="nil"/>
              <w:left w:val="nil"/>
              <w:bottom w:val="nil"/>
              <w:right w:val="nil"/>
            </w:tcBorders>
            <w:noWrap/>
            <w:vAlign w:val="bottom"/>
            <w:hideMark/>
          </w:tcPr>
          <w:p w14:paraId="1FAB1FF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5</w:t>
            </w:r>
          </w:p>
        </w:tc>
        <w:tc>
          <w:tcPr>
            <w:tcW w:w="1152" w:type="dxa"/>
            <w:gridSpan w:val="2"/>
            <w:tcBorders>
              <w:top w:val="nil"/>
              <w:left w:val="nil"/>
              <w:bottom w:val="nil"/>
              <w:right w:val="nil"/>
            </w:tcBorders>
            <w:noWrap/>
            <w:vAlign w:val="bottom"/>
            <w:hideMark/>
          </w:tcPr>
          <w:p w14:paraId="02F7453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3</w:t>
            </w:r>
          </w:p>
        </w:tc>
        <w:tc>
          <w:tcPr>
            <w:tcW w:w="1006" w:type="dxa"/>
            <w:tcBorders>
              <w:top w:val="nil"/>
              <w:left w:val="nil"/>
              <w:bottom w:val="nil"/>
              <w:right w:val="nil"/>
            </w:tcBorders>
            <w:noWrap/>
            <w:vAlign w:val="bottom"/>
            <w:hideMark/>
          </w:tcPr>
          <w:p w14:paraId="6328199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w:t>
            </w:r>
          </w:p>
        </w:tc>
      </w:tr>
      <w:tr w:rsidR="00191AE4" w:rsidRPr="00191AE4" w14:paraId="11100641" w14:textId="77777777" w:rsidTr="001F73AC">
        <w:trPr>
          <w:trHeight w:val="300"/>
        </w:trPr>
        <w:tc>
          <w:tcPr>
            <w:tcW w:w="1613" w:type="dxa"/>
            <w:tcBorders>
              <w:top w:val="nil"/>
              <w:left w:val="nil"/>
              <w:bottom w:val="nil"/>
              <w:right w:val="nil"/>
            </w:tcBorders>
            <w:noWrap/>
            <w:vAlign w:val="bottom"/>
            <w:hideMark/>
          </w:tcPr>
          <w:p w14:paraId="3123BD76" w14:textId="20894A6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r</w:t>
            </w:r>
            <w:r w:rsidRPr="00191AE4">
              <w:rPr>
                <w:rFonts w:ascii="Aptos Narrow" w:eastAsia="Times New Roman" w:hAnsi="Aptos Narrow" w:cs="Times New Roman"/>
                <w:color w:val="000000"/>
                <w:kern w:val="0"/>
                <w:sz w:val="18"/>
                <w:szCs w:val="18"/>
                <w14:ligatures w14:val="none"/>
              </w:rPr>
              <w:t xml:space="preserve">ock </w:t>
            </w:r>
            <w:r>
              <w:rPr>
                <w:rFonts w:ascii="Aptos Narrow" w:eastAsia="Times New Roman" w:hAnsi="Aptos Narrow" w:cs="Times New Roman"/>
                <w:color w:val="000000"/>
                <w:kern w:val="0"/>
                <w:sz w:val="18"/>
                <w:szCs w:val="18"/>
                <w14:ligatures w14:val="none"/>
              </w:rPr>
              <w:t>g</w:t>
            </w:r>
            <w:r w:rsidRPr="00191AE4">
              <w:rPr>
                <w:rFonts w:ascii="Aptos Narrow" w:eastAsia="Times New Roman" w:hAnsi="Aptos Narrow" w:cs="Times New Roman"/>
                <w:color w:val="000000"/>
                <w:kern w:val="0"/>
                <w:sz w:val="18"/>
                <w:szCs w:val="18"/>
                <w14:ligatures w14:val="none"/>
              </w:rPr>
              <w:t>unnel</w:t>
            </w:r>
          </w:p>
        </w:tc>
        <w:tc>
          <w:tcPr>
            <w:tcW w:w="2423" w:type="dxa"/>
            <w:tcBorders>
              <w:top w:val="nil"/>
              <w:left w:val="nil"/>
              <w:bottom w:val="nil"/>
              <w:right w:val="nil"/>
            </w:tcBorders>
            <w:noWrap/>
            <w:vAlign w:val="bottom"/>
            <w:hideMark/>
          </w:tcPr>
          <w:p w14:paraId="43282B7D"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holis gunnellus</w:t>
            </w:r>
          </w:p>
        </w:tc>
        <w:tc>
          <w:tcPr>
            <w:tcW w:w="855" w:type="dxa"/>
            <w:tcBorders>
              <w:top w:val="nil"/>
              <w:left w:val="nil"/>
              <w:bottom w:val="nil"/>
              <w:right w:val="nil"/>
            </w:tcBorders>
            <w:noWrap/>
            <w:vAlign w:val="bottom"/>
            <w:hideMark/>
          </w:tcPr>
          <w:p w14:paraId="7719292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5</w:t>
            </w:r>
          </w:p>
        </w:tc>
        <w:tc>
          <w:tcPr>
            <w:tcW w:w="977" w:type="dxa"/>
            <w:gridSpan w:val="2"/>
            <w:tcBorders>
              <w:top w:val="nil"/>
              <w:left w:val="nil"/>
              <w:bottom w:val="nil"/>
              <w:right w:val="nil"/>
            </w:tcBorders>
            <w:noWrap/>
            <w:vAlign w:val="bottom"/>
            <w:hideMark/>
          </w:tcPr>
          <w:p w14:paraId="1B4CE01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2</w:t>
            </w:r>
          </w:p>
        </w:tc>
        <w:tc>
          <w:tcPr>
            <w:tcW w:w="1334" w:type="dxa"/>
            <w:gridSpan w:val="2"/>
            <w:tcBorders>
              <w:top w:val="nil"/>
              <w:left w:val="nil"/>
              <w:bottom w:val="nil"/>
              <w:right w:val="nil"/>
            </w:tcBorders>
            <w:noWrap/>
            <w:vAlign w:val="bottom"/>
            <w:hideMark/>
          </w:tcPr>
          <w:p w14:paraId="6F3C9B7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1</w:t>
            </w:r>
          </w:p>
        </w:tc>
        <w:tc>
          <w:tcPr>
            <w:tcW w:w="1152" w:type="dxa"/>
            <w:gridSpan w:val="2"/>
            <w:tcBorders>
              <w:top w:val="nil"/>
              <w:left w:val="nil"/>
              <w:bottom w:val="nil"/>
              <w:right w:val="nil"/>
            </w:tcBorders>
            <w:noWrap/>
            <w:vAlign w:val="bottom"/>
            <w:hideMark/>
          </w:tcPr>
          <w:p w14:paraId="0324A29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7</w:t>
            </w:r>
          </w:p>
        </w:tc>
        <w:tc>
          <w:tcPr>
            <w:tcW w:w="1006" w:type="dxa"/>
            <w:tcBorders>
              <w:top w:val="nil"/>
              <w:left w:val="nil"/>
              <w:bottom w:val="nil"/>
              <w:right w:val="nil"/>
            </w:tcBorders>
            <w:noWrap/>
            <w:vAlign w:val="bottom"/>
            <w:hideMark/>
          </w:tcPr>
          <w:p w14:paraId="2F7E084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5D88B8CD" w14:textId="77777777" w:rsidTr="001F73AC">
        <w:trPr>
          <w:trHeight w:val="300"/>
        </w:trPr>
        <w:tc>
          <w:tcPr>
            <w:tcW w:w="1613" w:type="dxa"/>
            <w:tcBorders>
              <w:top w:val="nil"/>
              <w:left w:val="nil"/>
              <w:bottom w:val="nil"/>
              <w:right w:val="nil"/>
            </w:tcBorders>
            <w:noWrap/>
            <w:vAlign w:val="bottom"/>
            <w:hideMark/>
          </w:tcPr>
          <w:p w14:paraId="2ECCA529" w14:textId="65626D2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f</w:t>
            </w:r>
            <w:r w:rsidRPr="00191AE4">
              <w:rPr>
                <w:rFonts w:ascii="Aptos Narrow" w:eastAsia="Times New Roman" w:hAnsi="Aptos Narrow" w:cs="Times New Roman"/>
                <w:color w:val="000000"/>
                <w:kern w:val="0"/>
                <w:sz w:val="18"/>
                <w:szCs w:val="18"/>
                <w14:ligatures w14:val="none"/>
              </w:rPr>
              <w:t>allfish</w:t>
            </w:r>
          </w:p>
        </w:tc>
        <w:tc>
          <w:tcPr>
            <w:tcW w:w="2423" w:type="dxa"/>
            <w:tcBorders>
              <w:top w:val="nil"/>
              <w:left w:val="nil"/>
              <w:bottom w:val="nil"/>
              <w:right w:val="nil"/>
            </w:tcBorders>
            <w:noWrap/>
            <w:vAlign w:val="bottom"/>
            <w:hideMark/>
          </w:tcPr>
          <w:p w14:paraId="7BE8DC8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Semotilus corporalis</w:t>
            </w:r>
          </w:p>
        </w:tc>
        <w:tc>
          <w:tcPr>
            <w:tcW w:w="855" w:type="dxa"/>
            <w:tcBorders>
              <w:top w:val="nil"/>
              <w:left w:val="nil"/>
              <w:bottom w:val="nil"/>
              <w:right w:val="nil"/>
            </w:tcBorders>
            <w:noWrap/>
            <w:vAlign w:val="bottom"/>
            <w:hideMark/>
          </w:tcPr>
          <w:p w14:paraId="2F61F21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8</w:t>
            </w:r>
          </w:p>
        </w:tc>
        <w:tc>
          <w:tcPr>
            <w:tcW w:w="977" w:type="dxa"/>
            <w:gridSpan w:val="2"/>
            <w:tcBorders>
              <w:top w:val="nil"/>
              <w:left w:val="nil"/>
              <w:bottom w:val="nil"/>
              <w:right w:val="nil"/>
            </w:tcBorders>
            <w:noWrap/>
            <w:vAlign w:val="bottom"/>
            <w:hideMark/>
          </w:tcPr>
          <w:p w14:paraId="5B90AF9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2</w:t>
            </w:r>
          </w:p>
        </w:tc>
        <w:tc>
          <w:tcPr>
            <w:tcW w:w="1334" w:type="dxa"/>
            <w:gridSpan w:val="2"/>
            <w:tcBorders>
              <w:top w:val="nil"/>
              <w:left w:val="nil"/>
              <w:bottom w:val="nil"/>
              <w:right w:val="nil"/>
            </w:tcBorders>
            <w:noWrap/>
            <w:vAlign w:val="bottom"/>
            <w:hideMark/>
          </w:tcPr>
          <w:p w14:paraId="58AE561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c>
          <w:tcPr>
            <w:tcW w:w="1152" w:type="dxa"/>
            <w:gridSpan w:val="2"/>
            <w:tcBorders>
              <w:top w:val="nil"/>
              <w:left w:val="nil"/>
              <w:bottom w:val="nil"/>
              <w:right w:val="nil"/>
            </w:tcBorders>
            <w:noWrap/>
            <w:vAlign w:val="bottom"/>
            <w:hideMark/>
          </w:tcPr>
          <w:p w14:paraId="332A20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5</w:t>
            </w:r>
          </w:p>
        </w:tc>
        <w:tc>
          <w:tcPr>
            <w:tcW w:w="1006" w:type="dxa"/>
            <w:tcBorders>
              <w:top w:val="nil"/>
              <w:left w:val="nil"/>
              <w:bottom w:val="nil"/>
              <w:right w:val="nil"/>
            </w:tcBorders>
            <w:noWrap/>
            <w:vAlign w:val="bottom"/>
            <w:hideMark/>
          </w:tcPr>
          <w:p w14:paraId="722DAE6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w:t>
            </w:r>
          </w:p>
        </w:tc>
      </w:tr>
      <w:tr w:rsidR="00191AE4" w:rsidRPr="00191AE4" w14:paraId="09F58EAB" w14:textId="77777777" w:rsidTr="001F73AC">
        <w:trPr>
          <w:trHeight w:val="300"/>
        </w:trPr>
        <w:tc>
          <w:tcPr>
            <w:tcW w:w="1613" w:type="dxa"/>
            <w:tcBorders>
              <w:top w:val="nil"/>
              <w:left w:val="nil"/>
              <w:bottom w:val="nil"/>
              <w:right w:val="nil"/>
            </w:tcBorders>
            <w:noWrap/>
            <w:vAlign w:val="bottom"/>
            <w:hideMark/>
          </w:tcPr>
          <w:p w14:paraId="61267566" w14:textId="789B505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ollock</w:t>
            </w:r>
          </w:p>
        </w:tc>
        <w:tc>
          <w:tcPr>
            <w:tcW w:w="2423" w:type="dxa"/>
            <w:tcBorders>
              <w:top w:val="nil"/>
              <w:left w:val="nil"/>
              <w:bottom w:val="nil"/>
              <w:right w:val="nil"/>
            </w:tcBorders>
            <w:noWrap/>
            <w:vAlign w:val="bottom"/>
            <w:hideMark/>
          </w:tcPr>
          <w:p w14:paraId="1B72BD9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ollachius virens</w:t>
            </w:r>
          </w:p>
        </w:tc>
        <w:tc>
          <w:tcPr>
            <w:tcW w:w="855" w:type="dxa"/>
            <w:tcBorders>
              <w:top w:val="nil"/>
              <w:left w:val="nil"/>
              <w:bottom w:val="nil"/>
              <w:right w:val="nil"/>
            </w:tcBorders>
            <w:noWrap/>
            <w:vAlign w:val="bottom"/>
            <w:hideMark/>
          </w:tcPr>
          <w:p w14:paraId="1BE04D8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5</w:t>
            </w:r>
          </w:p>
        </w:tc>
        <w:tc>
          <w:tcPr>
            <w:tcW w:w="977" w:type="dxa"/>
            <w:gridSpan w:val="2"/>
            <w:tcBorders>
              <w:top w:val="nil"/>
              <w:left w:val="nil"/>
              <w:bottom w:val="nil"/>
              <w:right w:val="nil"/>
            </w:tcBorders>
            <w:noWrap/>
            <w:vAlign w:val="bottom"/>
            <w:hideMark/>
          </w:tcPr>
          <w:p w14:paraId="070A2D2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2</w:t>
            </w:r>
          </w:p>
        </w:tc>
        <w:tc>
          <w:tcPr>
            <w:tcW w:w="1334" w:type="dxa"/>
            <w:gridSpan w:val="2"/>
            <w:tcBorders>
              <w:top w:val="nil"/>
              <w:left w:val="nil"/>
              <w:bottom w:val="nil"/>
              <w:right w:val="nil"/>
            </w:tcBorders>
            <w:noWrap/>
            <w:vAlign w:val="bottom"/>
            <w:hideMark/>
          </w:tcPr>
          <w:p w14:paraId="2C73CCA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717DCF3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028380E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w:t>
            </w:r>
          </w:p>
        </w:tc>
      </w:tr>
      <w:tr w:rsidR="00191AE4" w:rsidRPr="00191AE4" w14:paraId="20FE31F5" w14:textId="77777777" w:rsidTr="001F73AC">
        <w:trPr>
          <w:trHeight w:val="300"/>
        </w:trPr>
        <w:tc>
          <w:tcPr>
            <w:tcW w:w="1613" w:type="dxa"/>
            <w:tcBorders>
              <w:top w:val="nil"/>
              <w:left w:val="nil"/>
              <w:bottom w:val="nil"/>
              <w:right w:val="nil"/>
            </w:tcBorders>
            <w:noWrap/>
            <w:vAlign w:val="bottom"/>
            <w:hideMark/>
          </w:tcPr>
          <w:p w14:paraId="2C6EDAB1" w14:textId="3809A88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n</w:t>
            </w:r>
            <w:r w:rsidRPr="00191AE4">
              <w:rPr>
                <w:rFonts w:ascii="Aptos Narrow" w:eastAsia="Times New Roman" w:hAnsi="Aptos Narrow" w:cs="Times New Roman"/>
                <w:color w:val="000000"/>
                <w:kern w:val="0"/>
                <w:sz w:val="18"/>
                <w:szCs w:val="18"/>
                <w14:ligatures w14:val="none"/>
              </w:rPr>
              <w:t xml:space="preserve">inespine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tickleback</w:t>
            </w:r>
          </w:p>
        </w:tc>
        <w:tc>
          <w:tcPr>
            <w:tcW w:w="2423" w:type="dxa"/>
            <w:tcBorders>
              <w:top w:val="nil"/>
              <w:left w:val="nil"/>
              <w:bottom w:val="nil"/>
              <w:right w:val="nil"/>
            </w:tcBorders>
            <w:noWrap/>
            <w:vAlign w:val="bottom"/>
            <w:hideMark/>
          </w:tcPr>
          <w:p w14:paraId="33C874F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ungitius pungitius</w:t>
            </w:r>
          </w:p>
        </w:tc>
        <w:tc>
          <w:tcPr>
            <w:tcW w:w="855" w:type="dxa"/>
            <w:tcBorders>
              <w:top w:val="nil"/>
              <w:left w:val="nil"/>
              <w:bottom w:val="nil"/>
              <w:right w:val="nil"/>
            </w:tcBorders>
            <w:noWrap/>
            <w:vAlign w:val="bottom"/>
            <w:hideMark/>
          </w:tcPr>
          <w:p w14:paraId="2C3CB71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2</w:t>
            </w:r>
          </w:p>
        </w:tc>
        <w:tc>
          <w:tcPr>
            <w:tcW w:w="977" w:type="dxa"/>
            <w:gridSpan w:val="2"/>
            <w:tcBorders>
              <w:top w:val="nil"/>
              <w:left w:val="nil"/>
              <w:bottom w:val="nil"/>
              <w:right w:val="nil"/>
            </w:tcBorders>
            <w:noWrap/>
            <w:vAlign w:val="bottom"/>
            <w:hideMark/>
          </w:tcPr>
          <w:p w14:paraId="3048866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3</w:t>
            </w:r>
          </w:p>
        </w:tc>
        <w:tc>
          <w:tcPr>
            <w:tcW w:w="1334" w:type="dxa"/>
            <w:gridSpan w:val="2"/>
            <w:tcBorders>
              <w:top w:val="nil"/>
              <w:left w:val="nil"/>
              <w:bottom w:val="nil"/>
              <w:right w:val="nil"/>
            </w:tcBorders>
            <w:noWrap/>
            <w:vAlign w:val="bottom"/>
            <w:hideMark/>
          </w:tcPr>
          <w:p w14:paraId="69599AA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c>
          <w:tcPr>
            <w:tcW w:w="1152" w:type="dxa"/>
            <w:gridSpan w:val="2"/>
            <w:tcBorders>
              <w:top w:val="nil"/>
              <w:left w:val="nil"/>
              <w:bottom w:val="nil"/>
              <w:right w:val="nil"/>
            </w:tcBorders>
            <w:noWrap/>
            <w:vAlign w:val="bottom"/>
            <w:hideMark/>
          </w:tcPr>
          <w:p w14:paraId="2D8E46A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9</w:t>
            </w:r>
          </w:p>
        </w:tc>
        <w:tc>
          <w:tcPr>
            <w:tcW w:w="1006" w:type="dxa"/>
            <w:tcBorders>
              <w:top w:val="nil"/>
              <w:left w:val="nil"/>
              <w:bottom w:val="nil"/>
              <w:right w:val="nil"/>
            </w:tcBorders>
            <w:noWrap/>
            <w:vAlign w:val="bottom"/>
            <w:hideMark/>
          </w:tcPr>
          <w:p w14:paraId="4639585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r>
      <w:tr w:rsidR="00191AE4" w:rsidRPr="00191AE4" w14:paraId="188B0B0B" w14:textId="77777777" w:rsidTr="001F73AC">
        <w:trPr>
          <w:trHeight w:val="300"/>
        </w:trPr>
        <w:tc>
          <w:tcPr>
            <w:tcW w:w="1613" w:type="dxa"/>
            <w:tcBorders>
              <w:top w:val="nil"/>
              <w:left w:val="nil"/>
              <w:bottom w:val="nil"/>
              <w:right w:val="nil"/>
            </w:tcBorders>
            <w:noWrap/>
            <w:vAlign w:val="bottom"/>
            <w:hideMark/>
          </w:tcPr>
          <w:p w14:paraId="52CF5A9F" w14:textId="699A0AC7"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 xml:space="preserve">horthorn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culpin</w:t>
            </w:r>
          </w:p>
        </w:tc>
        <w:tc>
          <w:tcPr>
            <w:tcW w:w="2423" w:type="dxa"/>
            <w:tcBorders>
              <w:top w:val="nil"/>
              <w:left w:val="nil"/>
              <w:bottom w:val="nil"/>
              <w:right w:val="nil"/>
            </w:tcBorders>
            <w:noWrap/>
            <w:vAlign w:val="bottom"/>
            <w:hideMark/>
          </w:tcPr>
          <w:p w14:paraId="77D45EB3"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yoxocephalus scorpius</w:t>
            </w:r>
          </w:p>
        </w:tc>
        <w:tc>
          <w:tcPr>
            <w:tcW w:w="855" w:type="dxa"/>
            <w:tcBorders>
              <w:top w:val="nil"/>
              <w:left w:val="nil"/>
              <w:bottom w:val="nil"/>
              <w:right w:val="nil"/>
            </w:tcBorders>
            <w:noWrap/>
            <w:vAlign w:val="bottom"/>
            <w:hideMark/>
          </w:tcPr>
          <w:p w14:paraId="2941EA2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7</w:t>
            </w:r>
          </w:p>
        </w:tc>
        <w:tc>
          <w:tcPr>
            <w:tcW w:w="977" w:type="dxa"/>
            <w:gridSpan w:val="2"/>
            <w:tcBorders>
              <w:top w:val="nil"/>
              <w:left w:val="nil"/>
              <w:bottom w:val="nil"/>
              <w:right w:val="nil"/>
            </w:tcBorders>
            <w:noWrap/>
            <w:vAlign w:val="bottom"/>
            <w:hideMark/>
          </w:tcPr>
          <w:p w14:paraId="60C1584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3</w:t>
            </w:r>
          </w:p>
        </w:tc>
        <w:tc>
          <w:tcPr>
            <w:tcW w:w="1334" w:type="dxa"/>
            <w:gridSpan w:val="2"/>
            <w:tcBorders>
              <w:top w:val="nil"/>
              <w:left w:val="nil"/>
              <w:bottom w:val="nil"/>
              <w:right w:val="nil"/>
            </w:tcBorders>
            <w:noWrap/>
            <w:vAlign w:val="bottom"/>
            <w:hideMark/>
          </w:tcPr>
          <w:p w14:paraId="746366E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w:t>
            </w:r>
          </w:p>
        </w:tc>
        <w:tc>
          <w:tcPr>
            <w:tcW w:w="1152" w:type="dxa"/>
            <w:gridSpan w:val="2"/>
            <w:tcBorders>
              <w:top w:val="nil"/>
              <w:left w:val="nil"/>
              <w:bottom w:val="nil"/>
              <w:right w:val="nil"/>
            </w:tcBorders>
            <w:noWrap/>
            <w:vAlign w:val="bottom"/>
            <w:hideMark/>
          </w:tcPr>
          <w:p w14:paraId="24700CC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2</w:t>
            </w:r>
          </w:p>
        </w:tc>
        <w:tc>
          <w:tcPr>
            <w:tcW w:w="1006" w:type="dxa"/>
            <w:tcBorders>
              <w:top w:val="nil"/>
              <w:left w:val="nil"/>
              <w:bottom w:val="nil"/>
              <w:right w:val="nil"/>
            </w:tcBorders>
            <w:noWrap/>
            <w:vAlign w:val="bottom"/>
            <w:hideMark/>
          </w:tcPr>
          <w:p w14:paraId="79A70C2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56D49EF3" w14:textId="77777777" w:rsidTr="001F73AC">
        <w:trPr>
          <w:trHeight w:val="300"/>
        </w:trPr>
        <w:tc>
          <w:tcPr>
            <w:tcW w:w="1613" w:type="dxa"/>
            <w:tcBorders>
              <w:top w:val="nil"/>
              <w:left w:val="nil"/>
              <w:bottom w:val="nil"/>
              <w:right w:val="nil"/>
            </w:tcBorders>
            <w:noWrap/>
            <w:vAlign w:val="bottom"/>
            <w:hideMark/>
          </w:tcPr>
          <w:p w14:paraId="29335FAB" w14:textId="40271C0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n</w:t>
            </w:r>
            <w:r w:rsidRPr="00191AE4">
              <w:rPr>
                <w:rFonts w:ascii="Aptos Narrow" w:eastAsia="Times New Roman" w:hAnsi="Aptos Narrow" w:cs="Times New Roman"/>
                <w:color w:val="000000"/>
                <w:kern w:val="0"/>
                <w:sz w:val="18"/>
                <w:szCs w:val="18"/>
                <w14:ligatures w14:val="none"/>
              </w:rPr>
              <w:t xml:space="preserve">orthern </w:t>
            </w:r>
            <w:r>
              <w:rPr>
                <w:rFonts w:ascii="Aptos Narrow" w:eastAsia="Times New Roman" w:hAnsi="Aptos Narrow" w:cs="Times New Roman"/>
                <w:color w:val="000000"/>
                <w:kern w:val="0"/>
                <w:sz w:val="18"/>
                <w:szCs w:val="18"/>
                <w14:ligatures w14:val="none"/>
              </w:rPr>
              <w:t>p</w:t>
            </w:r>
            <w:r w:rsidRPr="00191AE4">
              <w:rPr>
                <w:rFonts w:ascii="Aptos Narrow" w:eastAsia="Times New Roman" w:hAnsi="Aptos Narrow" w:cs="Times New Roman"/>
                <w:color w:val="000000"/>
                <w:kern w:val="0"/>
                <w:sz w:val="18"/>
                <w:szCs w:val="18"/>
                <w14:ligatures w14:val="none"/>
              </w:rPr>
              <w:t>ipefish</w:t>
            </w:r>
          </w:p>
        </w:tc>
        <w:tc>
          <w:tcPr>
            <w:tcW w:w="2423" w:type="dxa"/>
            <w:tcBorders>
              <w:top w:val="nil"/>
              <w:left w:val="nil"/>
              <w:bottom w:val="nil"/>
              <w:right w:val="nil"/>
            </w:tcBorders>
            <w:noWrap/>
            <w:vAlign w:val="bottom"/>
            <w:hideMark/>
          </w:tcPr>
          <w:p w14:paraId="32E9DF37"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Syngnathus fuscus</w:t>
            </w:r>
          </w:p>
        </w:tc>
        <w:tc>
          <w:tcPr>
            <w:tcW w:w="855" w:type="dxa"/>
            <w:tcBorders>
              <w:top w:val="nil"/>
              <w:left w:val="nil"/>
              <w:bottom w:val="nil"/>
              <w:right w:val="nil"/>
            </w:tcBorders>
            <w:noWrap/>
            <w:vAlign w:val="bottom"/>
            <w:hideMark/>
          </w:tcPr>
          <w:p w14:paraId="51250E6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2</w:t>
            </w:r>
          </w:p>
        </w:tc>
        <w:tc>
          <w:tcPr>
            <w:tcW w:w="977" w:type="dxa"/>
            <w:gridSpan w:val="2"/>
            <w:tcBorders>
              <w:top w:val="nil"/>
              <w:left w:val="nil"/>
              <w:bottom w:val="nil"/>
              <w:right w:val="nil"/>
            </w:tcBorders>
            <w:noWrap/>
            <w:vAlign w:val="bottom"/>
            <w:hideMark/>
          </w:tcPr>
          <w:p w14:paraId="15A5916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5</w:t>
            </w:r>
          </w:p>
        </w:tc>
        <w:tc>
          <w:tcPr>
            <w:tcW w:w="1334" w:type="dxa"/>
            <w:gridSpan w:val="2"/>
            <w:tcBorders>
              <w:top w:val="nil"/>
              <w:left w:val="nil"/>
              <w:bottom w:val="nil"/>
              <w:right w:val="nil"/>
            </w:tcBorders>
            <w:noWrap/>
            <w:vAlign w:val="bottom"/>
            <w:hideMark/>
          </w:tcPr>
          <w:p w14:paraId="0BC8FBE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1</w:t>
            </w:r>
          </w:p>
        </w:tc>
        <w:tc>
          <w:tcPr>
            <w:tcW w:w="1152" w:type="dxa"/>
            <w:gridSpan w:val="2"/>
            <w:tcBorders>
              <w:top w:val="nil"/>
              <w:left w:val="nil"/>
              <w:bottom w:val="nil"/>
              <w:right w:val="nil"/>
            </w:tcBorders>
            <w:noWrap/>
            <w:vAlign w:val="bottom"/>
            <w:hideMark/>
          </w:tcPr>
          <w:p w14:paraId="3874D00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2</w:t>
            </w:r>
          </w:p>
        </w:tc>
        <w:tc>
          <w:tcPr>
            <w:tcW w:w="1006" w:type="dxa"/>
            <w:tcBorders>
              <w:top w:val="nil"/>
              <w:left w:val="nil"/>
              <w:bottom w:val="nil"/>
              <w:right w:val="nil"/>
            </w:tcBorders>
            <w:noWrap/>
            <w:vAlign w:val="bottom"/>
            <w:hideMark/>
          </w:tcPr>
          <w:p w14:paraId="745E0AE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4F802888" w14:textId="77777777" w:rsidTr="001F73AC">
        <w:trPr>
          <w:trHeight w:val="300"/>
        </w:trPr>
        <w:tc>
          <w:tcPr>
            <w:tcW w:w="1613" w:type="dxa"/>
            <w:tcBorders>
              <w:top w:val="nil"/>
              <w:left w:val="nil"/>
              <w:bottom w:val="nil"/>
              <w:right w:val="nil"/>
            </w:tcBorders>
            <w:noWrap/>
            <w:vAlign w:val="bottom"/>
            <w:hideMark/>
          </w:tcPr>
          <w:p w14:paraId="35E2AD1D" w14:textId="69B91BA1"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lastRenderedPageBreak/>
              <w:t>g</w:t>
            </w:r>
            <w:r w:rsidRPr="00191AE4">
              <w:rPr>
                <w:rFonts w:ascii="Aptos Narrow" w:eastAsia="Times New Roman" w:hAnsi="Aptos Narrow" w:cs="Times New Roman"/>
                <w:color w:val="000000"/>
                <w:kern w:val="0"/>
                <w:sz w:val="18"/>
                <w:szCs w:val="18"/>
                <w14:ligatures w14:val="none"/>
              </w:rPr>
              <w:t xml:space="preserve">rubby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culpin</w:t>
            </w:r>
          </w:p>
        </w:tc>
        <w:tc>
          <w:tcPr>
            <w:tcW w:w="2423" w:type="dxa"/>
            <w:tcBorders>
              <w:top w:val="nil"/>
              <w:left w:val="nil"/>
              <w:bottom w:val="nil"/>
              <w:right w:val="nil"/>
            </w:tcBorders>
            <w:noWrap/>
            <w:vAlign w:val="bottom"/>
            <w:hideMark/>
          </w:tcPr>
          <w:p w14:paraId="54180D6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yoxocephalus aenaeus</w:t>
            </w:r>
          </w:p>
        </w:tc>
        <w:tc>
          <w:tcPr>
            <w:tcW w:w="855" w:type="dxa"/>
            <w:tcBorders>
              <w:top w:val="nil"/>
              <w:left w:val="nil"/>
              <w:bottom w:val="nil"/>
              <w:right w:val="nil"/>
            </w:tcBorders>
            <w:noWrap/>
            <w:vAlign w:val="bottom"/>
            <w:hideMark/>
          </w:tcPr>
          <w:p w14:paraId="39C6D00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3</w:t>
            </w:r>
          </w:p>
        </w:tc>
        <w:tc>
          <w:tcPr>
            <w:tcW w:w="977" w:type="dxa"/>
            <w:gridSpan w:val="2"/>
            <w:tcBorders>
              <w:top w:val="nil"/>
              <w:left w:val="nil"/>
              <w:bottom w:val="nil"/>
              <w:right w:val="nil"/>
            </w:tcBorders>
            <w:noWrap/>
            <w:vAlign w:val="bottom"/>
            <w:hideMark/>
          </w:tcPr>
          <w:p w14:paraId="1B28864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5</w:t>
            </w:r>
          </w:p>
        </w:tc>
        <w:tc>
          <w:tcPr>
            <w:tcW w:w="1334" w:type="dxa"/>
            <w:gridSpan w:val="2"/>
            <w:tcBorders>
              <w:top w:val="nil"/>
              <w:left w:val="nil"/>
              <w:bottom w:val="nil"/>
              <w:right w:val="nil"/>
            </w:tcBorders>
            <w:noWrap/>
            <w:vAlign w:val="bottom"/>
            <w:hideMark/>
          </w:tcPr>
          <w:p w14:paraId="7CB4E9F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2</w:t>
            </w:r>
          </w:p>
        </w:tc>
        <w:tc>
          <w:tcPr>
            <w:tcW w:w="1152" w:type="dxa"/>
            <w:gridSpan w:val="2"/>
            <w:tcBorders>
              <w:top w:val="nil"/>
              <w:left w:val="nil"/>
              <w:bottom w:val="nil"/>
              <w:right w:val="nil"/>
            </w:tcBorders>
            <w:noWrap/>
            <w:vAlign w:val="bottom"/>
            <w:hideMark/>
          </w:tcPr>
          <w:p w14:paraId="437FEF0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9</w:t>
            </w:r>
          </w:p>
        </w:tc>
        <w:tc>
          <w:tcPr>
            <w:tcW w:w="1006" w:type="dxa"/>
            <w:tcBorders>
              <w:top w:val="nil"/>
              <w:left w:val="nil"/>
              <w:bottom w:val="nil"/>
              <w:right w:val="nil"/>
            </w:tcBorders>
            <w:noWrap/>
            <w:vAlign w:val="bottom"/>
            <w:hideMark/>
          </w:tcPr>
          <w:p w14:paraId="1E020B8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25A3B8DC" w14:textId="77777777" w:rsidTr="001F73AC">
        <w:trPr>
          <w:trHeight w:val="300"/>
        </w:trPr>
        <w:tc>
          <w:tcPr>
            <w:tcW w:w="1613" w:type="dxa"/>
            <w:tcBorders>
              <w:top w:val="nil"/>
              <w:left w:val="nil"/>
              <w:bottom w:val="nil"/>
              <w:right w:val="nil"/>
            </w:tcBorders>
            <w:noWrap/>
            <w:vAlign w:val="bottom"/>
            <w:hideMark/>
          </w:tcPr>
          <w:p w14:paraId="029FCCFD" w14:textId="7945BEF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b</w:t>
            </w:r>
            <w:r w:rsidRPr="00191AE4">
              <w:rPr>
                <w:rFonts w:ascii="Aptos Narrow" w:eastAsia="Times New Roman" w:hAnsi="Aptos Narrow" w:cs="Times New Roman"/>
                <w:color w:val="000000"/>
                <w:kern w:val="0"/>
                <w:sz w:val="18"/>
                <w:szCs w:val="18"/>
                <w14:ligatures w14:val="none"/>
              </w:rPr>
              <w:t>luefish</w:t>
            </w:r>
          </w:p>
        </w:tc>
        <w:tc>
          <w:tcPr>
            <w:tcW w:w="2423" w:type="dxa"/>
            <w:tcBorders>
              <w:top w:val="nil"/>
              <w:left w:val="nil"/>
              <w:bottom w:val="nil"/>
              <w:right w:val="nil"/>
            </w:tcBorders>
            <w:noWrap/>
            <w:vAlign w:val="bottom"/>
            <w:hideMark/>
          </w:tcPr>
          <w:p w14:paraId="4787C8BF"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omatomus saltatrix</w:t>
            </w:r>
          </w:p>
        </w:tc>
        <w:tc>
          <w:tcPr>
            <w:tcW w:w="855" w:type="dxa"/>
            <w:tcBorders>
              <w:top w:val="nil"/>
              <w:left w:val="nil"/>
              <w:bottom w:val="nil"/>
              <w:right w:val="nil"/>
            </w:tcBorders>
            <w:noWrap/>
            <w:vAlign w:val="bottom"/>
            <w:hideMark/>
          </w:tcPr>
          <w:p w14:paraId="3F2D222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4</w:t>
            </w:r>
          </w:p>
        </w:tc>
        <w:tc>
          <w:tcPr>
            <w:tcW w:w="977" w:type="dxa"/>
            <w:gridSpan w:val="2"/>
            <w:tcBorders>
              <w:top w:val="nil"/>
              <w:left w:val="nil"/>
              <w:bottom w:val="nil"/>
              <w:right w:val="nil"/>
            </w:tcBorders>
            <w:noWrap/>
            <w:vAlign w:val="bottom"/>
            <w:hideMark/>
          </w:tcPr>
          <w:p w14:paraId="4183153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05</w:t>
            </w:r>
          </w:p>
        </w:tc>
        <w:tc>
          <w:tcPr>
            <w:tcW w:w="1334" w:type="dxa"/>
            <w:gridSpan w:val="2"/>
            <w:tcBorders>
              <w:top w:val="nil"/>
              <w:left w:val="nil"/>
              <w:bottom w:val="nil"/>
              <w:right w:val="nil"/>
            </w:tcBorders>
            <w:noWrap/>
            <w:vAlign w:val="bottom"/>
            <w:hideMark/>
          </w:tcPr>
          <w:p w14:paraId="5CD0E46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w:t>
            </w:r>
          </w:p>
        </w:tc>
        <w:tc>
          <w:tcPr>
            <w:tcW w:w="1152" w:type="dxa"/>
            <w:gridSpan w:val="2"/>
            <w:tcBorders>
              <w:top w:val="nil"/>
              <w:left w:val="nil"/>
              <w:bottom w:val="nil"/>
              <w:right w:val="nil"/>
            </w:tcBorders>
            <w:noWrap/>
            <w:vAlign w:val="bottom"/>
            <w:hideMark/>
          </w:tcPr>
          <w:p w14:paraId="54D6F09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2</w:t>
            </w:r>
          </w:p>
        </w:tc>
        <w:tc>
          <w:tcPr>
            <w:tcW w:w="1006" w:type="dxa"/>
            <w:tcBorders>
              <w:top w:val="nil"/>
              <w:left w:val="nil"/>
              <w:bottom w:val="nil"/>
              <w:right w:val="nil"/>
            </w:tcBorders>
            <w:noWrap/>
            <w:vAlign w:val="bottom"/>
            <w:hideMark/>
          </w:tcPr>
          <w:p w14:paraId="54D90BB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8</w:t>
            </w:r>
          </w:p>
        </w:tc>
      </w:tr>
      <w:tr w:rsidR="00191AE4" w:rsidRPr="00191AE4" w14:paraId="221D2214" w14:textId="77777777" w:rsidTr="001F73AC">
        <w:trPr>
          <w:trHeight w:val="300"/>
        </w:trPr>
        <w:tc>
          <w:tcPr>
            <w:tcW w:w="1613" w:type="dxa"/>
            <w:tcBorders>
              <w:top w:val="nil"/>
              <w:left w:val="nil"/>
              <w:bottom w:val="nil"/>
              <w:right w:val="nil"/>
            </w:tcBorders>
            <w:noWrap/>
            <w:vAlign w:val="bottom"/>
            <w:hideMark/>
          </w:tcPr>
          <w:p w14:paraId="14F7A50B" w14:textId="69B6FC90"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hite </w:t>
            </w: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ullet</w:t>
            </w:r>
          </w:p>
        </w:tc>
        <w:tc>
          <w:tcPr>
            <w:tcW w:w="2423" w:type="dxa"/>
            <w:tcBorders>
              <w:top w:val="nil"/>
              <w:left w:val="nil"/>
              <w:bottom w:val="nil"/>
              <w:right w:val="nil"/>
            </w:tcBorders>
            <w:noWrap/>
            <w:vAlign w:val="bottom"/>
            <w:hideMark/>
          </w:tcPr>
          <w:p w14:paraId="7B8357A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ugil curema</w:t>
            </w:r>
          </w:p>
        </w:tc>
        <w:tc>
          <w:tcPr>
            <w:tcW w:w="855" w:type="dxa"/>
            <w:tcBorders>
              <w:top w:val="nil"/>
              <w:left w:val="nil"/>
              <w:bottom w:val="nil"/>
              <w:right w:val="nil"/>
            </w:tcBorders>
            <w:noWrap/>
            <w:vAlign w:val="bottom"/>
            <w:hideMark/>
          </w:tcPr>
          <w:p w14:paraId="78C6BED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80</w:t>
            </w:r>
          </w:p>
        </w:tc>
        <w:tc>
          <w:tcPr>
            <w:tcW w:w="977" w:type="dxa"/>
            <w:gridSpan w:val="2"/>
            <w:tcBorders>
              <w:top w:val="nil"/>
              <w:left w:val="nil"/>
              <w:bottom w:val="nil"/>
              <w:right w:val="nil"/>
            </w:tcBorders>
            <w:noWrap/>
            <w:vAlign w:val="bottom"/>
            <w:hideMark/>
          </w:tcPr>
          <w:p w14:paraId="7B9527C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11</w:t>
            </w:r>
          </w:p>
        </w:tc>
        <w:tc>
          <w:tcPr>
            <w:tcW w:w="1334" w:type="dxa"/>
            <w:gridSpan w:val="2"/>
            <w:tcBorders>
              <w:top w:val="nil"/>
              <w:left w:val="nil"/>
              <w:bottom w:val="nil"/>
              <w:right w:val="nil"/>
            </w:tcBorders>
            <w:noWrap/>
            <w:vAlign w:val="bottom"/>
            <w:hideMark/>
          </w:tcPr>
          <w:p w14:paraId="24241B7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c>
          <w:tcPr>
            <w:tcW w:w="1152" w:type="dxa"/>
            <w:gridSpan w:val="2"/>
            <w:tcBorders>
              <w:top w:val="nil"/>
              <w:left w:val="nil"/>
              <w:bottom w:val="nil"/>
              <w:right w:val="nil"/>
            </w:tcBorders>
            <w:noWrap/>
            <w:vAlign w:val="bottom"/>
            <w:hideMark/>
          </w:tcPr>
          <w:p w14:paraId="183E8F2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w:t>
            </w:r>
          </w:p>
        </w:tc>
        <w:tc>
          <w:tcPr>
            <w:tcW w:w="1006" w:type="dxa"/>
            <w:tcBorders>
              <w:top w:val="nil"/>
              <w:left w:val="nil"/>
              <w:bottom w:val="nil"/>
              <w:right w:val="nil"/>
            </w:tcBorders>
            <w:noWrap/>
            <w:vAlign w:val="bottom"/>
            <w:hideMark/>
          </w:tcPr>
          <w:p w14:paraId="3306ACB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w:t>
            </w:r>
          </w:p>
        </w:tc>
      </w:tr>
      <w:tr w:rsidR="00191AE4" w:rsidRPr="00191AE4" w14:paraId="52E95AA2" w14:textId="77777777" w:rsidTr="001F73AC">
        <w:trPr>
          <w:trHeight w:val="300"/>
        </w:trPr>
        <w:tc>
          <w:tcPr>
            <w:tcW w:w="1613" w:type="dxa"/>
            <w:tcBorders>
              <w:top w:val="nil"/>
              <w:left w:val="nil"/>
              <w:bottom w:val="nil"/>
              <w:right w:val="nil"/>
            </w:tcBorders>
            <w:noWrap/>
            <w:vAlign w:val="bottom"/>
            <w:hideMark/>
          </w:tcPr>
          <w:p w14:paraId="52B1302E" w14:textId="31B723C9"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t</w:t>
            </w:r>
            <w:r w:rsidRPr="00191AE4">
              <w:rPr>
                <w:rFonts w:ascii="Aptos Narrow" w:eastAsia="Times New Roman" w:hAnsi="Aptos Narrow" w:cs="Times New Roman"/>
                <w:color w:val="000000"/>
                <w:kern w:val="0"/>
                <w:sz w:val="18"/>
                <w:szCs w:val="18"/>
                <w14:ligatures w14:val="none"/>
              </w:rPr>
              <w:t>omcod</w:t>
            </w:r>
          </w:p>
        </w:tc>
        <w:tc>
          <w:tcPr>
            <w:tcW w:w="2423" w:type="dxa"/>
            <w:tcBorders>
              <w:top w:val="nil"/>
              <w:left w:val="nil"/>
              <w:bottom w:val="nil"/>
              <w:right w:val="nil"/>
            </w:tcBorders>
            <w:noWrap/>
            <w:vAlign w:val="bottom"/>
            <w:hideMark/>
          </w:tcPr>
          <w:p w14:paraId="72924985"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icrogadus tomcod</w:t>
            </w:r>
          </w:p>
        </w:tc>
        <w:tc>
          <w:tcPr>
            <w:tcW w:w="855" w:type="dxa"/>
            <w:tcBorders>
              <w:top w:val="nil"/>
              <w:left w:val="nil"/>
              <w:bottom w:val="nil"/>
              <w:right w:val="nil"/>
            </w:tcBorders>
            <w:noWrap/>
            <w:vAlign w:val="bottom"/>
            <w:hideMark/>
          </w:tcPr>
          <w:p w14:paraId="711B7A5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31</w:t>
            </w:r>
          </w:p>
        </w:tc>
        <w:tc>
          <w:tcPr>
            <w:tcW w:w="977" w:type="dxa"/>
            <w:gridSpan w:val="2"/>
            <w:tcBorders>
              <w:top w:val="nil"/>
              <w:left w:val="nil"/>
              <w:bottom w:val="nil"/>
              <w:right w:val="nil"/>
            </w:tcBorders>
            <w:noWrap/>
            <w:vAlign w:val="bottom"/>
            <w:hideMark/>
          </w:tcPr>
          <w:p w14:paraId="46311B5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15</w:t>
            </w:r>
          </w:p>
        </w:tc>
        <w:tc>
          <w:tcPr>
            <w:tcW w:w="1334" w:type="dxa"/>
            <w:gridSpan w:val="2"/>
            <w:tcBorders>
              <w:top w:val="nil"/>
              <w:left w:val="nil"/>
              <w:bottom w:val="nil"/>
              <w:right w:val="nil"/>
            </w:tcBorders>
            <w:noWrap/>
            <w:vAlign w:val="bottom"/>
            <w:hideMark/>
          </w:tcPr>
          <w:p w14:paraId="64F3D52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70</w:t>
            </w:r>
          </w:p>
        </w:tc>
        <w:tc>
          <w:tcPr>
            <w:tcW w:w="1152" w:type="dxa"/>
            <w:gridSpan w:val="2"/>
            <w:tcBorders>
              <w:top w:val="nil"/>
              <w:left w:val="nil"/>
              <w:bottom w:val="nil"/>
              <w:right w:val="nil"/>
            </w:tcBorders>
            <w:noWrap/>
            <w:vAlign w:val="bottom"/>
            <w:hideMark/>
          </w:tcPr>
          <w:p w14:paraId="79459B4C"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6</w:t>
            </w:r>
          </w:p>
        </w:tc>
        <w:tc>
          <w:tcPr>
            <w:tcW w:w="1006" w:type="dxa"/>
            <w:tcBorders>
              <w:top w:val="nil"/>
              <w:left w:val="nil"/>
              <w:bottom w:val="nil"/>
              <w:right w:val="nil"/>
            </w:tcBorders>
            <w:noWrap/>
            <w:vAlign w:val="bottom"/>
            <w:hideMark/>
          </w:tcPr>
          <w:p w14:paraId="7E63BA2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4F78FD8D" w14:textId="77777777" w:rsidTr="001F73AC">
        <w:trPr>
          <w:trHeight w:val="300"/>
        </w:trPr>
        <w:tc>
          <w:tcPr>
            <w:tcW w:w="1613" w:type="dxa"/>
            <w:tcBorders>
              <w:top w:val="nil"/>
              <w:left w:val="nil"/>
              <w:bottom w:val="nil"/>
              <w:right w:val="nil"/>
            </w:tcBorders>
            <w:noWrap/>
            <w:vAlign w:val="bottom"/>
            <w:hideMark/>
          </w:tcPr>
          <w:p w14:paraId="5D46EB6A" w14:textId="3546DC1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enhaden</w:t>
            </w:r>
          </w:p>
        </w:tc>
        <w:tc>
          <w:tcPr>
            <w:tcW w:w="2423" w:type="dxa"/>
            <w:tcBorders>
              <w:top w:val="nil"/>
              <w:left w:val="nil"/>
              <w:bottom w:val="nil"/>
              <w:right w:val="nil"/>
            </w:tcBorders>
            <w:noWrap/>
            <w:vAlign w:val="bottom"/>
            <w:hideMark/>
          </w:tcPr>
          <w:p w14:paraId="04C2374D"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Brevoortia tyrannus</w:t>
            </w:r>
          </w:p>
        </w:tc>
        <w:tc>
          <w:tcPr>
            <w:tcW w:w="855" w:type="dxa"/>
            <w:tcBorders>
              <w:top w:val="nil"/>
              <w:left w:val="nil"/>
              <w:bottom w:val="nil"/>
              <w:right w:val="nil"/>
            </w:tcBorders>
            <w:noWrap/>
            <w:vAlign w:val="bottom"/>
            <w:hideMark/>
          </w:tcPr>
          <w:p w14:paraId="29D026C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82</w:t>
            </w:r>
          </w:p>
        </w:tc>
        <w:tc>
          <w:tcPr>
            <w:tcW w:w="977" w:type="dxa"/>
            <w:gridSpan w:val="2"/>
            <w:tcBorders>
              <w:top w:val="nil"/>
              <w:left w:val="nil"/>
              <w:bottom w:val="nil"/>
              <w:right w:val="nil"/>
            </w:tcBorders>
            <w:noWrap/>
            <w:vAlign w:val="bottom"/>
            <w:hideMark/>
          </w:tcPr>
          <w:p w14:paraId="316C03F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43</w:t>
            </w:r>
          </w:p>
        </w:tc>
        <w:tc>
          <w:tcPr>
            <w:tcW w:w="1334" w:type="dxa"/>
            <w:gridSpan w:val="2"/>
            <w:tcBorders>
              <w:top w:val="nil"/>
              <w:left w:val="nil"/>
              <w:bottom w:val="nil"/>
              <w:right w:val="nil"/>
            </w:tcBorders>
            <w:noWrap/>
            <w:vAlign w:val="bottom"/>
            <w:hideMark/>
          </w:tcPr>
          <w:p w14:paraId="17E127F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w:t>
            </w:r>
          </w:p>
        </w:tc>
        <w:tc>
          <w:tcPr>
            <w:tcW w:w="1152" w:type="dxa"/>
            <w:gridSpan w:val="2"/>
            <w:tcBorders>
              <w:top w:val="nil"/>
              <w:left w:val="nil"/>
              <w:bottom w:val="nil"/>
              <w:right w:val="nil"/>
            </w:tcBorders>
            <w:noWrap/>
            <w:vAlign w:val="bottom"/>
            <w:hideMark/>
          </w:tcPr>
          <w:p w14:paraId="33C73DF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6</w:t>
            </w:r>
          </w:p>
        </w:tc>
        <w:tc>
          <w:tcPr>
            <w:tcW w:w="1006" w:type="dxa"/>
            <w:tcBorders>
              <w:top w:val="nil"/>
              <w:left w:val="nil"/>
              <w:bottom w:val="nil"/>
              <w:right w:val="nil"/>
            </w:tcBorders>
            <w:noWrap/>
            <w:vAlign w:val="bottom"/>
            <w:hideMark/>
          </w:tcPr>
          <w:p w14:paraId="7DA21E80"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w:t>
            </w:r>
          </w:p>
        </w:tc>
      </w:tr>
      <w:tr w:rsidR="00191AE4" w:rsidRPr="00191AE4" w14:paraId="56A80120" w14:textId="77777777" w:rsidTr="001F73AC">
        <w:trPr>
          <w:trHeight w:val="300"/>
        </w:trPr>
        <w:tc>
          <w:tcPr>
            <w:tcW w:w="1613" w:type="dxa"/>
            <w:tcBorders>
              <w:top w:val="nil"/>
              <w:left w:val="nil"/>
              <w:bottom w:val="nil"/>
              <w:right w:val="nil"/>
            </w:tcBorders>
            <w:noWrap/>
            <w:vAlign w:val="bottom"/>
            <w:hideMark/>
          </w:tcPr>
          <w:p w14:paraId="6FA3D72C" w14:textId="108DCBB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w</w:t>
            </w:r>
            <w:r w:rsidRPr="00191AE4">
              <w:rPr>
                <w:rFonts w:ascii="Aptos Narrow" w:eastAsia="Times New Roman" w:hAnsi="Aptos Narrow" w:cs="Times New Roman"/>
                <w:color w:val="000000"/>
                <w:kern w:val="0"/>
                <w:sz w:val="18"/>
                <w:szCs w:val="18"/>
                <w14:ligatures w14:val="none"/>
              </w:rPr>
              <w:t xml:space="preserve">inter </w:t>
            </w:r>
            <w:r>
              <w:rPr>
                <w:rFonts w:ascii="Aptos Narrow" w:eastAsia="Times New Roman" w:hAnsi="Aptos Narrow" w:cs="Times New Roman"/>
                <w:color w:val="000000"/>
                <w:kern w:val="0"/>
                <w:sz w:val="18"/>
                <w:szCs w:val="18"/>
                <w14:ligatures w14:val="none"/>
              </w:rPr>
              <w:t>f</w:t>
            </w:r>
            <w:r w:rsidRPr="00191AE4">
              <w:rPr>
                <w:rFonts w:ascii="Aptos Narrow" w:eastAsia="Times New Roman" w:hAnsi="Aptos Narrow" w:cs="Times New Roman"/>
                <w:color w:val="000000"/>
                <w:kern w:val="0"/>
                <w:sz w:val="18"/>
                <w:szCs w:val="18"/>
                <w14:ligatures w14:val="none"/>
              </w:rPr>
              <w:t>lounder</w:t>
            </w:r>
          </w:p>
        </w:tc>
        <w:tc>
          <w:tcPr>
            <w:tcW w:w="2423" w:type="dxa"/>
            <w:tcBorders>
              <w:top w:val="nil"/>
              <w:left w:val="nil"/>
              <w:bottom w:val="nil"/>
              <w:right w:val="nil"/>
            </w:tcBorders>
            <w:noWrap/>
            <w:vAlign w:val="bottom"/>
            <w:hideMark/>
          </w:tcPr>
          <w:p w14:paraId="7B82A1BA"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Pseudopleuronectes americanus</w:t>
            </w:r>
          </w:p>
        </w:tc>
        <w:tc>
          <w:tcPr>
            <w:tcW w:w="855" w:type="dxa"/>
            <w:tcBorders>
              <w:top w:val="nil"/>
              <w:left w:val="nil"/>
              <w:bottom w:val="nil"/>
              <w:right w:val="nil"/>
            </w:tcBorders>
            <w:noWrap/>
            <w:vAlign w:val="bottom"/>
            <w:hideMark/>
          </w:tcPr>
          <w:p w14:paraId="5D83486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331</w:t>
            </w:r>
          </w:p>
        </w:tc>
        <w:tc>
          <w:tcPr>
            <w:tcW w:w="977" w:type="dxa"/>
            <w:gridSpan w:val="2"/>
            <w:tcBorders>
              <w:top w:val="nil"/>
              <w:left w:val="nil"/>
              <w:bottom w:val="nil"/>
              <w:right w:val="nil"/>
            </w:tcBorders>
            <w:noWrap/>
            <w:vAlign w:val="bottom"/>
            <w:hideMark/>
          </w:tcPr>
          <w:p w14:paraId="107D0C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0.83</w:t>
            </w:r>
          </w:p>
        </w:tc>
        <w:tc>
          <w:tcPr>
            <w:tcW w:w="1334" w:type="dxa"/>
            <w:gridSpan w:val="2"/>
            <w:tcBorders>
              <w:top w:val="nil"/>
              <w:left w:val="nil"/>
              <w:bottom w:val="nil"/>
              <w:right w:val="nil"/>
            </w:tcBorders>
            <w:noWrap/>
            <w:vAlign w:val="bottom"/>
            <w:hideMark/>
          </w:tcPr>
          <w:p w14:paraId="2862EFF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47</w:t>
            </w:r>
          </w:p>
        </w:tc>
        <w:tc>
          <w:tcPr>
            <w:tcW w:w="1152" w:type="dxa"/>
            <w:gridSpan w:val="2"/>
            <w:tcBorders>
              <w:top w:val="nil"/>
              <w:left w:val="nil"/>
              <w:bottom w:val="nil"/>
              <w:right w:val="nil"/>
            </w:tcBorders>
            <w:noWrap/>
            <w:vAlign w:val="bottom"/>
            <w:hideMark/>
          </w:tcPr>
          <w:p w14:paraId="769BEE34"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7.5</w:t>
            </w:r>
          </w:p>
        </w:tc>
        <w:tc>
          <w:tcPr>
            <w:tcW w:w="1006" w:type="dxa"/>
            <w:tcBorders>
              <w:top w:val="nil"/>
              <w:left w:val="nil"/>
              <w:bottom w:val="nil"/>
              <w:right w:val="nil"/>
            </w:tcBorders>
            <w:noWrap/>
            <w:vAlign w:val="bottom"/>
            <w:hideMark/>
          </w:tcPr>
          <w:p w14:paraId="570E322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19733EB9" w14:textId="77777777" w:rsidTr="001F73AC">
        <w:trPr>
          <w:trHeight w:val="300"/>
        </w:trPr>
        <w:tc>
          <w:tcPr>
            <w:tcW w:w="1613" w:type="dxa"/>
            <w:tcBorders>
              <w:top w:val="nil"/>
              <w:left w:val="nil"/>
              <w:bottom w:val="nil"/>
              <w:right w:val="nil"/>
            </w:tcBorders>
            <w:noWrap/>
            <w:vAlign w:val="bottom"/>
            <w:hideMark/>
          </w:tcPr>
          <w:p w14:paraId="0640107B" w14:textId="0C595F4E"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g</w:t>
            </w:r>
            <w:r w:rsidRPr="00191AE4">
              <w:rPr>
                <w:rFonts w:ascii="Aptos Narrow" w:eastAsia="Times New Roman" w:hAnsi="Aptos Narrow" w:cs="Times New Roman"/>
                <w:color w:val="000000"/>
                <w:kern w:val="0"/>
                <w:sz w:val="18"/>
                <w:szCs w:val="18"/>
                <w14:ligatures w14:val="none"/>
              </w:rPr>
              <w:t xml:space="preserve">reen </w:t>
            </w:r>
            <w:r>
              <w:rPr>
                <w:rFonts w:ascii="Aptos Narrow" w:eastAsia="Times New Roman" w:hAnsi="Aptos Narrow" w:cs="Times New Roman"/>
                <w:color w:val="000000"/>
                <w:kern w:val="0"/>
                <w:sz w:val="18"/>
                <w:szCs w:val="18"/>
                <w14:ligatures w14:val="none"/>
              </w:rPr>
              <w:t>c</w:t>
            </w:r>
            <w:r w:rsidRPr="00191AE4">
              <w:rPr>
                <w:rFonts w:ascii="Aptos Narrow" w:eastAsia="Times New Roman" w:hAnsi="Aptos Narrow" w:cs="Times New Roman"/>
                <w:color w:val="000000"/>
                <w:kern w:val="0"/>
                <w:sz w:val="18"/>
                <w:szCs w:val="18"/>
                <w14:ligatures w14:val="none"/>
              </w:rPr>
              <w:t>rab</w:t>
            </w:r>
          </w:p>
        </w:tc>
        <w:tc>
          <w:tcPr>
            <w:tcW w:w="2423" w:type="dxa"/>
            <w:tcBorders>
              <w:top w:val="nil"/>
              <w:left w:val="nil"/>
              <w:bottom w:val="nil"/>
              <w:right w:val="nil"/>
            </w:tcBorders>
            <w:noWrap/>
            <w:vAlign w:val="bottom"/>
            <w:hideMark/>
          </w:tcPr>
          <w:p w14:paraId="62C4E8B7"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arcinus maenas</w:t>
            </w:r>
          </w:p>
        </w:tc>
        <w:tc>
          <w:tcPr>
            <w:tcW w:w="855" w:type="dxa"/>
            <w:tcBorders>
              <w:top w:val="nil"/>
              <w:left w:val="nil"/>
              <w:bottom w:val="nil"/>
              <w:right w:val="nil"/>
            </w:tcBorders>
            <w:noWrap/>
            <w:vAlign w:val="bottom"/>
            <w:hideMark/>
          </w:tcPr>
          <w:p w14:paraId="3720B0D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463</w:t>
            </w:r>
          </w:p>
        </w:tc>
        <w:tc>
          <w:tcPr>
            <w:tcW w:w="977" w:type="dxa"/>
            <w:gridSpan w:val="2"/>
            <w:tcBorders>
              <w:top w:val="nil"/>
              <w:left w:val="nil"/>
              <w:bottom w:val="nil"/>
              <w:right w:val="nil"/>
            </w:tcBorders>
            <w:noWrap/>
            <w:vAlign w:val="bottom"/>
            <w:hideMark/>
          </w:tcPr>
          <w:p w14:paraId="7C2DD5D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8</w:t>
            </w:r>
          </w:p>
        </w:tc>
        <w:tc>
          <w:tcPr>
            <w:tcW w:w="1334" w:type="dxa"/>
            <w:gridSpan w:val="2"/>
            <w:tcBorders>
              <w:top w:val="nil"/>
              <w:left w:val="nil"/>
              <w:bottom w:val="nil"/>
              <w:right w:val="nil"/>
            </w:tcBorders>
            <w:noWrap/>
            <w:vAlign w:val="bottom"/>
            <w:hideMark/>
          </w:tcPr>
          <w:p w14:paraId="057184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46</w:t>
            </w:r>
          </w:p>
        </w:tc>
        <w:tc>
          <w:tcPr>
            <w:tcW w:w="1152" w:type="dxa"/>
            <w:gridSpan w:val="2"/>
            <w:tcBorders>
              <w:top w:val="nil"/>
              <w:left w:val="nil"/>
              <w:bottom w:val="nil"/>
              <w:right w:val="nil"/>
            </w:tcBorders>
            <w:noWrap/>
            <w:vAlign w:val="bottom"/>
            <w:hideMark/>
          </w:tcPr>
          <w:p w14:paraId="6F0280D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7.7</w:t>
            </w:r>
          </w:p>
        </w:tc>
        <w:tc>
          <w:tcPr>
            <w:tcW w:w="1006" w:type="dxa"/>
            <w:tcBorders>
              <w:top w:val="nil"/>
              <w:left w:val="nil"/>
              <w:bottom w:val="nil"/>
              <w:right w:val="nil"/>
            </w:tcBorders>
            <w:noWrap/>
            <w:vAlign w:val="bottom"/>
            <w:hideMark/>
          </w:tcPr>
          <w:p w14:paraId="4E15127E"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6FDEB1AB" w14:textId="77777777" w:rsidTr="001F73AC">
        <w:trPr>
          <w:trHeight w:val="300"/>
        </w:trPr>
        <w:tc>
          <w:tcPr>
            <w:tcW w:w="1613" w:type="dxa"/>
            <w:tcBorders>
              <w:top w:val="nil"/>
              <w:left w:val="nil"/>
              <w:bottom w:val="nil"/>
              <w:right w:val="nil"/>
            </w:tcBorders>
            <w:noWrap/>
            <w:vAlign w:val="bottom"/>
            <w:hideMark/>
          </w:tcPr>
          <w:p w14:paraId="7539F59A" w14:textId="7A3E621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andlance</w:t>
            </w:r>
          </w:p>
        </w:tc>
        <w:tc>
          <w:tcPr>
            <w:tcW w:w="2423" w:type="dxa"/>
            <w:tcBorders>
              <w:top w:val="nil"/>
              <w:left w:val="nil"/>
              <w:bottom w:val="nil"/>
              <w:right w:val="nil"/>
            </w:tcBorders>
            <w:noWrap/>
            <w:vAlign w:val="bottom"/>
            <w:hideMark/>
          </w:tcPr>
          <w:p w14:paraId="4B901034"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mmodytes americanus</w:t>
            </w:r>
          </w:p>
        </w:tc>
        <w:tc>
          <w:tcPr>
            <w:tcW w:w="855" w:type="dxa"/>
            <w:tcBorders>
              <w:top w:val="nil"/>
              <w:left w:val="nil"/>
              <w:bottom w:val="nil"/>
              <w:right w:val="nil"/>
            </w:tcBorders>
            <w:noWrap/>
            <w:vAlign w:val="bottom"/>
            <w:hideMark/>
          </w:tcPr>
          <w:p w14:paraId="70CA6D1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688</w:t>
            </w:r>
          </w:p>
        </w:tc>
        <w:tc>
          <w:tcPr>
            <w:tcW w:w="977" w:type="dxa"/>
            <w:gridSpan w:val="2"/>
            <w:tcBorders>
              <w:top w:val="nil"/>
              <w:left w:val="nil"/>
              <w:bottom w:val="nil"/>
              <w:right w:val="nil"/>
            </w:tcBorders>
            <w:noWrap/>
            <w:vAlign w:val="bottom"/>
            <w:hideMark/>
          </w:tcPr>
          <w:p w14:paraId="20C7C8CD"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94</w:t>
            </w:r>
          </w:p>
        </w:tc>
        <w:tc>
          <w:tcPr>
            <w:tcW w:w="1334" w:type="dxa"/>
            <w:gridSpan w:val="2"/>
            <w:tcBorders>
              <w:top w:val="nil"/>
              <w:left w:val="nil"/>
              <w:bottom w:val="nil"/>
              <w:right w:val="nil"/>
            </w:tcBorders>
            <w:noWrap/>
            <w:vAlign w:val="bottom"/>
            <w:hideMark/>
          </w:tcPr>
          <w:p w14:paraId="2B6F11D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5</w:t>
            </w:r>
          </w:p>
        </w:tc>
        <w:tc>
          <w:tcPr>
            <w:tcW w:w="1152" w:type="dxa"/>
            <w:gridSpan w:val="2"/>
            <w:tcBorders>
              <w:top w:val="nil"/>
              <w:left w:val="nil"/>
              <w:bottom w:val="nil"/>
              <w:right w:val="nil"/>
            </w:tcBorders>
            <w:noWrap/>
            <w:vAlign w:val="bottom"/>
            <w:hideMark/>
          </w:tcPr>
          <w:p w14:paraId="5F0CA69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9</w:t>
            </w:r>
          </w:p>
        </w:tc>
        <w:tc>
          <w:tcPr>
            <w:tcW w:w="1006" w:type="dxa"/>
            <w:tcBorders>
              <w:top w:val="nil"/>
              <w:left w:val="nil"/>
              <w:bottom w:val="nil"/>
              <w:right w:val="nil"/>
            </w:tcBorders>
            <w:noWrap/>
            <w:vAlign w:val="bottom"/>
            <w:hideMark/>
          </w:tcPr>
          <w:p w14:paraId="035F08B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w:t>
            </w:r>
          </w:p>
        </w:tc>
      </w:tr>
      <w:tr w:rsidR="00191AE4" w:rsidRPr="00191AE4" w14:paraId="24D5187C" w14:textId="77777777" w:rsidTr="001F73AC">
        <w:trPr>
          <w:trHeight w:val="300"/>
        </w:trPr>
        <w:tc>
          <w:tcPr>
            <w:tcW w:w="1613" w:type="dxa"/>
            <w:tcBorders>
              <w:top w:val="nil"/>
              <w:left w:val="nil"/>
              <w:bottom w:val="nil"/>
              <w:right w:val="nil"/>
            </w:tcBorders>
            <w:noWrap/>
            <w:vAlign w:val="bottom"/>
            <w:hideMark/>
          </w:tcPr>
          <w:p w14:paraId="4D52CEC1" w14:textId="54A07C78"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a</w:t>
            </w:r>
            <w:r w:rsidRPr="00191AE4">
              <w:rPr>
                <w:rFonts w:ascii="Aptos Narrow" w:eastAsia="Times New Roman" w:hAnsi="Aptos Narrow" w:cs="Times New Roman"/>
                <w:color w:val="000000"/>
                <w:kern w:val="0"/>
                <w:sz w:val="18"/>
                <w:szCs w:val="18"/>
                <w14:ligatures w14:val="none"/>
              </w:rPr>
              <w:t>lewife</w:t>
            </w:r>
          </w:p>
        </w:tc>
        <w:tc>
          <w:tcPr>
            <w:tcW w:w="2423" w:type="dxa"/>
            <w:tcBorders>
              <w:top w:val="nil"/>
              <w:left w:val="nil"/>
              <w:bottom w:val="nil"/>
              <w:right w:val="nil"/>
            </w:tcBorders>
            <w:noWrap/>
            <w:vAlign w:val="bottom"/>
            <w:hideMark/>
          </w:tcPr>
          <w:p w14:paraId="7CD28FA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Alosa pseudoharengus</w:t>
            </w:r>
          </w:p>
        </w:tc>
        <w:tc>
          <w:tcPr>
            <w:tcW w:w="855" w:type="dxa"/>
            <w:tcBorders>
              <w:top w:val="nil"/>
              <w:left w:val="nil"/>
              <w:bottom w:val="nil"/>
              <w:right w:val="nil"/>
            </w:tcBorders>
            <w:noWrap/>
            <w:vAlign w:val="bottom"/>
            <w:hideMark/>
          </w:tcPr>
          <w:p w14:paraId="34DE4686"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184</w:t>
            </w:r>
          </w:p>
        </w:tc>
        <w:tc>
          <w:tcPr>
            <w:tcW w:w="977" w:type="dxa"/>
            <w:gridSpan w:val="2"/>
            <w:tcBorders>
              <w:top w:val="nil"/>
              <w:left w:val="nil"/>
              <w:bottom w:val="nil"/>
              <w:right w:val="nil"/>
            </w:tcBorders>
            <w:noWrap/>
            <w:vAlign w:val="bottom"/>
            <w:hideMark/>
          </w:tcPr>
          <w:p w14:paraId="4E444D8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38</w:t>
            </w:r>
          </w:p>
        </w:tc>
        <w:tc>
          <w:tcPr>
            <w:tcW w:w="1334" w:type="dxa"/>
            <w:gridSpan w:val="2"/>
            <w:tcBorders>
              <w:top w:val="nil"/>
              <w:left w:val="nil"/>
              <w:bottom w:val="nil"/>
              <w:right w:val="nil"/>
            </w:tcBorders>
            <w:noWrap/>
            <w:vAlign w:val="bottom"/>
            <w:hideMark/>
          </w:tcPr>
          <w:p w14:paraId="2D5F45D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0</w:t>
            </w:r>
          </w:p>
        </w:tc>
        <w:tc>
          <w:tcPr>
            <w:tcW w:w="1152" w:type="dxa"/>
            <w:gridSpan w:val="2"/>
            <w:tcBorders>
              <w:top w:val="nil"/>
              <w:left w:val="nil"/>
              <w:bottom w:val="nil"/>
              <w:right w:val="nil"/>
            </w:tcBorders>
            <w:noWrap/>
            <w:vAlign w:val="bottom"/>
            <w:hideMark/>
          </w:tcPr>
          <w:p w14:paraId="3B07A82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21.2</w:t>
            </w:r>
          </w:p>
        </w:tc>
        <w:tc>
          <w:tcPr>
            <w:tcW w:w="1006" w:type="dxa"/>
            <w:tcBorders>
              <w:top w:val="nil"/>
              <w:left w:val="nil"/>
              <w:bottom w:val="nil"/>
              <w:right w:val="nil"/>
            </w:tcBorders>
            <w:noWrap/>
            <w:vAlign w:val="bottom"/>
            <w:hideMark/>
          </w:tcPr>
          <w:p w14:paraId="2FCB49A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590F62E2" w14:textId="77777777" w:rsidTr="001F73AC">
        <w:trPr>
          <w:trHeight w:val="300"/>
        </w:trPr>
        <w:tc>
          <w:tcPr>
            <w:tcW w:w="1613" w:type="dxa"/>
            <w:tcBorders>
              <w:top w:val="nil"/>
              <w:left w:val="nil"/>
              <w:bottom w:val="nil"/>
              <w:right w:val="nil"/>
            </w:tcBorders>
            <w:noWrap/>
            <w:vAlign w:val="bottom"/>
            <w:hideMark/>
          </w:tcPr>
          <w:p w14:paraId="1E1902D9" w14:textId="13646554"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Pr>
                <w:rFonts w:ascii="Aptos Narrow" w:eastAsia="Times New Roman" w:hAnsi="Aptos Narrow" w:cs="Times New Roman"/>
                <w:color w:val="000000"/>
                <w:kern w:val="0"/>
                <w:sz w:val="18"/>
                <w:szCs w:val="18"/>
                <w14:ligatures w14:val="none"/>
              </w:rPr>
              <w:t>m</w:t>
            </w:r>
            <w:r w:rsidRPr="00191AE4">
              <w:rPr>
                <w:rFonts w:ascii="Aptos Narrow" w:eastAsia="Times New Roman" w:hAnsi="Aptos Narrow" w:cs="Times New Roman"/>
                <w:color w:val="000000"/>
                <w:kern w:val="0"/>
                <w:sz w:val="18"/>
                <w:szCs w:val="18"/>
                <w14:ligatures w14:val="none"/>
              </w:rPr>
              <w:t>ummichog</w:t>
            </w:r>
          </w:p>
        </w:tc>
        <w:tc>
          <w:tcPr>
            <w:tcW w:w="2423" w:type="dxa"/>
            <w:tcBorders>
              <w:top w:val="nil"/>
              <w:left w:val="nil"/>
              <w:bottom w:val="nil"/>
              <w:right w:val="nil"/>
            </w:tcBorders>
            <w:noWrap/>
            <w:vAlign w:val="bottom"/>
            <w:hideMark/>
          </w:tcPr>
          <w:p w14:paraId="408F0258"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Fundulus heteroclitus</w:t>
            </w:r>
          </w:p>
        </w:tc>
        <w:tc>
          <w:tcPr>
            <w:tcW w:w="855" w:type="dxa"/>
            <w:tcBorders>
              <w:top w:val="nil"/>
              <w:left w:val="nil"/>
              <w:bottom w:val="nil"/>
              <w:right w:val="nil"/>
            </w:tcBorders>
            <w:noWrap/>
            <w:vAlign w:val="bottom"/>
            <w:hideMark/>
          </w:tcPr>
          <w:p w14:paraId="4959B6B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579</w:t>
            </w:r>
          </w:p>
        </w:tc>
        <w:tc>
          <w:tcPr>
            <w:tcW w:w="977" w:type="dxa"/>
            <w:gridSpan w:val="2"/>
            <w:tcBorders>
              <w:top w:val="nil"/>
              <w:left w:val="nil"/>
              <w:bottom w:val="nil"/>
              <w:right w:val="nil"/>
            </w:tcBorders>
            <w:noWrap/>
            <w:vAlign w:val="bottom"/>
            <w:hideMark/>
          </w:tcPr>
          <w:p w14:paraId="11C2A48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14</w:t>
            </w:r>
          </w:p>
        </w:tc>
        <w:tc>
          <w:tcPr>
            <w:tcW w:w="1334" w:type="dxa"/>
            <w:gridSpan w:val="2"/>
            <w:tcBorders>
              <w:top w:val="nil"/>
              <w:left w:val="nil"/>
              <w:bottom w:val="nil"/>
              <w:right w:val="nil"/>
            </w:tcBorders>
            <w:noWrap/>
            <w:vAlign w:val="bottom"/>
            <w:hideMark/>
          </w:tcPr>
          <w:p w14:paraId="732DBA88"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99</w:t>
            </w:r>
          </w:p>
        </w:tc>
        <w:tc>
          <w:tcPr>
            <w:tcW w:w="1152" w:type="dxa"/>
            <w:gridSpan w:val="2"/>
            <w:tcBorders>
              <w:top w:val="nil"/>
              <w:left w:val="nil"/>
              <w:bottom w:val="nil"/>
              <w:right w:val="nil"/>
            </w:tcBorders>
            <w:noWrap/>
            <w:vAlign w:val="bottom"/>
            <w:hideMark/>
          </w:tcPr>
          <w:p w14:paraId="3C59F329"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0.2</w:t>
            </w:r>
          </w:p>
        </w:tc>
        <w:tc>
          <w:tcPr>
            <w:tcW w:w="1006" w:type="dxa"/>
            <w:tcBorders>
              <w:top w:val="nil"/>
              <w:left w:val="nil"/>
              <w:bottom w:val="nil"/>
              <w:right w:val="nil"/>
            </w:tcBorders>
            <w:noWrap/>
            <w:vAlign w:val="bottom"/>
            <w:hideMark/>
          </w:tcPr>
          <w:p w14:paraId="61D23A31"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4F536A26" w14:textId="77777777" w:rsidTr="001F73AC">
        <w:trPr>
          <w:trHeight w:val="300"/>
        </w:trPr>
        <w:tc>
          <w:tcPr>
            <w:tcW w:w="1613" w:type="dxa"/>
            <w:tcBorders>
              <w:top w:val="nil"/>
              <w:left w:val="nil"/>
              <w:right w:val="nil"/>
            </w:tcBorders>
            <w:noWrap/>
            <w:vAlign w:val="bottom"/>
            <w:hideMark/>
          </w:tcPr>
          <w:p w14:paraId="3E516652" w14:textId="5A160500"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h</w:t>
            </w:r>
            <w:r w:rsidRPr="00191AE4">
              <w:rPr>
                <w:rFonts w:ascii="Aptos Narrow" w:eastAsia="Times New Roman" w:hAnsi="Aptos Narrow" w:cs="Times New Roman"/>
                <w:color w:val="000000"/>
                <w:kern w:val="0"/>
                <w:sz w:val="18"/>
                <w:szCs w:val="18"/>
                <w14:ligatures w14:val="none"/>
              </w:rPr>
              <w:t>erring</w:t>
            </w:r>
          </w:p>
        </w:tc>
        <w:tc>
          <w:tcPr>
            <w:tcW w:w="2423" w:type="dxa"/>
            <w:tcBorders>
              <w:top w:val="nil"/>
              <w:left w:val="nil"/>
              <w:right w:val="nil"/>
            </w:tcBorders>
            <w:noWrap/>
            <w:vAlign w:val="bottom"/>
            <w:hideMark/>
          </w:tcPr>
          <w:p w14:paraId="53CF390C"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Clupea harengus</w:t>
            </w:r>
          </w:p>
        </w:tc>
        <w:tc>
          <w:tcPr>
            <w:tcW w:w="855" w:type="dxa"/>
            <w:tcBorders>
              <w:top w:val="nil"/>
              <w:left w:val="nil"/>
              <w:right w:val="nil"/>
            </w:tcBorders>
            <w:noWrap/>
            <w:vAlign w:val="bottom"/>
            <w:hideMark/>
          </w:tcPr>
          <w:p w14:paraId="4FCC525B"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5768</w:t>
            </w:r>
          </w:p>
        </w:tc>
        <w:tc>
          <w:tcPr>
            <w:tcW w:w="977" w:type="dxa"/>
            <w:gridSpan w:val="2"/>
            <w:tcBorders>
              <w:top w:val="nil"/>
              <w:left w:val="nil"/>
              <w:right w:val="nil"/>
            </w:tcBorders>
            <w:noWrap/>
            <w:vAlign w:val="bottom"/>
            <w:hideMark/>
          </w:tcPr>
          <w:p w14:paraId="6C805475"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4.95</w:t>
            </w:r>
          </w:p>
        </w:tc>
        <w:tc>
          <w:tcPr>
            <w:tcW w:w="1334" w:type="dxa"/>
            <w:gridSpan w:val="2"/>
            <w:tcBorders>
              <w:top w:val="nil"/>
              <w:left w:val="nil"/>
              <w:right w:val="nil"/>
            </w:tcBorders>
            <w:noWrap/>
            <w:vAlign w:val="bottom"/>
            <w:hideMark/>
          </w:tcPr>
          <w:p w14:paraId="1234FFD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97</w:t>
            </w:r>
          </w:p>
        </w:tc>
        <w:tc>
          <w:tcPr>
            <w:tcW w:w="1152" w:type="dxa"/>
            <w:gridSpan w:val="2"/>
            <w:tcBorders>
              <w:top w:val="nil"/>
              <w:left w:val="nil"/>
              <w:right w:val="nil"/>
            </w:tcBorders>
            <w:noWrap/>
            <w:vAlign w:val="bottom"/>
            <w:hideMark/>
          </w:tcPr>
          <w:p w14:paraId="1646E3BF"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4.7</w:t>
            </w:r>
          </w:p>
        </w:tc>
        <w:tc>
          <w:tcPr>
            <w:tcW w:w="1006" w:type="dxa"/>
            <w:tcBorders>
              <w:top w:val="nil"/>
              <w:left w:val="nil"/>
              <w:right w:val="nil"/>
            </w:tcBorders>
            <w:noWrap/>
            <w:vAlign w:val="bottom"/>
            <w:hideMark/>
          </w:tcPr>
          <w:p w14:paraId="389BE2AA"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r w:rsidR="00191AE4" w:rsidRPr="00191AE4" w14:paraId="79C7CF39" w14:textId="77777777" w:rsidTr="001F73AC">
        <w:trPr>
          <w:trHeight w:val="300"/>
        </w:trPr>
        <w:tc>
          <w:tcPr>
            <w:tcW w:w="1613" w:type="dxa"/>
            <w:tcBorders>
              <w:top w:val="nil"/>
              <w:left w:val="nil"/>
              <w:bottom w:val="single" w:sz="4" w:space="0" w:color="auto"/>
              <w:right w:val="nil"/>
            </w:tcBorders>
            <w:noWrap/>
            <w:vAlign w:val="bottom"/>
            <w:hideMark/>
          </w:tcPr>
          <w:p w14:paraId="4E1C1E34" w14:textId="1ABD3086" w:rsidR="00191AE4" w:rsidRPr="00191AE4" w:rsidRDefault="00191AE4" w:rsidP="00191AE4">
            <w:pPr>
              <w:spacing w:after="0" w:line="240" w:lineRule="auto"/>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 xml:space="preserve">Atlantic </w:t>
            </w:r>
            <w:r>
              <w:rPr>
                <w:rFonts w:ascii="Aptos Narrow" w:eastAsia="Times New Roman" w:hAnsi="Aptos Narrow" w:cs="Times New Roman"/>
                <w:color w:val="000000"/>
                <w:kern w:val="0"/>
                <w:sz w:val="18"/>
                <w:szCs w:val="18"/>
                <w14:ligatures w14:val="none"/>
              </w:rPr>
              <w:t>s</w:t>
            </w:r>
            <w:r w:rsidRPr="00191AE4">
              <w:rPr>
                <w:rFonts w:ascii="Aptos Narrow" w:eastAsia="Times New Roman" w:hAnsi="Aptos Narrow" w:cs="Times New Roman"/>
                <w:color w:val="000000"/>
                <w:kern w:val="0"/>
                <w:sz w:val="18"/>
                <w:szCs w:val="18"/>
                <w14:ligatures w14:val="none"/>
              </w:rPr>
              <w:t>ilverside</w:t>
            </w:r>
          </w:p>
        </w:tc>
        <w:tc>
          <w:tcPr>
            <w:tcW w:w="2423" w:type="dxa"/>
            <w:tcBorders>
              <w:top w:val="nil"/>
              <w:left w:val="nil"/>
              <w:bottom w:val="single" w:sz="4" w:space="0" w:color="auto"/>
              <w:right w:val="nil"/>
            </w:tcBorders>
            <w:noWrap/>
            <w:vAlign w:val="bottom"/>
            <w:hideMark/>
          </w:tcPr>
          <w:p w14:paraId="27BF8809" w14:textId="77777777" w:rsidR="00191AE4" w:rsidRPr="00191AE4" w:rsidRDefault="00191AE4" w:rsidP="00191AE4">
            <w:pPr>
              <w:spacing w:after="0" w:line="240" w:lineRule="auto"/>
              <w:rPr>
                <w:rFonts w:ascii="Aptos Narrow" w:eastAsia="Times New Roman" w:hAnsi="Aptos Narrow" w:cs="Times New Roman"/>
                <w:i/>
                <w:iCs/>
                <w:color w:val="000000"/>
                <w:kern w:val="0"/>
                <w:sz w:val="18"/>
                <w:szCs w:val="18"/>
                <w14:ligatures w14:val="none"/>
              </w:rPr>
            </w:pPr>
            <w:r w:rsidRPr="00191AE4">
              <w:rPr>
                <w:rFonts w:ascii="Aptos Narrow" w:eastAsia="Times New Roman" w:hAnsi="Aptos Narrow" w:cs="Times New Roman"/>
                <w:i/>
                <w:iCs/>
                <w:color w:val="000000"/>
                <w:kern w:val="0"/>
                <w:sz w:val="18"/>
                <w:szCs w:val="18"/>
                <w14:ligatures w14:val="none"/>
              </w:rPr>
              <w:t>Menidia menidia</w:t>
            </w:r>
          </w:p>
        </w:tc>
        <w:tc>
          <w:tcPr>
            <w:tcW w:w="855" w:type="dxa"/>
            <w:tcBorders>
              <w:top w:val="nil"/>
              <w:left w:val="nil"/>
              <w:bottom w:val="single" w:sz="4" w:space="0" w:color="auto"/>
              <w:right w:val="nil"/>
            </w:tcBorders>
            <w:noWrap/>
            <w:vAlign w:val="bottom"/>
            <w:hideMark/>
          </w:tcPr>
          <w:p w14:paraId="79D27E4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66887</w:t>
            </w:r>
          </w:p>
        </w:tc>
        <w:tc>
          <w:tcPr>
            <w:tcW w:w="977" w:type="dxa"/>
            <w:gridSpan w:val="2"/>
            <w:tcBorders>
              <w:top w:val="nil"/>
              <w:left w:val="nil"/>
              <w:bottom w:val="single" w:sz="4" w:space="0" w:color="auto"/>
              <w:right w:val="nil"/>
            </w:tcBorders>
            <w:noWrap/>
            <w:vAlign w:val="bottom"/>
            <w:hideMark/>
          </w:tcPr>
          <w:p w14:paraId="1B42A4A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41.91</w:t>
            </w:r>
          </w:p>
        </w:tc>
        <w:tc>
          <w:tcPr>
            <w:tcW w:w="1334" w:type="dxa"/>
            <w:gridSpan w:val="2"/>
            <w:tcBorders>
              <w:top w:val="nil"/>
              <w:left w:val="nil"/>
              <w:bottom w:val="single" w:sz="4" w:space="0" w:color="auto"/>
              <w:right w:val="nil"/>
            </w:tcBorders>
            <w:noWrap/>
            <w:vAlign w:val="bottom"/>
            <w:hideMark/>
          </w:tcPr>
          <w:p w14:paraId="66B2C207"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369</w:t>
            </w:r>
          </w:p>
        </w:tc>
        <w:tc>
          <w:tcPr>
            <w:tcW w:w="1152" w:type="dxa"/>
            <w:gridSpan w:val="2"/>
            <w:tcBorders>
              <w:top w:val="nil"/>
              <w:left w:val="nil"/>
              <w:bottom w:val="single" w:sz="4" w:space="0" w:color="auto"/>
              <w:right w:val="nil"/>
            </w:tcBorders>
            <w:noWrap/>
            <w:vAlign w:val="bottom"/>
            <w:hideMark/>
          </w:tcPr>
          <w:p w14:paraId="72CA64F3"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56</w:t>
            </w:r>
          </w:p>
        </w:tc>
        <w:tc>
          <w:tcPr>
            <w:tcW w:w="1006" w:type="dxa"/>
            <w:tcBorders>
              <w:top w:val="nil"/>
              <w:left w:val="nil"/>
              <w:bottom w:val="single" w:sz="4" w:space="0" w:color="auto"/>
              <w:right w:val="nil"/>
            </w:tcBorders>
            <w:noWrap/>
            <w:vAlign w:val="bottom"/>
            <w:hideMark/>
          </w:tcPr>
          <w:p w14:paraId="598FB962" w14:textId="77777777" w:rsidR="00191AE4" w:rsidRPr="00191AE4" w:rsidRDefault="00191AE4" w:rsidP="00191AE4">
            <w:pPr>
              <w:spacing w:after="0" w:line="240" w:lineRule="auto"/>
              <w:jc w:val="center"/>
              <w:rPr>
                <w:rFonts w:ascii="Aptos Narrow" w:eastAsia="Times New Roman" w:hAnsi="Aptos Narrow" w:cs="Times New Roman"/>
                <w:color w:val="000000"/>
                <w:kern w:val="0"/>
                <w:sz w:val="18"/>
                <w:szCs w:val="18"/>
                <w14:ligatures w14:val="none"/>
              </w:rPr>
            </w:pPr>
            <w:r w:rsidRPr="00191AE4">
              <w:rPr>
                <w:rFonts w:ascii="Aptos Narrow" w:eastAsia="Times New Roman" w:hAnsi="Aptos Narrow" w:cs="Times New Roman"/>
                <w:color w:val="000000"/>
                <w:kern w:val="0"/>
                <w:sz w:val="18"/>
                <w:szCs w:val="18"/>
                <w14:ligatures w14:val="none"/>
              </w:rPr>
              <w:t>10</w:t>
            </w:r>
          </w:p>
        </w:tc>
      </w:tr>
    </w:tbl>
    <w:p w14:paraId="263F6155" w14:textId="77777777" w:rsidR="00191AE4" w:rsidRDefault="00191AE4">
      <w:pPr>
        <w:rPr>
          <w:rFonts w:eastAsia="Times New Roman" w:cs="Times New Roman"/>
          <w:kern w:val="0"/>
          <w14:ligatures w14:val="none"/>
        </w:rPr>
      </w:pPr>
      <w:r>
        <w:br w:type="page"/>
      </w:r>
    </w:p>
    <w:p w14:paraId="465C46DD" w14:textId="200EE5B8" w:rsidR="00F77EBD" w:rsidRDefault="00F77EBD" w:rsidP="000229DC">
      <w:pPr>
        <w:pStyle w:val="NormalWeb"/>
        <w:rPr>
          <w:rFonts w:asciiTheme="minorHAnsi" w:hAnsiTheme="minorHAnsi"/>
          <w:sz w:val="22"/>
          <w:szCs w:val="22"/>
        </w:rPr>
      </w:pPr>
      <w:r w:rsidRPr="00926F2C">
        <w:rPr>
          <w:rFonts w:asciiTheme="minorHAnsi" w:hAnsiTheme="minorHAnsi"/>
          <w:sz w:val="22"/>
          <w:szCs w:val="22"/>
        </w:rPr>
        <w:lastRenderedPageBreak/>
        <w:t xml:space="preserve">Table 2: Portland Harbor tide gauge </w:t>
      </w:r>
      <w:ins w:id="467" w:author="Katie Lankowicz" w:date="2025-10-15T16:13:00Z" w16du:dateUtc="2025-10-15T19:13:00Z">
        <w:r w:rsidR="00431961">
          <w:rPr>
            <w:rFonts w:asciiTheme="minorHAnsi" w:hAnsiTheme="minorHAnsi"/>
            <w:sz w:val="22"/>
            <w:szCs w:val="22"/>
          </w:rPr>
          <w:t xml:space="preserve">average annual </w:t>
        </w:r>
      </w:ins>
      <w:r w:rsidRPr="00926F2C">
        <w:rPr>
          <w:rFonts w:asciiTheme="minorHAnsi" w:hAnsiTheme="minorHAnsi"/>
          <w:sz w:val="22"/>
          <w:szCs w:val="22"/>
        </w:rPr>
        <w:t>temperature anomalies</w:t>
      </w:r>
      <w:ins w:id="468" w:author="Katie Lankowicz" w:date="2025-10-15T16:15:00Z" w16du:dateUtc="2025-10-15T19:15:00Z">
        <w:r w:rsidR="00431961">
          <w:rPr>
            <w:rFonts w:asciiTheme="minorHAnsi" w:hAnsiTheme="minorHAnsi"/>
            <w:sz w:val="22"/>
            <w:szCs w:val="22"/>
          </w:rPr>
          <w:t xml:space="preserve">, calculated </w:t>
        </w:r>
      </w:ins>
      <w:del w:id="469" w:author="Katie Lankowicz" w:date="2025-10-15T16:15:00Z" w16du:dateUtc="2025-10-15T19:15:00Z">
        <w:r w:rsidRPr="00926F2C" w:rsidDel="00431961">
          <w:rPr>
            <w:rFonts w:asciiTheme="minorHAnsi" w:hAnsiTheme="minorHAnsi"/>
            <w:sz w:val="22"/>
            <w:szCs w:val="22"/>
          </w:rPr>
          <w:delText xml:space="preserve"> presented </w:delText>
        </w:r>
      </w:del>
      <w:r w:rsidRPr="00926F2C">
        <w:rPr>
          <w:rFonts w:asciiTheme="minorHAnsi" w:hAnsiTheme="minorHAnsi"/>
          <w:sz w:val="22"/>
          <w:szCs w:val="22"/>
        </w:rPr>
        <w:t>as the</w:t>
      </w:r>
      <w:ins w:id="470" w:author="Katie Lankowicz" w:date="2025-10-15T16:13:00Z" w16du:dateUtc="2025-10-15T19:13:00Z">
        <w:r w:rsidR="00431961">
          <w:rPr>
            <w:rFonts w:asciiTheme="minorHAnsi" w:hAnsiTheme="minorHAnsi"/>
            <w:sz w:val="22"/>
            <w:szCs w:val="22"/>
          </w:rPr>
          <w:t xml:space="preserve"> mean</w:t>
        </w:r>
      </w:ins>
      <w:r w:rsidRPr="00926F2C">
        <w:rPr>
          <w:rFonts w:asciiTheme="minorHAnsi" w:hAnsiTheme="minorHAnsi"/>
          <w:sz w:val="22"/>
          <w:szCs w:val="22"/>
        </w:rPr>
        <w:t xml:space="preserve"> difference between </w:t>
      </w:r>
      <w:ins w:id="471" w:author="Katie Lankowicz" w:date="2025-10-15T16:16:00Z" w16du:dateUtc="2025-10-15T19:16:00Z">
        <w:r w:rsidR="00431961">
          <w:rPr>
            <w:rFonts w:asciiTheme="minorHAnsi" w:hAnsiTheme="minorHAnsi"/>
            <w:sz w:val="22"/>
            <w:szCs w:val="22"/>
          </w:rPr>
          <w:t xml:space="preserve">daily average temperature and the expected daily average temperature as </w:t>
        </w:r>
      </w:ins>
      <w:ins w:id="472" w:author="Katie Lankowicz" w:date="2025-10-15T16:17:00Z" w16du:dateUtc="2025-10-15T19:17:00Z">
        <w:r w:rsidR="00431961">
          <w:rPr>
            <w:rFonts w:asciiTheme="minorHAnsi" w:hAnsiTheme="minorHAnsi"/>
            <w:sz w:val="22"/>
            <w:szCs w:val="22"/>
          </w:rPr>
          <w:t>determined</w:t>
        </w:r>
      </w:ins>
      <w:ins w:id="473" w:author="Katie Lankowicz" w:date="2025-10-15T16:16:00Z" w16du:dateUtc="2025-10-15T19:16:00Z">
        <w:r w:rsidR="00431961">
          <w:rPr>
            <w:rFonts w:asciiTheme="minorHAnsi" w:hAnsiTheme="minorHAnsi"/>
            <w:sz w:val="22"/>
            <w:szCs w:val="22"/>
          </w:rPr>
          <w:t xml:space="preserve"> from the 2003-2020 climate reference period (CRP). </w:t>
        </w:r>
      </w:ins>
      <w:del w:id="474" w:author="Katie Lankowicz" w:date="2025-10-15T16:15:00Z" w16du:dateUtc="2025-10-15T19:15:00Z">
        <w:r w:rsidRPr="00926F2C" w:rsidDel="00431961">
          <w:rPr>
            <w:rFonts w:asciiTheme="minorHAnsi" w:hAnsiTheme="minorHAnsi"/>
            <w:sz w:val="22"/>
            <w:szCs w:val="22"/>
          </w:rPr>
          <w:delText>each</w:delText>
        </w:r>
      </w:del>
      <w:del w:id="475" w:author="Katie Lankowicz" w:date="2025-10-15T16:16:00Z" w16du:dateUtc="2025-10-15T19:16:00Z">
        <w:r w:rsidRPr="00926F2C" w:rsidDel="00431961">
          <w:rPr>
            <w:rFonts w:asciiTheme="minorHAnsi" w:hAnsiTheme="minorHAnsi"/>
            <w:sz w:val="22"/>
            <w:szCs w:val="22"/>
          </w:rPr>
          <w:delText xml:space="preserve"> year’s average temperature and the expected annual temperature as calculated from the 2003-2020 climate reference period (CRP). </w:delText>
        </w:r>
      </w:del>
      <w:ins w:id="476" w:author="Katie Lankowicz" w:date="2025-10-15T16:12:00Z" w16du:dateUtc="2025-10-15T19:12:00Z">
        <w:r w:rsidR="00431961">
          <w:rPr>
            <w:rFonts w:asciiTheme="minorHAnsi" w:hAnsiTheme="minorHAnsi"/>
            <w:sz w:val="22"/>
            <w:szCs w:val="22"/>
          </w:rPr>
          <w:t xml:space="preserve">Summer </w:t>
        </w:r>
      </w:ins>
      <w:ins w:id="477" w:author="Katie Lankowicz" w:date="2025-10-15T16:13:00Z" w16du:dateUtc="2025-10-15T19:13:00Z">
        <w:r w:rsidR="00431961">
          <w:rPr>
            <w:rFonts w:asciiTheme="minorHAnsi" w:hAnsiTheme="minorHAnsi"/>
            <w:sz w:val="22"/>
            <w:szCs w:val="22"/>
          </w:rPr>
          <w:t>(June-August) a</w:t>
        </w:r>
      </w:ins>
      <w:del w:id="478" w:author="Katie Lankowicz" w:date="2025-10-15T16:13:00Z" w16du:dateUtc="2025-10-15T19:13:00Z">
        <w:r w:rsidRPr="00926F2C" w:rsidDel="00431961">
          <w:rPr>
            <w:rFonts w:asciiTheme="minorHAnsi" w:hAnsiTheme="minorHAnsi"/>
            <w:sz w:val="22"/>
            <w:szCs w:val="22"/>
          </w:rPr>
          <w:delText>A</w:delText>
        </w:r>
      </w:del>
      <w:r w:rsidRPr="00926F2C">
        <w:rPr>
          <w:rFonts w:asciiTheme="minorHAnsi" w:hAnsiTheme="minorHAnsi"/>
          <w:sz w:val="22"/>
          <w:szCs w:val="22"/>
        </w:rPr>
        <w:t>nomalies are also presented</w:t>
      </w:r>
      <w:del w:id="479" w:author="Katie Lankowicz" w:date="2025-10-15T16:13:00Z" w16du:dateUtc="2025-10-15T19:13:00Z">
        <w:r w:rsidRPr="00926F2C" w:rsidDel="00431961">
          <w:rPr>
            <w:rFonts w:asciiTheme="minorHAnsi" w:hAnsiTheme="minorHAnsi"/>
            <w:sz w:val="22"/>
            <w:szCs w:val="22"/>
          </w:rPr>
          <w:delText xml:space="preserve"> at a seasonal scale, with winter referring to December-February, spring referring to March-May, summer referring to June-August, and fall referring to September-November</w:delText>
        </w:r>
      </w:del>
      <w:r w:rsidRPr="00926F2C">
        <w:rPr>
          <w:rFonts w:asciiTheme="minorHAnsi" w:hAnsiTheme="minorHAnsi"/>
          <w:sz w:val="22"/>
          <w:szCs w:val="22"/>
        </w:rPr>
        <w:t>. Negative values are cooler temperatures than expected compared to the CRP, and positive values are warmer temperatures than expected compared to the CRP.</w:t>
      </w:r>
    </w:p>
    <w:tbl>
      <w:tblPr>
        <w:tblW w:w="3930" w:type="dxa"/>
        <w:tblLook w:val="04A0" w:firstRow="1" w:lastRow="0" w:firstColumn="1" w:lastColumn="0" w:noHBand="0" w:noVBand="1"/>
      </w:tblPr>
      <w:tblGrid>
        <w:gridCol w:w="1055"/>
        <w:gridCol w:w="1615"/>
        <w:gridCol w:w="1260"/>
        <w:tblGridChange w:id="480">
          <w:tblGrid>
            <w:gridCol w:w="1055"/>
            <w:gridCol w:w="1615"/>
            <w:gridCol w:w="1260"/>
          </w:tblGrid>
        </w:tblGridChange>
      </w:tblGrid>
      <w:tr w:rsidR="00431961" w:rsidRPr="00191AE4" w14:paraId="1E2608B0" w14:textId="77777777" w:rsidTr="00B80F75">
        <w:trPr>
          <w:trHeight w:val="365"/>
        </w:trPr>
        <w:tc>
          <w:tcPr>
            <w:tcW w:w="1055" w:type="dxa"/>
            <w:tcBorders>
              <w:left w:val="nil"/>
              <w:bottom w:val="single" w:sz="4" w:space="0" w:color="auto"/>
              <w:right w:val="single" w:sz="4" w:space="0" w:color="auto"/>
            </w:tcBorders>
            <w:vAlign w:val="center"/>
          </w:tcPr>
          <w:p w14:paraId="29A4511A" w14:textId="1557C97F" w:rsidR="00431961" w:rsidRPr="00191AE4" w:rsidRDefault="00431961" w:rsidP="00191AE4">
            <w:pPr>
              <w:spacing w:after="0" w:line="240" w:lineRule="auto"/>
              <w:jc w:val="center"/>
              <w:rPr>
                <w:rFonts w:ascii="Aptos Narrow" w:eastAsia="Times New Roman" w:hAnsi="Aptos Narrow" w:cs="Times New Roman"/>
                <w:b/>
                <w:bCs/>
                <w:color w:val="000000"/>
                <w:kern w:val="0"/>
                <w14:ligatures w14:val="none"/>
              </w:rPr>
            </w:pPr>
            <w:ins w:id="481" w:author="Katie Lankowicz" w:date="2025-10-15T16:32:00Z" w16du:dateUtc="2025-10-15T19:32:00Z">
              <w:r>
                <w:rPr>
                  <w:rFonts w:ascii="Aptos Narrow" w:eastAsia="Times New Roman" w:hAnsi="Aptos Narrow" w:cs="Times New Roman"/>
                  <w:b/>
                  <w:bCs/>
                  <w:color w:val="000000"/>
                  <w:kern w:val="0"/>
                  <w14:ligatures w14:val="none"/>
                </w:rPr>
                <w:t>Year</w:t>
              </w:r>
            </w:ins>
          </w:p>
        </w:tc>
        <w:tc>
          <w:tcPr>
            <w:tcW w:w="1615" w:type="dxa"/>
            <w:tcBorders>
              <w:left w:val="single" w:sz="4" w:space="0" w:color="auto"/>
              <w:bottom w:val="single" w:sz="4" w:space="0" w:color="auto"/>
              <w:right w:val="single" w:sz="4" w:space="0" w:color="auto"/>
            </w:tcBorders>
            <w:vAlign w:val="center"/>
          </w:tcPr>
          <w:p w14:paraId="1FC8204C" w14:textId="0D069A27" w:rsidR="00431961" w:rsidRPr="00191AE4" w:rsidRDefault="00431961" w:rsidP="00191AE4">
            <w:pPr>
              <w:spacing w:after="0" w:line="240" w:lineRule="auto"/>
              <w:jc w:val="center"/>
              <w:rPr>
                <w:rFonts w:ascii="Aptos Narrow" w:eastAsia="Times New Roman" w:hAnsi="Aptos Narrow" w:cs="Times New Roman"/>
                <w:b/>
                <w:bCs/>
                <w:color w:val="000000"/>
                <w:kern w:val="0"/>
                <w14:ligatures w14:val="none"/>
              </w:rPr>
            </w:pPr>
            <w:ins w:id="482" w:author="Katie Lankowicz" w:date="2025-10-15T16:32:00Z" w16du:dateUtc="2025-10-15T19:32:00Z">
              <w:r>
                <w:rPr>
                  <w:rFonts w:ascii="Aptos Narrow" w:eastAsia="Times New Roman" w:hAnsi="Aptos Narrow" w:cs="Times New Roman"/>
                  <w:b/>
                  <w:bCs/>
                  <w:color w:val="000000"/>
                  <w:kern w:val="0"/>
                  <w14:ligatures w14:val="none"/>
                </w:rPr>
                <w:t xml:space="preserve">Annual anomaly </w:t>
              </w:r>
              <w:r w:rsidRPr="00191AE4">
                <w:rPr>
                  <w:rFonts w:ascii="Aptos Narrow" w:eastAsia="Times New Roman" w:hAnsi="Aptos Narrow" w:cs="Times New Roman"/>
                  <w:b/>
                  <w:bCs/>
                  <w:color w:val="000000"/>
                  <w:kern w:val="0"/>
                  <w14:ligatures w14:val="none"/>
                </w:rPr>
                <w:t>(°C)</w:t>
              </w:r>
            </w:ins>
          </w:p>
        </w:tc>
        <w:tc>
          <w:tcPr>
            <w:tcW w:w="1260" w:type="dxa"/>
            <w:tcBorders>
              <w:top w:val="nil"/>
              <w:left w:val="single" w:sz="4" w:space="0" w:color="auto"/>
              <w:bottom w:val="single" w:sz="4" w:space="0" w:color="auto"/>
            </w:tcBorders>
            <w:noWrap/>
            <w:vAlign w:val="bottom"/>
          </w:tcPr>
          <w:p w14:paraId="5B8BD2E2" w14:textId="71E8EB0C" w:rsidR="00431961" w:rsidRPr="00191AE4" w:rsidRDefault="00431961" w:rsidP="00191AE4">
            <w:pPr>
              <w:spacing w:after="0" w:line="240" w:lineRule="auto"/>
              <w:jc w:val="center"/>
              <w:rPr>
                <w:rFonts w:ascii="Aptos Narrow" w:eastAsia="Times New Roman" w:hAnsi="Aptos Narrow" w:cs="Times New Roman"/>
                <w:b/>
                <w:bCs/>
                <w:color w:val="000000"/>
                <w:kern w:val="0"/>
                <w14:ligatures w14:val="none"/>
              </w:rPr>
            </w:pPr>
            <w:ins w:id="483" w:author="Katie Lankowicz" w:date="2025-10-15T16:31:00Z" w16du:dateUtc="2025-10-15T19:31:00Z">
              <w:r>
                <w:rPr>
                  <w:rFonts w:ascii="Aptos Narrow" w:eastAsia="Times New Roman" w:hAnsi="Aptos Narrow" w:cs="Times New Roman"/>
                  <w:b/>
                  <w:bCs/>
                  <w:color w:val="000000"/>
                  <w:kern w:val="0"/>
                  <w14:ligatures w14:val="none"/>
                </w:rPr>
                <w:t xml:space="preserve">Summer anomaly </w:t>
              </w:r>
            </w:ins>
            <w:ins w:id="484" w:author="Katie Lankowicz" w:date="2025-10-15T16:32:00Z" w16du:dateUtc="2025-10-15T19:32:00Z">
              <w:r w:rsidRPr="00191AE4">
                <w:rPr>
                  <w:rFonts w:ascii="Aptos Narrow" w:eastAsia="Times New Roman" w:hAnsi="Aptos Narrow" w:cs="Times New Roman"/>
                  <w:b/>
                  <w:bCs/>
                  <w:color w:val="000000"/>
                  <w:kern w:val="0"/>
                  <w14:ligatures w14:val="none"/>
                </w:rPr>
                <w:t>(°C)</w:t>
              </w:r>
            </w:ins>
          </w:p>
        </w:tc>
      </w:tr>
      <w:tr w:rsidR="00431961" w:rsidRPr="00191AE4" w14:paraId="4136ED89" w14:textId="77777777" w:rsidTr="00431961">
        <w:tblPrEx>
          <w:tblW w:w="3930" w:type="dxa"/>
          <w:tblPrExChange w:id="485" w:author="Katie Lankowicz" w:date="2025-10-15T16:31:00Z" w16du:dateUtc="2025-10-15T19:31:00Z">
            <w:tblPrEx>
              <w:tblW w:w="5216" w:type="dxa"/>
            </w:tblPrEx>
          </w:tblPrExChange>
        </w:tblPrEx>
        <w:trPr>
          <w:trHeight w:val="309"/>
          <w:trPrChange w:id="486" w:author="Katie Lankowicz" w:date="2025-10-15T16:31:00Z" w16du:dateUtc="2025-10-15T19:31:00Z">
            <w:trPr>
              <w:trHeight w:val="309"/>
            </w:trPr>
          </w:trPrChange>
        </w:trPr>
        <w:tc>
          <w:tcPr>
            <w:tcW w:w="1055" w:type="dxa"/>
            <w:tcBorders>
              <w:top w:val="single" w:sz="4" w:space="0" w:color="auto"/>
              <w:left w:val="nil"/>
              <w:bottom w:val="nil"/>
              <w:right w:val="single" w:sz="4" w:space="0" w:color="auto"/>
            </w:tcBorders>
            <w:noWrap/>
            <w:vAlign w:val="bottom"/>
            <w:hideMark/>
            <w:tcPrChange w:id="487" w:author="Katie Lankowicz" w:date="2025-10-15T16:31:00Z" w16du:dateUtc="2025-10-15T19:31:00Z">
              <w:tcPr>
                <w:tcW w:w="1055" w:type="dxa"/>
                <w:tcBorders>
                  <w:top w:val="single" w:sz="4" w:space="0" w:color="auto"/>
                  <w:left w:val="nil"/>
                  <w:bottom w:val="nil"/>
                  <w:right w:val="single" w:sz="4" w:space="0" w:color="auto"/>
                </w:tcBorders>
                <w:noWrap/>
                <w:vAlign w:val="bottom"/>
                <w:hideMark/>
              </w:tcPr>
            </w:tcPrChange>
          </w:tcPr>
          <w:p w14:paraId="58270EC2"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4</w:t>
            </w:r>
          </w:p>
        </w:tc>
        <w:tc>
          <w:tcPr>
            <w:tcW w:w="1615" w:type="dxa"/>
            <w:tcBorders>
              <w:top w:val="single" w:sz="4" w:space="0" w:color="auto"/>
              <w:left w:val="single" w:sz="4" w:space="0" w:color="auto"/>
              <w:bottom w:val="nil"/>
              <w:right w:val="single" w:sz="4" w:space="0" w:color="auto"/>
            </w:tcBorders>
            <w:noWrap/>
            <w:vAlign w:val="bottom"/>
            <w:hideMark/>
            <w:tcPrChange w:id="488" w:author="Katie Lankowicz" w:date="2025-10-15T16:31:00Z" w16du:dateUtc="2025-10-15T19:31:00Z">
              <w:tcPr>
                <w:tcW w:w="1615" w:type="dxa"/>
                <w:tcBorders>
                  <w:top w:val="single" w:sz="4" w:space="0" w:color="auto"/>
                  <w:left w:val="single" w:sz="4" w:space="0" w:color="auto"/>
                  <w:bottom w:val="nil"/>
                  <w:right w:val="single" w:sz="4" w:space="0" w:color="auto"/>
                </w:tcBorders>
                <w:noWrap/>
                <w:vAlign w:val="bottom"/>
                <w:hideMark/>
              </w:tcPr>
            </w:tcPrChange>
          </w:tcPr>
          <w:p w14:paraId="6D6DFAAC"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74</w:t>
            </w:r>
          </w:p>
        </w:tc>
        <w:tc>
          <w:tcPr>
            <w:tcW w:w="1260" w:type="dxa"/>
            <w:tcBorders>
              <w:top w:val="single" w:sz="4" w:space="0" w:color="auto"/>
              <w:left w:val="single" w:sz="4" w:space="0" w:color="auto"/>
              <w:bottom w:val="nil"/>
            </w:tcBorders>
            <w:noWrap/>
            <w:vAlign w:val="bottom"/>
            <w:hideMark/>
            <w:tcPrChange w:id="489" w:author="Katie Lankowicz" w:date="2025-10-15T16:31:00Z" w16du:dateUtc="2025-10-15T19:31:00Z">
              <w:tcPr>
                <w:tcW w:w="1260" w:type="dxa"/>
                <w:tcBorders>
                  <w:top w:val="single" w:sz="4" w:space="0" w:color="auto"/>
                  <w:left w:val="single" w:sz="4" w:space="0" w:color="auto"/>
                  <w:bottom w:val="nil"/>
                  <w:right w:val="single" w:sz="4" w:space="0" w:color="auto"/>
                </w:tcBorders>
                <w:noWrap/>
                <w:vAlign w:val="bottom"/>
                <w:hideMark/>
              </w:tcPr>
            </w:tcPrChange>
          </w:tcPr>
          <w:p w14:paraId="4F7D9A80"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2</w:t>
            </w:r>
          </w:p>
        </w:tc>
      </w:tr>
      <w:tr w:rsidR="00431961" w:rsidRPr="00191AE4" w14:paraId="43573A60" w14:textId="77777777" w:rsidTr="00431961">
        <w:tblPrEx>
          <w:tblW w:w="3930" w:type="dxa"/>
          <w:tblPrExChange w:id="490" w:author="Katie Lankowicz" w:date="2025-10-15T16:31:00Z" w16du:dateUtc="2025-10-15T19:31:00Z">
            <w:tblPrEx>
              <w:tblW w:w="5216" w:type="dxa"/>
            </w:tblPrEx>
          </w:tblPrExChange>
        </w:tblPrEx>
        <w:trPr>
          <w:trHeight w:val="309"/>
          <w:trPrChange w:id="491"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492"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73438266"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5</w:t>
            </w:r>
          </w:p>
        </w:tc>
        <w:tc>
          <w:tcPr>
            <w:tcW w:w="1615" w:type="dxa"/>
            <w:tcBorders>
              <w:top w:val="nil"/>
              <w:left w:val="single" w:sz="4" w:space="0" w:color="auto"/>
              <w:bottom w:val="nil"/>
              <w:right w:val="single" w:sz="4" w:space="0" w:color="auto"/>
            </w:tcBorders>
            <w:noWrap/>
            <w:vAlign w:val="bottom"/>
            <w:hideMark/>
            <w:tcPrChange w:id="493"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7FEE76E4"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41</w:t>
            </w:r>
          </w:p>
        </w:tc>
        <w:tc>
          <w:tcPr>
            <w:tcW w:w="1260" w:type="dxa"/>
            <w:tcBorders>
              <w:top w:val="nil"/>
              <w:left w:val="single" w:sz="4" w:space="0" w:color="auto"/>
              <w:bottom w:val="nil"/>
            </w:tcBorders>
            <w:noWrap/>
            <w:vAlign w:val="bottom"/>
            <w:hideMark/>
            <w:tcPrChange w:id="494"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30275E29"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06</w:t>
            </w:r>
          </w:p>
        </w:tc>
      </w:tr>
      <w:tr w:rsidR="00431961" w:rsidRPr="00191AE4" w14:paraId="07CEE5F5" w14:textId="77777777" w:rsidTr="00431961">
        <w:tblPrEx>
          <w:tblW w:w="3930" w:type="dxa"/>
          <w:tblPrExChange w:id="495" w:author="Katie Lankowicz" w:date="2025-10-15T16:31:00Z" w16du:dateUtc="2025-10-15T19:31:00Z">
            <w:tblPrEx>
              <w:tblW w:w="5216" w:type="dxa"/>
            </w:tblPrEx>
          </w:tblPrExChange>
        </w:tblPrEx>
        <w:trPr>
          <w:trHeight w:val="309"/>
          <w:trPrChange w:id="496"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497"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04674DAB"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6</w:t>
            </w:r>
          </w:p>
        </w:tc>
        <w:tc>
          <w:tcPr>
            <w:tcW w:w="1615" w:type="dxa"/>
            <w:tcBorders>
              <w:top w:val="nil"/>
              <w:left w:val="single" w:sz="4" w:space="0" w:color="auto"/>
              <w:bottom w:val="nil"/>
              <w:right w:val="single" w:sz="4" w:space="0" w:color="auto"/>
            </w:tcBorders>
            <w:noWrap/>
            <w:vAlign w:val="bottom"/>
            <w:hideMark/>
            <w:tcPrChange w:id="498"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0A1B55F7"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9</w:t>
            </w:r>
          </w:p>
        </w:tc>
        <w:tc>
          <w:tcPr>
            <w:tcW w:w="1260" w:type="dxa"/>
            <w:tcBorders>
              <w:top w:val="nil"/>
              <w:left w:val="single" w:sz="4" w:space="0" w:color="auto"/>
              <w:bottom w:val="nil"/>
            </w:tcBorders>
            <w:noWrap/>
            <w:vAlign w:val="bottom"/>
            <w:hideMark/>
            <w:tcPrChange w:id="499"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46EB6BEF"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57</w:t>
            </w:r>
          </w:p>
        </w:tc>
      </w:tr>
      <w:tr w:rsidR="00431961" w:rsidRPr="00191AE4" w14:paraId="799F7DF6" w14:textId="77777777" w:rsidTr="00431961">
        <w:tblPrEx>
          <w:tblW w:w="3930" w:type="dxa"/>
          <w:tblPrExChange w:id="500" w:author="Katie Lankowicz" w:date="2025-10-15T16:31:00Z" w16du:dateUtc="2025-10-15T19:31:00Z">
            <w:tblPrEx>
              <w:tblW w:w="5216" w:type="dxa"/>
            </w:tblPrEx>
          </w:tblPrExChange>
        </w:tblPrEx>
        <w:trPr>
          <w:trHeight w:val="309"/>
          <w:trPrChange w:id="501"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02"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2758A67F"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7</w:t>
            </w:r>
          </w:p>
        </w:tc>
        <w:tc>
          <w:tcPr>
            <w:tcW w:w="1615" w:type="dxa"/>
            <w:tcBorders>
              <w:top w:val="nil"/>
              <w:left w:val="single" w:sz="4" w:space="0" w:color="auto"/>
              <w:bottom w:val="nil"/>
              <w:right w:val="single" w:sz="4" w:space="0" w:color="auto"/>
            </w:tcBorders>
            <w:noWrap/>
            <w:vAlign w:val="bottom"/>
            <w:hideMark/>
            <w:tcPrChange w:id="503"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0EF81C59"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37</w:t>
            </w:r>
          </w:p>
        </w:tc>
        <w:tc>
          <w:tcPr>
            <w:tcW w:w="1260" w:type="dxa"/>
            <w:tcBorders>
              <w:top w:val="nil"/>
              <w:left w:val="single" w:sz="4" w:space="0" w:color="auto"/>
              <w:bottom w:val="nil"/>
            </w:tcBorders>
            <w:noWrap/>
            <w:vAlign w:val="bottom"/>
            <w:hideMark/>
            <w:tcPrChange w:id="504"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6975665B"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05</w:t>
            </w:r>
          </w:p>
        </w:tc>
      </w:tr>
      <w:tr w:rsidR="00431961" w:rsidRPr="00191AE4" w14:paraId="4BF77696" w14:textId="77777777" w:rsidTr="00431961">
        <w:tblPrEx>
          <w:tblW w:w="3930" w:type="dxa"/>
          <w:tblPrExChange w:id="505" w:author="Katie Lankowicz" w:date="2025-10-15T16:31:00Z" w16du:dateUtc="2025-10-15T19:31:00Z">
            <w:tblPrEx>
              <w:tblW w:w="5216" w:type="dxa"/>
            </w:tblPrEx>
          </w:tblPrExChange>
        </w:tblPrEx>
        <w:trPr>
          <w:trHeight w:val="309"/>
          <w:trPrChange w:id="506"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07"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76B02F30"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8</w:t>
            </w:r>
          </w:p>
        </w:tc>
        <w:tc>
          <w:tcPr>
            <w:tcW w:w="1615" w:type="dxa"/>
            <w:tcBorders>
              <w:top w:val="nil"/>
              <w:left w:val="single" w:sz="4" w:space="0" w:color="auto"/>
              <w:bottom w:val="nil"/>
              <w:right w:val="single" w:sz="4" w:space="0" w:color="auto"/>
            </w:tcBorders>
            <w:noWrap/>
            <w:vAlign w:val="bottom"/>
            <w:hideMark/>
            <w:tcPrChange w:id="508"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600F4922"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11</w:t>
            </w:r>
          </w:p>
        </w:tc>
        <w:tc>
          <w:tcPr>
            <w:tcW w:w="1260" w:type="dxa"/>
            <w:tcBorders>
              <w:top w:val="nil"/>
              <w:left w:val="single" w:sz="4" w:space="0" w:color="auto"/>
              <w:bottom w:val="nil"/>
            </w:tcBorders>
            <w:noWrap/>
            <w:vAlign w:val="bottom"/>
            <w:hideMark/>
            <w:tcPrChange w:id="509"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1B6EE8DD"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58</w:t>
            </w:r>
          </w:p>
        </w:tc>
      </w:tr>
      <w:tr w:rsidR="00431961" w:rsidRPr="00191AE4" w14:paraId="0735477C" w14:textId="77777777" w:rsidTr="00431961">
        <w:tblPrEx>
          <w:tblW w:w="3930" w:type="dxa"/>
          <w:tblPrExChange w:id="510" w:author="Katie Lankowicz" w:date="2025-10-15T16:31:00Z" w16du:dateUtc="2025-10-15T19:31:00Z">
            <w:tblPrEx>
              <w:tblW w:w="5216" w:type="dxa"/>
            </w:tblPrEx>
          </w:tblPrExChange>
        </w:tblPrEx>
        <w:trPr>
          <w:trHeight w:val="309"/>
          <w:trPrChange w:id="511"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12"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6F8D486F"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19</w:t>
            </w:r>
          </w:p>
        </w:tc>
        <w:tc>
          <w:tcPr>
            <w:tcW w:w="1615" w:type="dxa"/>
            <w:tcBorders>
              <w:top w:val="nil"/>
              <w:left w:val="single" w:sz="4" w:space="0" w:color="auto"/>
              <w:bottom w:val="nil"/>
              <w:right w:val="single" w:sz="4" w:space="0" w:color="auto"/>
            </w:tcBorders>
            <w:noWrap/>
            <w:vAlign w:val="bottom"/>
            <w:hideMark/>
            <w:tcPrChange w:id="513"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1A20B267"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27</w:t>
            </w:r>
          </w:p>
        </w:tc>
        <w:tc>
          <w:tcPr>
            <w:tcW w:w="1260" w:type="dxa"/>
            <w:tcBorders>
              <w:top w:val="nil"/>
              <w:left w:val="single" w:sz="4" w:space="0" w:color="auto"/>
              <w:bottom w:val="nil"/>
            </w:tcBorders>
            <w:noWrap/>
            <w:vAlign w:val="bottom"/>
            <w:hideMark/>
            <w:tcPrChange w:id="514"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009930D7"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35</w:t>
            </w:r>
          </w:p>
        </w:tc>
      </w:tr>
      <w:tr w:rsidR="00431961" w:rsidRPr="00191AE4" w14:paraId="477A5215" w14:textId="77777777" w:rsidTr="00431961">
        <w:tblPrEx>
          <w:tblW w:w="3930" w:type="dxa"/>
          <w:tblPrExChange w:id="515" w:author="Katie Lankowicz" w:date="2025-10-15T16:31:00Z" w16du:dateUtc="2025-10-15T19:31:00Z">
            <w:tblPrEx>
              <w:tblW w:w="5216" w:type="dxa"/>
            </w:tblPrEx>
          </w:tblPrExChange>
        </w:tblPrEx>
        <w:trPr>
          <w:trHeight w:val="309"/>
          <w:trPrChange w:id="516"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17"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22041C1B"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0</w:t>
            </w:r>
          </w:p>
        </w:tc>
        <w:tc>
          <w:tcPr>
            <w:tcW w:w="1615" w:type="dxa"/>
            <w:tcBorders>
              <w:top w:val="nil"/>
              <w:left w:val="single" w:sz="4" w:space="0" w:color="auto"/>
              <w:bottom w:val="nil"/>
              <w:right w:val="single" w:sz="4" w:space="0" w:color="auto"/>
            </w:tcBorders>
            <w:noWrap/>
            <w:vAlign w:val="bottom"/>
            <w:hideMark/>
            <w:tcPrChange w:id="518"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12B6EE8C"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66</w:t>
            </w:r>
          </w:p>
        </w:tc>
        <w:tc>
          <w:tcPr>
            <w:tcW w:w="1260" w:type="dxa"/>
            <w:tcBorders>
              <w:top w:val="nil"/>
              <w:left w:val="single" w:sz="4" w:space="0" w:color="auto"/>
              <w:bottom w:val="nil"/>
            </w:tcBorders>
            <w:noWrap/>
            <w:vAlign w:val="bottom"/>
            <w:hideMark/>
            <w:tcPrChange w:id="519"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44337CD9"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86</w:t>
            </w:r>
          </w:p>
        </w:tc>
      </w:tr>
      <w:tr w:rsidR="00431961" w:rsidRPr="00191AE4" w14:paraId="22E1EA13" w14:textId="77777777" w:rsidTr="00431961">
        <w:tblPrEx>
          <w:tblW w:w="3930" w:type="dxa"/>
          <w:tblPrExChange w:id="520" w:author="Katie Lankowicz" w:date="2025-10-15T16:31:00Z" w16du:dateUtc="2025-10-15T19:31:00Z">
            <w:tblPrEx>
              <w:tblW w:w="5216" w:type="dxa"/>
            </w:tblPrEx>
          </w:tblPrExChange>
        </w:tblPrEx>
        <w:trPr>
          <w:trHeight w:val="309"/>
          <w:trPrChange w:id="521"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22"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3AABC426"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1</w:t>
            </w:r>
          </w:p>
        </w:tc>
        <w:tc>
          <w:tcPr>
            <w:tcW w:w="1615" w:type="dxa"/>
            <w:tcBorders>
              <w:top w:val="nil"/>
              <w:left w:val="single" w:sz="4" w:space="0" w:color="auto"/>
              <w:bottom w:val="nil"/>
              <w:right w:val="single" w:sz="4" w:space="0" w:color="auto"/>
            </w:tcBorders>
            <w:noWrap/>
            <w:vAlign w:val="bottom"/>
            <w:hideMark/>
            <w:tcPrChange w:id="523"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6A90BB72"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24</w:t>
            </w:r>
          </w:p>
        </w:tc>
        <w:tc>
          <w:tcPr>
            <w:tcW w:w="1260" w:type="dxa"/>
            <w:tcBorders>
              <w:top w:val="nil"/>
              <w:left w:val="single" w:sz="4" w:space="0" w:color="auto"/>
              <w:bottom w:val="nil"/>
            </w:tcBorders>
            <w:noWrap/>
            <w:vAlign w:val="bottom"/>
            <w:hideMark/>
            <w:tcPrChange w:id="524"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79075677"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7</w:t>
            </w:r>
          </w:p>
        </w:tc>
      </w:tr>
      <w:tr w:rsidR="00431961" w:rsidRPr="00191AE4" w14:paraId="0BB8319D" w14:textId="77777777" w:rsidTr="00431961">
        <w:tblPrEx>
          <w:tblW w:w="3930" w:type="dxa"/>
          <w:tblPrExChange w:id="525" w:author="Katie Lankowicz" w:date="2025-10-15T16:31:00Z" w16du:dateUtc="2025-10-15T19:31:00Z">
            <w:tblPrEx>
              <w:tblW w:w="5216" w:type="dxa"/>
            </w:tblPrEx>
          </w:tblPrExChange>
        </w:tblPrEx>
        <w:trPr>
          <w:trHeight w:val="309"/>
          <w:trPrChange w:id="526"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27"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4FDDA694"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2</w:t>
            </w:r>
          </w:p>
        </w:tc>
        <w:tc>
          <w:tcPr>
            <w:tcW w:w="1615" w:type="dxa"/>
            <w:tcBorders>
              <w:top w:val="nil"/>
              <w:left w:val="single" w:sz="4" w:space="0" w:color="auto"/>
              <w:bottom w:val="nil"/>
              <w:right w:val="single" w:sz="4" w:space="0" w:color="auto"/>
            </w:tcBorders>
            <w:noWrap/>
            <w:vAlign w:val="bottom"/>
            <w:hideMark/>
            <w:tcPrChange w:id="528"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054C6724"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97</w:t>
            </w:r>
          </w:p>
        </w:tc>
        <w:tc>
          <w:tcPr>
            <w:tcW w:w="1260" w:type="dxa"/>
            <w:tcBorders>
              <w:top w:val="nil"/>
              <w:left w:val="single" w:sz="4" w:space="0" w:color="auto"/>
              <w:bottom w:val="nil"/>
            </w:tcBorders>
            <w:noWrap/>
            <w:vAlign w:val="bottom"/>
            <w:hideMark/>
            <w:tcPrChange w:id="529"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6A0E4F13"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51</w:t>
            </w:r>
          </w:p>
        </w:tc>
      </w:tr>
      <w:tr w:rsidR="00431961" w:rsidRPr="00191AE4" w14:paraId="30FB154C" w14:textId="77777777" w:rsidTr="00431961">
        <w:tblPrEx>
          <w:tblW w:w="3930" w:type="dxa"/>
          <w:tblPrExChange w:id="530" w:author="Katie Lankowicz" w:date="2025-10-15T16:31:00Z" w16du:dateUtc="2025-10-15T19:31:00Z">
            <w:tblPrEx>
              <w:tblW w:w="5216" w:type="dxa"/>
            </w:tblPrEx>
          </w:tblPrExChange>
        </w:tblPrEx>
        <w:trPr>
          <w:trHeight w:val="309"/>
          <w:trPrChange w:id="531"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32"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3453F887"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3</w:t>
            </w:r>
          </w:p>
        </w:tc>
        <w:tc>
          <w:tcPr>
            <w:tcW w:w="1615" w:type="dxa"/>
            <w:tcBorders>
              <w:top w:val="nil"/>
              <w:left w:val="single" w:sz="4" w:space="0" w:color="auto"/>
              <w:bottom w:val="nil"/>
              <w:right w:val="single" w:sz="4" w:space="0" w:color="auto"/>
            </w:tcBorders>
            <w:noWrap/>
            <w:vAlign w:val="bottom"/>
            <w:hideMark/>
            <w:tcPrChange w:id="533"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14721821"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12</w:t>
            </w:r>
          </w:p>
        </w:tc>
        <w:tc>
          <w:tcPr>
            <w:tcW w:w="1260" w:type="dxa"/>
            <w:tcBorders>
              <w:top w:val="nil"/>
              <w:left w:val="single" w:sz="4" w:space="0" w:color="auto"/>
              <w:bottom w:val="nil"/>
            </w:tcBorders>
            <w:noWrap/>
            <w:vAlign w:val="bottom"/>
            <w:hideMark/>
            <w:tcPrChange w:id="534"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742BE3D8"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42</w:t>
            </w:r>
          </w:p>
        </w:tc>
      </w:tr>
      <w:tr w:rsidR="00431961" w:rsidRPr="00191AE4" w14:paraId="5DD57340" w14:textId="77777777" w:rsidTr="00431961">
        <w:tblPrEx>
          <w:tblW w:w="3930" w:type="dxa"/>
          <w:tblPrExChange w:id="535" w:author="Katie Lankowicz" w:date="2025-10-15T16:31:00Z" w16du:dateUtc="2025-10-15T19:31:00Z">
            <w:tblPrEx>
              <w:tblW w:w="5216" w:type="dxa"/>
            </w:tblPrEx>
          </w:tblPrExChange>
        </w:tblPrEx>
        <w:trPr>
          <w:trHeight w:val="309"/>
          <w:trPrChange w:id="536" w:author="Katie Lankowicz" w:date="2025-10-15T16:31:00Z" w16du:dateUtc="2025-10-15T19:31:00Z">
            <w:trPr>
              <w:trHeight w:val="309"/>
            </w:trPr>
          </w:trPrChange>
        </w:trPr>
        <w:tc>
          <w:tcPr>
            <w:tcW w:w="1055" w:type="dxa"/>
            <w:tcBorders>
              <w:top w:val="nil"/>
              <w:left w:val="nil"/>
              <w:bottom w:val="nil"/>
              <w:right w:val="single" w:sz="4" w:space="0" w:color="auto"/>
            </w:tcBorders>
            <w:noWrap/>
            <w:vAlign w:val="bottom"/>
            <w:hideMark/>
            <w:tcPrChange w:id="537" w:author="Katie Lankowicz" w:date="2025-10-15T16:31:00Z" w16du:dateUtc="2025-10-15T19:31:00Z">
              <w:tcPr>
                <w:tcW w:w="1055" w:type="dxa"/>
                <w:tcBorders>
                  <w:top w:val="nil"/>
                  <w:left w:val="nil"/>
                  <w:bottom w:val="nil"/>
                  <w:right w:val="single" w:sz="4" w:space="0" w:color="auto"/>
                </w:tcBorders>
                <w:noWrap/>
                <w:vAlign w:val="bottom"/>
                <w:hideMark/>
              </w:tcPr>
            </w:tcPrChange>
          </w:tcPr>
          <w:p w14:paraId="2B6CDF46"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2024</w:t>
            </w:r>
          </w:p>
        </w:tc>
        <w:tc>
          <w:tcPr>
            <w:tcW w:w="1615" w:type="dxa"/>
            <w:tcBorders>
              <w:top w:val="nil"/>
              <w:left w:val="single" w:sz="4" w:space="0" w:color="auto"/>
              <w:bottom w:val="nil"/>
              <w:right w:val="single" w:sz="4" w:space="0" w:color="auto"/>
            </w:tcBorders>
            <w:noWrap/>
            <w:vAlign w:val="bottom"/>
            <w:hideMark/>
            <w:tcPrChange w:id="538" w:author="Katie Lankowicz" w:date="2025-10-15T16:31:00Z" w16du:dateUtc="2025-10-15T19:31:00Z">
              <w:tcPr>
                <w:tcW w:w="1615" w:type="dxa"/>
                <w:tcBorders>
                  <w:top w:val="nil"/>
                  <w:left w:val="single" w:sz="4" w:space="0" w:color="auto"/>
                  <w:bottom w:val="nil"/>
                  <w:right w:val="single" w:sz="4" w:space="0" w:color="auto"/>
                </w:tcBorders>
                <w:noWrap/>
                <w:vAlign w:val="bottom"/>
                <w:hideMark/>
              </w:tcPr>
            </w:tcPrChange>
          </w:tcPr>
          <w:p w14:paraId="0ABE5208"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0.9</w:t>
            </w:r>
          </w:p>
        </w:tc>
        <w:tc>
          <w:tcPr>
            <w:tcW w:w="1260" w:type="dxa"/>
            <w:tcBorders>
              <w:top w:val="nil"/>
              <w:left w:val="single" w:sz="4" w:space="0" w:color="auto"/>
              <w:bottom w:val="nil"/>
            </w:tcBorders>
            <w:noWrap/>
            <w:vAlign w:val="bottom"/>
            <w:hideMark/>
            <w:tcPrChange w:id="539" w:author="Katie Lankowicz" w:date="2025-10-15T16:31:00Z" w16du:dateUtc="2025-10-15T19:31:00Z">
              <w:tcPr>
                <w:tcW w:w="1260" w:type="dxa"/>
                <w:tcBorders>
                  <w:top w:val="nil"/>
                  <w:left w:val="single" w:sz="4" w:space="0" w:color="auto"/>
                  <w:bottom w:val="nil"/>
                  <w:right w:val="single" w:sz="4" w:space="0" w:color="auto"/>
                </w:tcBorders>
                <w:noWrap/>
                <w:vAlign w:val="bottom"/>
                <w:hideMark/>
              </w:tcPr>
            </w:tcPrChange>
          </w:tcPr>
          <w:p w14:paraId="7A7F70A4" w14:textId="77777777" w:rsidR="00431961" w:rsidRPr="00191AE4" w:rsidRDefault="00431961" w:rsidP="00191AE4">
            <w:pPr>
              <w:spacing w:after="0" w:line="240" w:lineRule="auto"/>
              <w:jc w:val="center"/>
              <w:rPr>
                <w:rFonts w:ascii="Aptos Narrow" w:eastAsia="Times New Roman" w:hAnsi="Aptos Narrow" w:cs="Times New Roman"/>
                <w:color w:val="000000"/>
                <w:kern w:val="0"/>
                <w14:ligatures w14:val="none"/>
              </w:rPr>
            </w:pPr>
            <w:r w:rsidRPr="00191AE4">
              <w:rPr>
                <w:rFonts w:ascii="Aptos Narrow" w:eastAsia="Times New Roman" w:hAnsi="Aptos Narrow" w:cs="Times New Roman"/>
                <w:color w:val="000000"/>
                <w:kern w:val="0"/>
                <w14:ligatures w14:val="none"/>
              </w:rPr>
              <w:t>1.09</w:t>
            </w:r>
          </w:p>
        </w:tc>
      </w:tr>
    </w:tbl>
    <w:p w14:paraId="213E7225" w14:textId="77777777" w:rsidR="00191AE4" w:rsidRPr="000229DC" w:rsidRDefault="00191AE4" w:rsidP="00191AE4">
      <w:pPr>
        <w:pStyle w:val="NormalWeb"/>
        <w:rPr>
          <w:rFonts w:asciiTheme="minorHAnsi" w:hAnsiTheme="minorHAnsi"/>
          <w:sz w:val="22"/>
          <w:szCs w:val="22"/>
        </w:rPr>
      </w:pPr>
    </w:p>
    <w:sectPr w:rsidR="00191AE4" w:rsidRPr="000229DC" w:rsidSect="00291AF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33" w:author="Katie Lankowicz" w:date="2025-10-15T16:00:00Z" w:initials="KL">
    <w:p w14:paraId="494EADF3" w14:textId="77777777" w:rsidR="004C2BA0" w:rsidRDefault="004C2BA0" w:rsidP="004C2BA0">
      <w:pPr>
        <w:pStyle w:val="CommentText"/>
      </w:pPr>
      <w:r>
        <w:rPr>
          <w:rStyle w:val="CommentReference"/>
        </w:rPr>
        <w:annotationRef/>
      </w:r>
      <w:r>
        <w:t>Remove Viewing Pool (VP), zoom inset to co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4EA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37599F3" w16cex:dateUtc="2025-10-15T1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4EADF3" w16cid:durableId="537599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B2533F" w14:textId="77777777" w:rsidR="00DB3825" w:rsidRDefault="00DB3825" w:rsidP="005E42CD">
      <w:pPr>
        <w:spacing w:after="0" w:line="240" w:lineRule="auto"/>
      </w:pPr>
      <w:r>
        <w:separator/>
      </w:r>
    </w:p>
  </w:endnote>
  <w:endnote w:type="continuationSeparator" w:id="0">
    <w:p w14:paraId="4604323B" w14:textId="77777777" w:rsidR="00DB3825" w:rsidRDefault="00DB3825"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2542E3" w14:textId="77777777" w:rsidR="00DB3825" w:rsidRDefault="00DB3825" w:rsidP="005E42CD">
      <w:pPr>
        <w:spacing w:after="0" w:line="240" w:lineRule="auto"/>
      </w:pPr>
      <w:r>
        <w:separator/>
      </w:r>
    </w:p>
  </w:footnote>
  <w:footnote w:type="continuationSeparator" w:id="0">
    <w:p w14:paraId="454AD9D2" w14:textId="77777777" w:rsidR="00DB3825" w:rsidRDefault="00DB3825" w:rsidP="005E42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DDDAA" w14:textId="1CB5B2EE" w:rsidR="00906F1D" w:rsidRDefault="004C2BA0">
    <w:pPr>
      <w:pStyle w:val="Header"/>
    </w:pPr>
    <w:ins w:id="456" w:author="Katie Lankowicz" w:date="2025-10-15T15:45:00Z" w16du:dateUtc="2025-10-15T18:45:00Z">
      <w:r>
        <w:rPr>
          <w:noProof/>
        </w:rPr>
        <mc:AlternateContent>
          <mc:Choice Requires="wps">
            <w:drawing>
              <wp:anchor distT="0" distB="0" distL="118745" distR="118745" simplePos="0" relativeHeight="251659264" behindDoc="1" locked="0" layoutInCell="1" allowOverlap="0" wp14:anchorId="019E1068" wp14:editId="27E8253F">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5950039" cy="270457"/>
                <wp:effectExtent l="0" t="0" r="0" b="7620"/>
                <wp:wrapSquare wrapText="bothSides"/>
                <wp:docPr id="197" name="Rectangle 200"/>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14:paraId="6CDF1EFD" w14:textId="2502F50B" w:rsidR="004C2BA0" w:rsidRDefault="004C2BA0">
                                <w:pPr>
                                  <w:pStyle w:val="Header"/>
                                  <w:tabs>
                                    <w:tab w:val="clear" w:pos="4680"/>
                                    <w:tab w:val="clear" w:pos="9360"/>
                                  </w:tabs>
                                  <w:jc w:val="center"/>
                                  <w:rPr>
                                    <w:caps/>
                                    <w:color w:val="FFFFFF" w:themeColor="background1"/>
                                  </w:rPr>
                                </w:pPr>
                                <w:ins w:id="457" w:author="Katie Lankowicz" w:date="2025-10-15T15:46:00Z" w16du:dateUtc="2025-10-15T18:46:00Z">
                                  <w:r>
                                    <w:rPr>
                                      <w:caps/>
                                      <w:color w:val="FFFFFF" w:themeColor="background1"/>
                                    </w:rPr>
                                    <w:t>V4</w:t>
                                  </w:r>
                                </w:ins>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019E1068" id="Rectangle 200" o:spid="_x0000_s1026"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" o:allowoverlap="f" fillcolor="#156082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14:paraId="6CDF1EFD" w14:textId="2502F50B" w:rsidR="004C2BA0" w:rsidRDefault="004C2BA0">
                          <w:pPr>
                            <w:pStyle w:val="Header"/>
                            <w:tabs>
                              <w:tab w:val="clear" w:pos="4680"/>
                              <w:tab w:val="clear" w:pos="9360"/>
                            </w:tabs>
                            <w:jc w:val="center"/>
                            <w:rPr>
                              <w:caps/>
                              <w:color w:val="FFFFFF" w:themeColor="background1"/>
                            </w:rPr>
                          </w:pPr>
                          <w:ins w:id="458" w:author="Katie Lankowicz" w:date="2025-10-15T15:46:00Z" w16du:dateUtc="2025-10-15T18:46:00Z">
                            <w:r>
                              <w:rPr>
                                <w:caps/>
                                <w:color w:val="FFFFFF" w:themeColor="background1"/>
                              </w:rPr>
                              <w:t>V4</w:t>
                            </w:r>
                          </w:ins>
                        </w:p>
                      </w:sdtContent>
                    </w:sdt>
                  </w:txbxContent>
                </v:textbox>
                <w10:wrap type="square" anchorx="margin" anchory="page"/>
              </v:rect>
            </w:pict>
          </mc:Fallback>
        </mc:AlternateConten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tie Lankowicz">
    <w15:presenceInfo w15:providerId="AD" w15:userId="S-1-5-21-3648851661-509182667-213263836-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MqwFANk/DVwtAAAA"/>
  </w:docVars>
  <w:rsids>
    <w:rsidRoot w:val="00520CA8"/>
    <w:rsid w:val="000039AE"/>
    <w:rsid w:val="00005FA0"/>
    <w:rsid w:val="000127EA"/>
    <w:rsid w:val="0001347E"/>
    <w:rsid w:val="000229DC"/>
    <w:rsid w:val="000311B2"/>
    <w:rsid w:val="000320BC"/>
    <w:rsid w:val="000337C8"/>
    <w:rsid w:val="00036729"/>
    <w:rsid w:val="00051397"/>
    <w:rsid w:val="0005676A"/>
    <w:rsid w:val="00075F98"/>
    <w:rsid w:val="00081CBC"/>
    <w:rsid w:val="00085C3B"/>
    <w:rsid w:val="000B68E6"/>
    <w:rsid w:val="000C07FF"/>
    <w:rsid w:val="000C3C33"/>
    <w:rsid w:val="000C6D34"/>
    <w:rsid w:val="000E5997"/>
    <w:rsid w:val="000F4DEB"/>
    <w:rsid w:val="000F6289"/>
    <w:rsid w:val="00116878"/>
    <w:rsid w:val="001177BA"/>
    <w:rsid w:val="00130104"/>
    <w:rsid w:val="001407E8"/>
    <w:rsid w:val="001579FC"/>
    <w:rsid w:val="00160337"/>
    <w:rsid w:val="00166611"/>
    <w:rsid w:val="00167751"/>
    <w:rsid w:val="0017730B"/>
    <w:rsid w:val="001774AF"/>
    <w:rsid w:val="0019083E"/>
    <w:rsid w:val="00191693"/>
    <w:rsid w:val="00191AE4"/>
    <w:rsid w:val="00194211"/>
    <w:rsid w:val="001A6B31"/>
    <w:rsid w:val="001B2F25"/>
    <w:rsid w:val="001B4435"/>
    <w:rsid w:val="001B5959"/>
    <w:rsid w:val="001B77F3"/>
    <w:rsid w:val="001C2AD9"/>
    <w:rsid w:val="001D0998"/>
    <w:rsid w:val="001D3223"/>
    <w:rsid w:val="001F1CA4"/>
    <w:rsid w:val="001F6AAD"/>
    <w:rsid w:val="001F73AC"/>
    <w:rsid w:val="00203434"/>
    <w:rsid w:val="002040E5"/>
    <w:rsid w:val="00204F76"/>
    <w:rsid w:val="00206E53"/>
    <w:rsid w:val="002131A8"/>
    <w:rsid w:val="0021433C"/>
    <w:rsid w:val="002171B2"/>
    <w:rsid w:val="00261818"/>
    <w:rsid w:val="00291AF8"/>
    <w:rsid w:val="002A323C"/>
    <w:rsid w:val="002A6DA8"/>
    <w:rsid w:val="002C0C72"/>
    <w:rsid w:val="002D1769"/>
    <w:rsid w:val="002E045D"/>
    <w:rsid w:val="002F2AE0"/>
    <w:rsid w:val="003158B4"/>
    <w:rsid w:val="00317BE8"/>
    <w:rsid w:val="00320B82"/>
    <w:rsid w:val="00325EBD"/>
    <w:rsid w:val="00361E2E"/>
    <w:rsid w:val="00371699"/>
    <w:rsid w:val="00376442"/>
    <w:rsid w:val="00376749"/>
    <w:rsid w:val="00381120"/>
    <w:rsid w:val="003927A9"/>
    <w:rsid w:val="00395DD5"/>
    <w:rsid w:val="003A080C"/>
    <w:rsid w:val="003B1849"/>
    <w:rsid w:val="003B2A3A"/>
    <w:rsid w:val="003B5336"/>
    <w:rsid w:val="003B73D3"/>
    <w:rsid w:val="003C5295"/>
    <w:rsid w:val="003C7527"/>
    <w:rsid w:val="003E13B3"/>
    <w:rsid w:val="003F73FD"/>
    <w:rsid w:val="00405AE8"/>
    <w:rsid w:val="00410226"/>
    <w:rsid w:val="00411395"/>
    <w:rsid w:val="004313EB"/>
    <w:rsid w:val="00431961"/>
    <w:rsid w:val="00436016"/>
    <w:rsid w:val="00460A0F"/>
    <w:rsid w:val="00461798"/>
    <w:rsid w:val="00467478"/>
    <w:rsid w:val="004808FE"/>
    <w:rsid w:val="0048488D"/>
    <w:rsid w:val="004855B0"/>
    <w:rsid w:val="004B3608"/>
    <w:rsid w:val="004B71CD"/>
    <w:rsid w:val="004C2BA0"/>
    <w:rsid w:val="004D46E9"/>
    <w:rsid w:val="004E0283"/>
    <w:rsid w:val="004E265F"/>
    <w:rsid w:val="004E3BE3"/>
    <w:rsid w:val="004F16F7"/>
    <w:rsid w:val="00520CA8"/>
    <w:rsid w:val="00525C42"/>
    <w:rsid w:val="00527BD7"/>
    <w:rsid w:val="005442C8"/>
    <w:rsid w:val="00544779"/>
    <w:rsid w:val="00553F6B"/>
    <w:rsid w:val="0056222B"/>
    <w:rsid w:val="00562A5F"/>
    <w:rsid w:val="00563400"/>
    <w:rsid w:val="00574354"/>
    <w:rsid w:val="0057772C"/>
    <w:rsid w:val="005919B1"/>
    <w:rsid w:val="0059204D"/>
    <w:rsid w:val="005A4A04"/>
    <w:rsid w:val="005B3CE9"/>
    <w:rsid w:val="005C371B"/>
    <w:rsid w:val="005E0BD4"/>
    <w:rsid w:val="005E42CD"/>
    <w:rsid w:val="005E6434"/>
    <w:rsid w:val="005F088F"/>
    <w:rsid w:val="005F1E6C"/>
    <w:rsid w:val="00611679"/>
    <w:rsid w:val="0061741B"/>
    <w:rsid w:val="00621086"/>
    <w:rsid w:val="00625EFB"/>
    <w:rsid w:val="0063690C"/>
    <w:rsid w:val="00660B40"/>
    <w:rsid w:val="006657E3"/>
    <w:rsid w:val="00671F84"/>
    <w:rsid w:val="006800BE"/>
    <w:rsid w:val="00686FE7"/>
    <w:rsid w:val="006A6144"/>
    <w:rsid w:val="006B0679"/>
    <w:rsid w:val="006B69A7"/>
    <w:rsid w:val="006E005F"/>
    <w:rsid w:val="006F1B47"/>
    <w:rsid w:val="0070594C"/>
    <w:rsid w:val="00710539"/>
    <w:rsid w:val="00712317"/>
    <w:rsid w:val="007172BB"/>
    <w:rsid w:val="00717CBF"/>
    <w:rsid w:val="007432BE"/>
    <w:rsid w:val="0074445F"/>
    <w:rsid w:val="007501E2"/>
    <w:rsid w:val="007604EB"/>
    <w:rsid w:val="007651E3"/>
    <w:rsid w:val="0076726A"/>
    <w:rsid w:val="00767559"/>
    <w:rsid w:val="00780FF0"/>
    <w:rsid w:val="0078662E"/>
    <w:rsid w:val="007924FE"/>
    <w:rsid w:val="00792C70"/>
    <w:rsid w:val="00795F6B"/>
    <w:rsid w:val="007A25B8"/>
    <w:rsid w:val="007A7EA3"/>
    <w:rsid w:val="007B4A28"/>
    <w:rsid w:val="007D00E2"/>
    <w:rsid w:val="007D24A8"/>
    <w:rsid w:val="007E0F6B"/>
    <w:rsid w:val="007F10CA"/>
    <w:rsid w:val="008055D9"/>
    <w:rsid w:val="00813874"/>
    <w:rsid w:val="0086722E"/>
    <w:rsid w:val="008749F6"/>
    <w:rsid w:val="0089651A"/>
    <w:rsid w:val="008B7A5F"/>
    <w:rsid w:val="008C28D6"/>
    <w:rsid w:val="008D3ED1"/>
    <w:rsid w:val="008E1E8C"/>
    <w:rsid w:val="008F6893"/>
    <w:rsid w:val="00903215"/>
    <w:rsid w:val="00906F1D"/>
    <w:rsid w:val="009212C7"/>
    <w:rsid w:val="00924B85"/>
    <w:rsid w:val="00926BFF"/>
    <w:rsid w:val="00926F2C"/>
    <w:rsid w:val="00931652"/>
    <w:rsid w:val="009329FE"/>
    <w:rsid w:val="00954E21"/>
    <w:rsid w:val="0096131E"/>
    <w:rsid w:val="00984539"/>
    <w:rsid w:val="009852D1"/>
    <w:rsid w:val="00990552"/>
    <w:rsid w:val="009B18B7"/>
    <w:rsid w:val="009C0A61"/>
    <w:rsid w:val="009C4616"/>
    <w:rsid w:val="009F48A6"/>
    <w:rsid w:val="009F7462"/>
    <w:rsid w:val="00A14065"/>
    <w:rsid w:val="00A179C6"/>
    <w:rsid w:val="00A235A3"/>
    <w:rsid w:val="00A3597B"/>
    <w:rsid w:val="00A36363"/>
    <w:rsid w:val="00A51FCB"/>
    <w:rsid w:val="00A64B5D"/>
    <w:rsid w:val="00A655C2"/>
    <w:rsid w:val="00A662E9"/>
    <w:rsid w:val="00A66C2A"/>
    <w:rsid w:val="00A90A15"/>
    <w:rsid w:val="00AA0529"/>
    <w:rsid w:val="00AA3345"/>
    <w:rsid w:val="00AA5D06"/>
    <w:rsid w:val="00AA721A"/>
    <w:rsid w:val="00AB2BC9"/>
    <w:rsid w:val="00AE3827"/>
    <w:rsid w:val="00AE599E"/>
    <w:rsid w:val="00AF4269"/>
    <w:rsid w:val="00AF4EF4"/>
    <w:rsid w:val="00B10F9B"/>
    <w:rsid w:val="00B24E15"/>
    <w:rsid w:val="00B62476"/>
    <w:rsid w:val="00B65D01"/>
    <w:rsid w:val="00B72F87"/>
    <w:rsid w:val="00B7659A"/>
    <w:rsid w:val="00B9699F"/>
    <w:rsid w:val="00BA15C7"/>
    <w:rsid w:val="00BB0EB1"/>
    <w:rsid w:val="00BD086F"/>
    <w:rsid w:val="00BD26E7"/>
    <w:rsid w:val="00BD373B"/>
    <w:rsid w:val="00BD6ED4"/>
    <w:rsid w:val="00BE1FA7"/>
    <w:rsid w:val="00BE222F"/>
    <w:rsid w:val="00BE3AB4"/>
    <w:rsid w:val="00C13DC0"/>
    <w:rsid w:val="00C17802"/>
    <w:rsid w:val="00C17D53"/>
    <w:rsid w:val="00C34F02"/>
    <w:rsid w:val="00C4080D"/>
    <w:rsid w:val="00C45BD3"/>
    <w:rsid w:val="00C47A1C"/>
    <w:rsid w:val="00C92709"/>
    <w:rsid w:val="00C928BF"/>
    <w:rsid w:val="00C94488"/>
    <w:rsid w:val="00C96BF3"/>
    <w:rsid w:val="00C9764E"/>
    <w:rsid w:val="00C97BE6"/>
    <w:rsid w:val="00CA1E7D"/>
    <w:rsid w:val="00CC0EF5"/>
    <w:rsid w:val="00CE40AC"/>
    <w:rsid w:val="00CF05CC"/>
    <w:rsid w:val="00CF4A80"/>
    <w:rsid w:val="00D00049"/>
    <w:rsid w:val="00D009DD"/>
    <w:rsid w:val="00D01245"/>
    <w:rsid w:val="00D03449"/>
    <w:rsid w:val="00D06D8E"/>
    <w:rsid w:val="00D1561A"/>
    <w:rsid w:val="00D171AE"/>
    <w:rsid w:val="00D57C38"/>
    <w:rsid w:val="00D72C10"/>
    <w:rsid w:val="00D75F2B"/>
    <w:rsid w:val="00D92B01"/>
    <w:rsid w:val="00DB3825"/>
    <w:rsid w:val="00DC0E4A"/>
    <w:rsid w:val="00DD5159"/>
    <w:rsid w:val="00DE0DAF"/>
    <w:rsid w:val="00DE4D46"/>
    <w:rsid w:val="00DE5418"/>
    <w:rsid w:val="00DE551C"/>
    <w:rsid w:val="00DF11E4"/>
    <w:rsid w:val="00DF6469"/>
    <w:rsid w:val="00E00045"/>
    <w:rsid w:val="00E06D98"/>
    <w:rsid w:val="00E07C70"/>
    <w:rsid w:val="00E142AE"/>
    <w:rsid w:val="00E165F3"/>
    <w:rsid w:val="00E24E17"/>
    <w:rsid w:val="00E27F4F"/>
    <w:rsid w:val="00E375A3"/>
    <w:rsid w:val="00E53D83"/>
    <w:rsid w:val="00E53DAE"/>
    <w:rsid w:val="00E54D83"/>
    <w:rsid w:val="00E57659"/>
    <w:rsid w:val="00E61057"/>
    <w:rsid w:val="00E6265E"/>
    <w:rsid w:val="00E63209"/>
    <w:rsid w:val="00E64C2E"/>
    <w:rsid w:val="00E7047E"/>
    <w:rsid w:val="00E759C9"/>
    <w:rsid w:val="00E76F70"/>
    <w:rsid w:val="00E838E8"/>
    <w:rsid w:val="00EA498A"/>
    <w:rsid w:val="00EB350B"/>
    <w:rsid w:val="00EB6F6F"/>
    <w:rsid w:val="00EC5DCE"/>
    <w:rsid w:val="00ED01C5"/>
    <w:rsid w:val="00ED042E"/>
    <w:rsid w:val="00ED08C5"/>
    <w:rsid w:val="00ED6AC9"/>
    <w:rsid w:val="00EE0F15"/>
    <w:rsid w:val="00EF693C"/>
    <w:rsid w:val="00F00285"/>
    <w:rsid w:val="00F00A17"/>
    <w:rsid w:val="00F0504A"/>
    <w:rsid w:val="00F10420"/>
    <w:rsid w:val="00F16509"/>
    <w:rsid w:val="00F2641A"/>
    <w:rsid w:val="00F37E69"/>
    <w:rsid w:val="00F47048"/>
    <w:rsid w:val="00F56AB0"/>
    <w:rsid w:val="00F63F3E"/>
    <w:rsid w:val="00F65D49"/>
    <w:rsid w:val="00F6607A"/>
    <w:rsid w:val="00F71682"/>
    <w:rsid w:val="00F72354"/>
    <w:rsid w:val="00F72714"/>
    <w:rsid w:val="00F72871"/>
    <w:rsid w:val="00F77EBD"/>
    <w:rsid w:val="00F86040"/>
    <w:rsid w:val="00F90949"/>
    <w:rsid w:val="00FC7713"/>
    <w:rsid w:val="00FD33DA"/>
    <w:rsid w:val="00FE321E"/>
    <w:rsid w:val="00FE7BDE"/>
    <w:rsid w:val="00FF216E"/>
    <w:rsid w:val="00FF4742"/>
    <w:rsid w:val="00FF5A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DF11E4"/>
    <w:pPr>
      <w:spacing w:after="0" w:line="240" w:lineRule="auto"/>
    </w:pPr>
  </w:style>
  <w:style w:type="character" w:styleId="Hyperlink">
    <w:name w:val="Hyperlink"/>
    <w:basedOn w:val="DefaultParagraphFont"/>
    <w:uiPriority w:val="99"/>
    <w:unhideWhenUsed/>
    <w:rsid w:val="00906F1D"/>
    <w:rPr>
      <w:color w:val="467886" w:themeColor="hyperlink"/>
      <w:u w:val="single"/>
    </w:rPr>
  </w:style>
  <w:style w:type="character" w:styleId="UnresolvedMention">
    <w:name w:val="Unresolved Mention"/>
    <w:basedOn w:val="DefaultParagraphFont"/>
    <w:uiPriority w:val="99"/>
    <w:semiHidden/>
    <w:unhideWhenUsed/>
    <w:rsid w:val="00906F1D"/>
    <w:rPr>
      <w:color w:val="605E5C"/>
      <w:shd w:val="clear" w:color="auto" w:fill="E1DFDD"/>
    </w:rPr>
  </w:style>
  <w:style w:type="character" w:styleId="FollowedHyperlink">
    <w:name w:val="FollowedHyperlink"/>
    <w:basedOn w:val="DefaultParagraphFont"/>
    <w:uiPriority w:val="99"/>
    <w:semiHidden/>
    <w:unhideWhenUsed/>
    <w:rsid w:val="001F6AA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1</TotalTime>
  <Pages>27</Pages>
  <Words>45181</Words>
  <Characters>257538</Characters>
  <Application>Microsoft Office Word</Application>
  <DocSecurity>0</DocSecurity>
  <Lines>2146</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4</dc:title>
  <dc:subject/>
  <dc:creator>Katie Lankowicz</dc:creator>
  <cp:keywords/>
  <dc:description/>
  <cp:lastModifiedBy>Katie Lankowicz</cp:lastModifiedBy>
  <cp:revision>6</cp:revision>
  <dcterms:created xsi:type="dcterms:W3CDTF">2025-10-15T16:43:00Z</dcterms:created>
  <dcterms:modified xsi:type="dcterms:W3CDTF">2025-10-16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PiauKv2"/&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